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FAE7D3" w14:textId="22F9465F" w:rsidR="00DC1CEC" w:rsidRPr="00DC1CEC" w:rsidRDefault="00DC1CEC" w:rsidP="0014582B">
      <w:pPr>
        <w:rPr>
          <w:sz w:val="40"/>
          <w:szCs w:val="40"/>
        </w:rPr>
      </w:pPr>
      <w:r>
        <w:rPr>
          <w:noProof/>
        </w:rPr>
        <w:drawing>
          <wp:inline distT="0" distB="0" distL="0" distR="0" wp14:anchorId="3BC807F7" wp14:editId="2FD79B2A">
            <wp:extent cx="4536374" cy="1652456"/>
            <wp:effectExtent l="0" t="0" r="0" b="508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51547" cy="1657983"/>
                    </a:xfrm>
                    <a:prstGeom prst="rect">
                      <a:avLst/>
                    </a:prstGeom>
                    <a:noFill/>
                    <a:ln>
                      <a:noFill/>
                    </a:ln>
                  </pic:spPr>
                </pic:pic>
              </a:graphicData>
            </a:graphic>
          </wp:inline>
        </w:drawing>
      </w:r>
    </w:p>
    <w:p w14:paraId="56370A61" w14:textId="661CF0E3" w:rsidR="00F856A9" w:rsidRPr="00DC1CEC" w:rsidRDefault="00832E95" w:rsidP="0014582B">
      <w:pPr>
        <w:pStyle w:val="Titre"/>
      </w:pPr>
      <w:r w:rsidRPr="00DC1CEC">
        <w:t xml:space="preserve">SMART CITIES </w:t>
      </w:r>
    </w:p>
    <w:p w14:paraId="0EFE4E95" w14:textId="0B600373" w:rsidR="00832E95" w:rsidRPr="00A724F9" w:rsidRDefault="00832E95" w:rsidP="00055D0A">
      <w:pPr>
        <w:pStyle w:val="Sous-titre"/>
        <w:ind w:firstLine="0"/>
        <w:jc w:val="both"/>
      </w:pPr>
      <w:r w:rsidRPr="00A724F9">
        <w:t>Open Data for Urban Planning</w:t>
      </w:r>
    </w:p>
    <w:p w14:paraId="6BE2368E" w14:textId="6053DC32" w:rsidR="00832E95" w:rsidRPr="00DC1CEC" w:rsidRDefault="00832E95" w:rsidP="0014582B"/>
    <w:p w14:paraId="7FA5B1B4" w14:textId="77777777" w:rsidR="000B18C6" w:rsidRDefault="000B18C6" w:rsidP="0014582B"/>
    <w:p w14:paraId="37A4170D" w14:textId="77777777" w:rsidR="00A83638" w:rsidRDefault="00096F80" w:rsidP="00A83638">
      <w:pPr>
        <w:pStyle w:val="Sous-titre"/>
        <w:rPr>
          <w:rStyle w:val="Titredulivre"/>
          <w:rFonts w:ascii="Montserrat SemiBold" w:eastAsiaTheme="minorEastAsia" w:hAnsi="Montserrat SemiBold" w:cstheme="minorBidi"/>
          <w:caps w:val="0"/>
          <w:color w:val="auto"/>
          <w:spacing w:val="0"/>
          <w:sz w:val="28"/>
          <w:szCs w:val="28"/>
        </w:rPr>
      </w:pPr>
      <w:r w:rsidRPr="00A724F9">
        <w:rPr>
          <w:rStyle w:val="Titredulivre"/>
          <w:rFonts w:ascii="Montserrat SemiBold" w:eastAsiaTheme="minorEastAsia" w:hAnsi="Montserrat SemiBold" w:cstheme="minorBidi"/>
          <w:caps w:val="0"/>
          <w:color w:val="auto"/>
          <w:spacing w:val="0"/>
          <w:sz w:val="28"/>
          <w:szCs w:val="28"/>
        </w:rPr>
        <w:t>Louisa Ong</w:t>
      </w:r>
    </w:p>
    <w:p w14:paraId="7076F74F" w14:textId="77777777" w:rsidR="00A83638" w:rsidRPr="00A83638" w:rsidRDefault="00A83638" w:rsidP="00A83638">
      <w:pPr>
        <w:pStyle w:val="Sous-titre"/>
        <w:rPr>
          <w:rStyle w:val="Titredulivre"/>
          <w:color w:val="FFFFFF" w:themeColor="background1"/>
        </w:rPr>
      </w:pPr>
      <w:r w:rsidRPr="00A83638">
        <w:rPr>
          <w:rStyle w:val="Titredulivre"/>
          <w:color w:val="FFFFFF" w:themeColor="background1"/>
        </w:rPr>
        <w:t>Cover Page</w:t>
      </w:r>
    </w:p>
    <w:p w14:paraId="7A930B9B" w14:textId="0F3BDC9F" w:rsidR="00832E95" w:rsidRPr="00A724F9" w:rsidRDefault="00832E95" w:rsidP="00A724F9">
      <w:pPr>
        <w:pStyle w:val="Titre1"/>
        <w:jc w:val="center"/>
        <w:rPr>
          <w:rStyle w:val="Titredulivre"/>
          <w:sz w:val="36"/>
          <w:szCs w:val="36"/>
        </w:rPr>
      </w:pPr>
      <w:bookmarkStart w:id="0" w:name="_Toc60787089"/>
      <w:r w:rsidRPr="00A724F9">
        <w:rPr>
          <w:rStyle w:val="Titredulivre"/>
          <w:sz w:val="36"/>
          <w:szCs w:val="36"/>
        </w:rPr>
        <w:t>Understand</w:t>
      </w:r>
      <w:r w:rsidR="0071441B">
        <w:rPr>
          <w:rStyle w:val="Titredulivre"/>
          <w:sz w:val="36"/>
          <w:szCs w:val="36"/>
        </w:rPr>
        <w:t>ing</w:t>
      </w:r>
      <w:r w:rsidRPr="00A724F9">
        <w:rPr>
          <w:rStyle w:val="Titredulivre"/>
          <w:sz w:val="36"/>
          <w:szCs w:val="36"/>
        </w:rPr>
        <w:t xml:space="preserve"> the Impact of Gentrification </w:t>
      </w:r>
      <w:r w:rsidR="00F71F57">
        <w:rPr>
          <w:rStyle w:val="Titredulivre"/>
          <w:sz w:val="36"/>
          <w:szCs w:val="36"/>
        </w:rPr>
        <w:t>on</w:t>
      </w:r>
      <w:r w:rsidRPr="00A724F9">
        <w:rPr>
          <w:rStyle w:val="Titredulivre"/>
          <w:sz w:val="36"/>
          <w:szCs w:val="36"/>
        </w:rPr>
        <w:t xml:space="preserve"> Non-Gentrified Neighborhoods</w:t>
      </w:r>
      <w:r w:rsidR="0071441B">
        <w:rPr>
          <w:rStyle w:val="Titredulivre"/>
          <w:sz w:val="36"/>
          <w:szCs w:val="36"/>
        </w:rPr>
        <w:t xml:space="preserve"> with </w:t>
      </w:r>
      <w:r w:rsidR="0071441B" w:rsidRPr="00A724F9">
        <w:rPr>
          <w:rStyle w:val="Titredulivre"/>
          <w:sz w:val="36"/>
          <w:szCs w:val="36"/>
        </w:rPr>
        <w:t>Brooklyn Crime Data</w:t>
      </w:r>
      <w:bookmarkEnd w:id="0"/>
    </w:p>
    <w:p w14:paraId="27AC3B56" w14:textId="56B0509E" w:rsidR="004F0C61" w:rsidRDefault="004F0C61" w:rsidP="00055D0A">
      <w:pPr>
        <w:ind w:firstLine="0"/>
      </w:pPr>
    </w:p>
    <w:p w14:paraId="429C5A48" w14:textId="77777777" w:rsidR="00096F80" w:rsidRPr="00A724F9" w:rsidRDefault="00096F80" w:rsidP="00A724F9">
      <w:pPr>
        <w:pStyle w:val="Sous-titre"/>
        <w:rPr>
          <w:rStyle w:val="Titredulivre"/>
          <w:rFonts w:ascii="Montserrat SemiBold" w:eastAsiaTheme="minorEastAsia" w:hAnsi="Montserrat SemiBold" w:cstheme="minorBidi"/>
          <w:caps w:val="0"/>
          <w:color w:val="auto"/>
          <w:spacing w:val="0"/>
          <w:sz w:val="24"/>
          <w:szCs w:val="24"/>
        </w:rPr>
      </w:pPr>
    </w:p>
    <w:p w14:paraId="552A137B" w14:textId="61044C60" w:rsidR="00FC0CFA" w:rsidRPr="00FC0CFA" w:rsidRDefault="00CD707F" w:rsidP="00FC0CFA">
      <w:pPr>
        <w:pStyle w:val="Sous-titre"/>
        <w:jc w:val="right"/>
      </w:pPr>
      <w:r w:rsidRPr="00FC0CFA">
        <w:rPr>
          <w:rStyle w:val="Titredulivre"/>
          <w:rFonts w:ascii="Montserrat" w:eastAsiaTheme="minorEastAsia" w:hAnsi="Montserrat" w:cstheme="minorBidi"/>
          <w:caps w:val="0"/>
          <w:color w:val="auto"/>
          <w:spacing w:val="0"/>
          <w:sz w:val="24"/>
          <w:szCs w:val="24"/>
        </w:rPr>
        <w:t xml:space="preserve">Professor </w:t>
      </w:r>
      <w:r w:rsidR="00096F80" w:rsidRPr="00FC0CFA">
        <w:rPr>
          <w:rStyle w:val="Titredulivre"/>
          <w:rFonts w:ascii="Montserrat" w:eastAsiaTheme="minorEastAsia" w:hAnsi="Montserrat" w:cstheme="minorBidi"/>
          <w:caps w:val="0"/>
          <w:color w:val="auto"/>
          <w:spacing w:val="0"/>
          <w:sz w:val="24"/>
          <w:szCs w:val="24"/>
        </w:rPr>
        <w:t xml:space="preserve">Michael </w:t>
      </w:r>
      <w:r w:rsidRPr="00FC0CFA">
        <w:rPr>
          <w:rStyle w:val="Titredulivre"/>
          <w:rFonts w:ascii="Montserrat" w:eastAsiaTheme="minorEastAsia" w:hAnsi="Montserrat" w:cstheme="minorBidi"/>
          <w:caps w:val="0"/>
          <w:color w:val="auto"/>
          <w:spacing w:val="0"/>
          <w:sz w:val="24"/>
          <w:szCs w:val="24"/>
        </w:rPr>
        <w:t xml:space="preserve">D. </w:t>
      </w:r>
      <w:r w:rsidR="00096F80" w:rsidRPr="00FC0CFA">
        <w:rPr>
          <w:rStyle w:val="Titredulivre"/>
          <w:rFonts w:ascii="Montserrat" w:eastAsiaTheme="minorEastAsia" w:hAnsi="Montserrat" w:cstheme="minorBidi"/>
          <w:caps w:val="0"/>
          <w:color w:val="auto"/>
          <w:spacing w:val="0"/>
          <w:sz w:val="24"/>
          <w:szCs w:val="24"/>
        </w:rPr>
        <w:t>Parrott</w:t>
      </w:r>
      <w:r w:rsidR="00FC0CFA" w:rsidRPr="00FC0CFA">
        <w:rPr>
          <w:rStyle w:val="Titredulivre"/>
          <w:rFonts w:ascii="Montserrat" w:eastAsiaTheme="minorEastAsia" w:hAnsi="Montserrat" w:cstheme="minorBidi"/>
          <w:caps w:val="0"/>
          <w:color w:val="auto"/>
          <w:spacing w:val="0"/>
          <w:sz w:val="24"/>
          <w:szCs w:val="24"/>
        </w:rPr>
        <w:br/>
        <w:t xml:space="preserve">Professor Elena </w:t>
      </w:r>
      <w:proofErr w:type="spellStart"/>
      <w:r w:rsidR="00FC0CFA" w:rsidRPr="00FC0CFA">
        <w:rPr>
          <w:rStyle w:val="Titredulivre"/>
          <w:rFonts w:ascii="Montserrat" w:eastAsiaTheme="minorEastAsia" w:hAnsi="Montserrat" w:cstheme="minorBidi"/>
          <w:caps w:val="0"/>
          <w:color w:val="auto"/>
          <w:spacing w:val="0"/>
          <w:sz w:val="24"/>
          <w:szCs w:val="24"/>
        </w:rPr>
        <w:t>Kru</w:t>
      </w:r>
      <w:r w:rsidR="00FC0CFA">
        <w:rPr>
          <w:rStyle w:val="Titredulivre"/>
          <w:rFonts w:ascii="Montserrat" w:eastAsiaTheme="minorEastAsia" w:hAnsi="Montserrat" w:cstheme="minorBidi"/>
          <w:caps w:val="0"/>
          <w:color w:val="auto"/>
          <w:spacing w:val="0"/>
          <w:sz w:val="24"/>
          <w:szCs w:val="24"/>
        </w:rPr>
        <w:t>mova</w:t>
      </w:r>
      <w:proofErr w:type="spellEnd"/>
    </w:p>
    <w:p w14:paraId="58C25476" w14:textId="77777777" w:rsidR="009E1C9C" w:rsidRDefault="009E1C9C" w:rsidP="00A724F9">
      <w:pPr>
        <w:pStyle w:val="Sous-titre"/>
        <w:jc w:val="right"/>
        <w:rPr>
          <w:rStyle w:val="Titredulivre"/>
          <w:rFonts w:ascii="Montserrat" w:eastAsiaTheme="minorEastAsia" w:hAnsi="Montserrat" w:cstheme="minorBidi"/>
          <w:caps w:val="0"/>
          <w:color w:val="auto"/>
          <w:spacing w:val="0"/>
          <w:sz w:val="24"/>
          <w:szCs w:val="24"/>
        </w:rPr>
      </w:pPr>
    </w:p>
    <w:p w14:paraId="1FFE9A27" w14:textId="42E14FE1" w:rsidR="00096F80" w:rsidRPr="000E3A25" w:rsidRDefault="00096F80" w:rsidP="00A724F9">
      <w:pPr>
        <w:pStyle w:val="Sous-titre"/>
        <w:jc w:val="right"/>
        <w:rPr>
          <w:rStyle w:val="Titredulivre"/>
          <w:rFonts w:ascii="Montserrat" w:eastAsiaTheme="minorEastAsia" w:hAnsi="Montserrat" w:cstheme="minorBidi"/>
          <w:caps w:val="0"/>
          <w:color w:val="auto"/>
          <w:spacing w:val="0"/>
          <w:sz w:val="24"/>
          <w:szCs w:val="24"/>
        </w:rPr>
      </w:pPr>
      <w:r w:rsidRPr="000E3A25">
        <w:rPr>
          <w:rStyle w:val="Titredulivre"/>
          <w:rFonts w:ascii="Montserrat" w:eastAsiaTheme="minorEastAsia" w:hAnsi="Montserrat" w:cstheme="minorBidi"/>
          <w:caps w:val="0"/>
          <w:color w:val="auto"/>
          <w:spacing w:val="0"/>
          <w:sz w:val="24"/>
          <w:szCs w:val="24"/>
        </w:rPr>
        <w:t>M</w:t>
      </w:r>
      <w:r w:rsidR="00CD707F" w:rsidRPr="000E3A25">
        <w:rPr>
          <w:rStyle w:val="Titredulivre"/>
          <w:rFonts w:ascii="Montserrat" w:eastAsiaTheme="minorEastAsia" w:hAnsi="Montserrat" w:cstheme="minorBidi"/>
          <w:caps w:val="0"/>
          <w:color w:val="auto"/>
          <w:spacing w:val="0"/>
          <w:sz w:val="24"/>
          <w:szCs w:val="24"/>
        </w:rPr>
        <w:t xml:space="preserve">aster of </w:t>
      </w:r>
      <w:r w:rsidRPr="000E3A25">
        <w:rPr>
          <w:rStyle w:val="Titredulivre"/>
          <w:rFonts w:ascii="Montserrat" w:eastAsiaTheme="minorEastAsia" w:hAnsi="Montserrat" w:cstheme="minorBidi"/>
          <w:caps w:val="0"/>
          <w:color w:val="auto"/>
          <w:spacing w:val="0"/>
          <w:sz w:val="24"/>
          <w:szCs w:val="24"/>
        </w:rPr>
        <w:t>A</w:t>
      </w:r>
      <w:r w:rsidR="00CD707F" w:rsidRPr="000E3A25">
        <w:rPr>
          <w:rStyle w:val="Titredulivre"/>
          <w:rFonts w:ascii="Montserrat" w:eastAsiaTheme="minorEastAsia" w:hAnsi="Montserrat" w:cstheme="minorBidi"/>
          <w:caps w:val="0"/>
          <w:color w:val="auto"/>
          <w:spacing w:val="0"/>
          <w:sz w:val="24"/>
          <w:szCs w:val="24"/>
        </w:rPr>
        <w:t>rts</w:t>
      </w:r>
      <w:r w:rsidRPr="000E3A25">
        <w:rPr>
          <w:rStyle w:val="Titredulivre"/>
          <w:rFonts w:ascii="Montserrat" w:eastAsiaTheme="minorEastAsia" w:hAnsi="Montserrat" w:cstheme="minorBidi"/>
          <w:caps w:val="0"/>
          <w:color w:val="auto"/>
          <w:spacing w:val="0"/>
          <w:sz w:val="24"/>
          <w:szCs w:val="24"/>
        </w:rPr>
        <w:t xml:space="preserve"> Thesis </w:t>
      </w:r>
    </w:p>
    <w:p w14:paraId="072E0AC4" w14:textId="7598EAB7" w:rsidR="00096F80" w:rsidRPr="000E3A25" w:rsidRDefault="00DC1CEC" w:rsidP="00A724F9">
      <w:pPr>
        <w:pStyle w:val="Sous-titre"/>
        <w:jc w:val="right"/>
        <w:rPr>
          <w:rStyle w:val="Titredulivre"/>
          <w:rFonts w:ascii="Montserrat" w:eastAsiaTheme="minorEastAsia" w:hAnsi="Montserrat" w:cstheme="minorBidi"/>
          <w:caps w:val="0"/>
          <w:color w:val="auto"/>
          <w:spacing w:val="0"/>
          <w:sz w:val="24"/>
          <w:szCs w:val="24"/>
        </w:rPr>
      </w:pPr>
      <w:r w:rsidRPr="000E3A25">
        <w:rPr>
          <w:rStyle w:val="Titredulivre"/>
          <w:rFonts w:ascii="Montserrat" w:eastAsiaTheme="minorEastAsia" w:hAnsi="Montserrat" w:cstheme="minorBidi"/>
          <w:caps w:val="0"/>
          <w:color w:val="auto"/>
          <w:spacing w:val="0"/>
          <w:sz w:val="24"/>
          <w:szCs w:val="24"/>
        </w:rPr>
        <w:t xml:space="preserve">Columbia University </w:t>
      </w:r>
      <w:r w:rsidR="00096F80" w:rsidRPr="000E3A25">
        <w:rPr>
          <w:rStyle w:val="Titredulivre"/>
          <w:rFonts w:ascii="Montserrat" w:eastAsiaTheme="minorEastAsia" w:hAnsi="Montserrat" w:cstheme="minorBidi"/>
          <w:caps w:val="0"/>
          <w:color w:val="auto"/>
          <w:spacing w:val="0"/>
          <w:sz w:val="24"/>
          <w:szCs w:val="24"/>
        </w:rPr>
        <w:t xml:space="preserve">QMSS </w:t>
      </w:r>
    </w:p>
    <w:p w14:paraId="59553610" w14:textId="3B11BA26" w:rsidR="00055D0A" w:rsidRDefault="00096F80" w:rsidP="00055D0A">
      <w:pPr>
        <w:pStyle w:val="Sous-titre"/>
        <w:jc w:val="right"/>
        <w:rPr>
          <w:rStyle w:val="Titredulivre"/>
          <w:rFonts w:ascii="Montserrat" w:eastAsiaTheme="minorEastAsia" w:hAnsi="Montserrat" w:cstheme="minorBidi"/>
          <w:caps w:val="0"/>
          <w:color w:val="auto"/>
          <w:spacing w:val="0"/>
          <w:sz w:val="24"/>
          <w:szCs w:val="24"/>
        </w:rPr>
      </w:pPr>
      <w:r w:rsidRPr="000E3A25">
        <w:rPr>
          <w:rStyle w:val="Titredulivre"/>
          <w:rFonts w:ascii="Montserrat" w:eastAsiaTheme="minorEastAsia" w:hAnsi="Montserrat" w:cstheme="minorBidi"/>
          <w:caps w:val="0"/>
          <w:color w:val="auto"/>
          <w:spacing w:val="0"/>
          <w:sz w:val="24"/>
          <w:szCs w:val="24"/>
        </w:rPr>
        <w:t>15 May</w:t>
      </w:r>
      <w:r w:rsidR="00CD707F" w:rsidRPr="000E3A25">
        <w:rPr>
          <w:rStyle w:val="Titredulivre"/>
          <w:rFonts w:ascii="Montserrat" w:eastAsiaTheme="minorEastAsia" w:hAnsi="Montserrat" w:cstheme="minorBidi"/>
          <w:caps w:val="0"/>
          <w:color w:val="auto"/>
          <w:spacing w:val="0"/>
          <w:sz w:val="24"/>
          <w:szCs w:val="24"/>
        </w:rPr>
        <w:t xml:space="preserve"> 2020</w:t>
      </w:r>
    </w:p>
    <w:p w14:paraId="321F188D" w14:textId="77777777" w:rsidR="00055D0A" w:rsidRDefault="00055D0A">
      <w:pPr>
        <w:spacing w:line="300" w:lineRule="auto"/>
        <w:ind w:firstLine="0"/>
        <w:jc w:val="left"/>
        <w:rPr>
          <w:rStyle w:val="Titredulivre"/>
          <w:rFonts w:ascii="Montserrat" w:hAnsi="Montserrat"/>
        </w:rPr>
      </w:pPr>
      <w:r>
        <w:rPr>
          <w:rStyle w:val="Titredulivre"/>
          <w:rFonts w:ascii="Montserrat" w:hAnsi="Montserrat"/>
          <w:caps/>
        </w:rPr>
        <w:lastRenderedPageBreak/>
        <w:br w:type="page"/>
      </w:r>
    </w:p>
    <w:p w14:paraId="3E7574E1" w14:textId="77777777" w:rsidR="00055D0A" w:rsidRPr="00055D0A" w:rsidRDefault="00055D0A" w:rsidP="00055D0A">
      <w:pPr>
        <w:pStyle w:val="Sous-titre"/>
        <w:jc w:val="right"/>
        <w:rPr>
          <w:rFonts w:ascii="Montserrat" w:eastAsiaTheme="minorEastAsia" w:hAnsi="Montserrat" w:cstheme="minorBidi"/>
          <w:caps w:val="0"/>
          <w:color w:val="auto"/>
          <w:spacing w:val="0"/>
          <w:sz w:val="24"/>
          <w:szCs w:val="24"/>
        </w:rPr>
      </w:pPr>
    </w:p>
    <w:sdt>
      <w:sdtPr>
        <w:rPr>
          <w:rFonts w:ascii="Garamond" w:hAnsi="Garamond"/>
          <w:sz w:val="24"/>
          <w:szCs w:val="24"/>
          <w:lang w:val="fr-FR"/>
        </w:rPr>
        <w:id w:val="-2038100769"/>
        <w:docPartObj>
          <w:docPartGallery w:val="Table of Contents"/>
          <w:docPartUnique/>
        </w:docPartObj>
      </w:sdtPr>
      <w:sdtEndPr>
        <w:rPr>
          <w:b/>
          <w:bCs/>
        </w:rPr>
      </w:sdtEndPr>
      <w:sdtContent>
        <w:p w14:paraId="78A74408" w14:textId="709A0CB5" w:rsidR="00A83638" w:rsidRDefault="006A3F29" w:rsidP="009247C7">
          <w:pPr>
            <w:pStyle w:val="En-ttedetabledesmatires"/>
            <w:ind w:firstLine="0"/>
          </w:pPr>
          <w:r w:rsidRPr="00055D0A">
            <w:t xml:space="preserve">Table </w:t>
          </w:r>
          <w:r>
            <w:t>of Content</w:t>
          </w:r>
          <w:r w:rsidR="00651389">
            <w:t>s</w:t>
          </w:r>
        </w:p>
        <w:p w14:paraId="0D867CA0" w14:textId="77777777" w:rsidR="005B19D8" w:rsidRPr="005B19D8" w:rsidRDefault="005B19D8" w:rsidP="005B19D8"/>
        <w:p w14:paraId="429AB920" w14:textId="58F443F8" w:rsidR="004539D3" w:rsidRDefault="007E6AE8">
          <w:pPr>
            <w:pStyle w:val="TM1"/>
            <w:tabs>
              <w:tab w:val="right" w:leader="dot" w:pos="9016"/>
            </w:tabs>
            <w:rPr>
              <w:rFonts w:asciiTheme="minorHAnsi" w:hAnsiTheme="minorHAnsi"/>
              <w:noProof/>
              <w:sz w:val="22"/>
              <w:szCs w:val="22"/>
            </w:rPr>
          </w:pPr>
          <w:r>
            <w:fldChar w:fldCharType="begin"/>
          </w:r>
          <w:r>
            <w:instrText xml:space="preserve"> TOC \o "1-2" \h \z \u </w:instrText>
          </w:r>
          <w:r>
            <w:fldChar w:fldCharType="separate"/>
          </w:r>
          <w:hyperlink w:anchor="_Toc60787089" w:history="1">
            <w:r w:rsidR="004539D3" w:rsidRPr="00E353D0">
              <w:rPr>
                <w:rStyle w:val="Lienhypertexte"/>
                <w:noProof/>
              </w:rPr>
              <w:t>Understanding the Impact of Gentrification on Non-Gentrified Neighborhoods with Brooklyn Crime Data</w:t>
            </w:r>
            <w:r w:rsidR="004539D3">
              <w:rPr>
                <w:noProof/>
                <w:webHidden/>
              </w:rPr>
              <w:tab/>
            </w:r>
            <w:r w:rsidR="004539D3">
              <w:rPr>
                <w:noProof/>
                <w:webHidden/>
              </w:rPr>
              <w:fldChar w:fldCharType="begin"/>
            </w:r>
            <w:r w:rsidR="004539D3">
              <w:rPr>
                <w:noProof/>
                <w:webHidden/>
              </w:rPr>
              <w:instrText xml:space="preserve"> PAGEREF _Toc60787089 \h </w:instrText>
            </w:r>
            <w:r w:rsidR="004539D3">
              <w:rPr>
                <w:noProof/>
                <w:webHidden/>
              </w:rPr>
            </w:r>
            <w:r w:rsidR="004539D3">
              <w:rPr>
                <w:noProof/>
                <w:webHidden/>
              </w:rPr>
              <w:fldChar w:fldCharType="separate"/>
            </w:r>
            <w:r w:rsidR="004539D3">
              <w:rPr>
                <w:noProof/>
                <w:webHidden/>
              </w:rPr>
              <w:t>1</w:t>
            </w:r>
            <w:r w:rsidR="004539D3">
              <w:rPr>
                <w:noProof/>
                <w:webHidden/>
              </w:rPr>
              <w:fldChar w:fldCharType="end"/>
            </w:r>
          </w:hyperlink>
        </w:p>
        <w:p w14:paraId="44BCDB10" w14:textId="1B9A489F" w:rsidR="004539D3" w:rsidRDefault="004539D3">
          <w:pPr>
            <w:pStyle w:val="TM1"/>
            <w:tabs>
              <w:tab w:val="left" w:pos="1100"/>
              <w:tab w:val="right" w:leader="dot" w:pos="9016"/>
            </w:tabs>
            <w:rPr>
              <w:rFonts w:asciiTheme="minorHAnsi" w:hAnsiTheme="minorHAnsi"/>
              <w:noProof/>
              <w:sz w:val="22"/>
              <w:szCs w:val="22"/>
            </w:rPr>
          </w:pPr>
          <w:hyperlink w:anchor="_Toc60787090" w:history="1">
            <w:r w:rsidRPr="00E353D0">
              <w:rPr>
                <w:rStyle w:val="Lienhypertexte"/>
                <w:noProof/>
              </w:rPr>
              <w:t>1.</w:t>
            </w:r>
            <w:r>
              <w:rPr>
                <w:rFonts w:asciiTheme="minorHAnsi" w:hAnsiTheme="minorHAnsi"/>
                <w:noProof/>
                <w:sz w:val="22"/>
                <w:szCs w:val="22"/>
              </w:rPr>
              <w:tab/>
            </w:r>
            <w:r w:rsidRPr="00E353D0">
              <w:rPr>
                <w:rStyle w:val="Lienhypertexte"/>
                <w:noProof/>
              </w:rPr>
              <w:t>Introduction &amp; Rationale</w:t>
            </w:r>
            <w:r>
              <w:rPr>
                <w:noProof/>
                <w:webHidden/>
              </w:rPr>
              <w:tab/>
            </w:r>
            <w:r>
              <w:rPr>
                <w:noProof/>
                <w:webHidden/>
              </w:rPr>
              <w:fldChar w:fldCharType="begin"/>
            </w:r>
            <w:r>
              <w:rPr>
                <w:noProof/>
                <w:webHidden/>
              </w:rPr>
              <w:instrText xml:space="preserve"> PAGEREF _Toc60787090 \h </w:instrText>
            </w:r>
            <w:r>
              <w:rPr>
                <w:noProof/>
                <w:webHidden/>
              </w:rPr>
            </w:r>
            <w:r>
              <w:rPr>
                <w:noProof/>
                <w:webHidden/>
              </w:rPr>
              <w:fldChar w:fldCharType="separate"/>
            </w:r>
            <w:r>
              <w:rPr>
                <w:noProof/>
                <w:webHidden/>
              </w:rPr>
              <w:t>4</w:t>
            </w:r>
            <w:r>
              <w:rPr>
                <w:noProof/>
                <w:webHidden/>
              </w:rPr>
              <w:fldChar w:fldCharType="end"/>
            </w:r>
          </w:hyperlink>
        </w:p>
        <w:p w14:paraId="1C2CD7DF" w14:textId="5273BF5C" w:rsidR="004539D3" w:rsidRDefault="004539D3">
          <w:pPr>
            <w:pStyle w:val="TM2"/>
            <w:tabs>
              <w:tab w:val="left" w:pos="1540"/>
              <w:tab w:val="right" w:leader="dot" w:pos="9016"/>
            </w:tabs>
            <w:rPr>
              <w:rFonts w:asciiTheme="minorHAnsi" w:hAnsiTheme="minorHAnsi"/>
              <w:noProof/>
              <w:sz w:val="22"/>
              <w:szCs w:val="22"/>
            </w:rPr>
          </w:pPr>
          <w:hyperlink w:anchor="_Toc60787091" w:history="1">
            <w:r w:rsidRPr="00E353D0">
              <w:rPr>
                <w:rStyle w:val="Lienhypertexte"/>
                <w:noProof/>
              </w:rPr>
              <w:t>1.1</w:t>
            </w:r>
            <w:r>
              <w:rPr>
                <w:rFonts w:asciiTheme="minorHAnsi" w:hAnsiTheme="minorHAnsi"/>
                <w:noProof/>
                <w:sz w:val="22"/>
                <w:szCs w:val="22"/>
              </w:rPr>
              <w:tab/>
            </w:r>
            <w:r w:rsidRPr="00E353D0">
              <w:rPr>
                <w:rStyle w:val="Lienhypertexte"/>
                <w:noProof/>
              </w:rPr>
              <w:t>Smart Cities: Open Data for Urban Planning</w:t>
            </w:r>
            <w:r>
              <w:rPr>
                <w:noProof/>
                <w:webHidden/>
              </w:rPr>
              <w:tab/>
            </w:r>
            <w:r>
              <w:rPr>
                <w:noProof/>
                <w:webHidden/>
              </w:rPr>
              <w:fldChar w:fldCharType="begin"/>
            </w:r>
            <w:r>
              <w:rPr>
                <w:noProof/>
                <w:webHidden/>
              </w:rPr>
              <w:instrText xml:space="preserve"> PAGEREF _Toc60787091 \h </w:instrText>
            </w:r>
            <w:r>
              <w:rPr>
                <w:noProof/>
                <w:webHidden/>
              </w:rPr>
            </w:r>
            <w:r>
              <w:rPr>
                <w:noProof/>
                <w:webHidden/>
              </w:rPr>
              <w:fldChar w:fldCharType="separate"/>
            </w:r>
            <w:r>
              <w:rPr>
                <w:noProof/>
                <w:webHidden/>
              </w:rPr>
              <w:t>4</w:t>
            </w:r>
            <w:r>
              <w:rPr>
                <w:noProof/>
                <w:webHidden/>
              </w:rPr>
              <w:fldChar w:fldCharType="end"/>
            </w:r>
          </w:hyperlink>
        </w:p>
        <w:p w14:paraId="7F623E6E" w14:textId="3C97DA32" w:rsidR="004539D3" w:rsidRDefault="004539D3">
          <w:pPr>
            <w:pStyle w:val="TM2"/>
            <w:tabs>
              <w:tab w:val="left" w:pos="1540"/>
              <w:tab w:val="right" w:leader="dot" w:pos="9016"/>
            </w:tabs>
            <w:rPr>
              <w:rFonts w:asciiTheme="minorHAnsi" w:hAnsiTheme="minorHAnsi"/>
              <w:noProof/>
              <w:sz w:val="22"/>
              <w:szCs w:val="22"/>
            </w:rPr>
          </w:pPr>
          <w:hyperlink w:anchor="_Toc60787092" w:history="1">
            <w:r w:rsidRPr="00E353D0">
              <w:rPr>
                <w:rStyle w:val="Lienhypertexte"/>
                <w:noProof/>
              </w:rPr>
              <w:t>1.2</w:t>
            </w:r>
            <w:r>
              <w:rPr>
                <w:rFonts w:asciiTheme="minorHAnsi" w:hAnsiTheme="minorHAnsi"/>
                <w:noProof/>
                <w:sz w:val="22"/>
                <w:szCs w:val="22"/>
              </w:rPr>
              <w:tab/>
            </w:r>
            <w:r w:rsidRPr="00E353D0">
              <w:rPr>
                <w:rStyle w:val="Lienhypertexte"/>
                <w:noProof/>
              </w:rPr>
              <w:t>Research Question</w:t>
            </w:r>
            <w:r>
              <w:rPr>
                <w:noProof/>
                <w:webHidden/>
              </w:rPr>
              <w:tab/>
            </w:r>
            <w:r>
              <w:rPr>
                <w:noProof/>
                <w:webHidden/>
              </w:rPr>
              <w:fldChar w:fldCharType="begin"/>
            </w:r>
            <w:r>
              <w:rPr>
                <w:noProof/>
                <w:webHidden/>
              </w:rPr>
              <w:instrText xml:space="preserve"> PAGEREF _Toc60787092 \h </w:instrText>
            </w:r>
            <w:r>
              <w:rPr>
                <w:noProof/>
                <w:webHidden/>
              </w:rPr>
            </w:r>
            <w:r>
              <w:rPr>
                <w:noProof/>
                <w:webHidden/>
              </w:rPr>
              <w:fldChar w:fldCharType="separate"/>
            </w:r>
            <w:r>
              <w:rPr>
                <w:noProof/>
                <w:webHidden/>
              </w:rPr>
              <w:t>5</w:t>
            </w:r>
            <w:r>
              <w:rPr>
                <w:noProof/>
                <w:webHidden/>
              </w:rPr>
              <w:fldChar w:fldCharType="end"/>
            </w:r>
          </w:hyperlink>
        </w:p>
        <w:p w14:paraId="7701F98B" w14:textId="0618F9D5" w:rsidR="004539D3" w:rsidRDefault="004539D3">
          <w:pPr>
            <w:pStyle w:val="TM2"/>
            <w:tabs>
              <w:tab w:val="left" w:pos="1540"/>
              <w:tab w:val="right" w:leader="dot" w:pos="9016"/>
            </w:tabs>
            <w:rPr>
              <w:rFonts w:asciiTheme="minorHAnsi" w:hAnsiTheme="minorHAnsi"/>
              <w:noProof/>
              <w:sz w:val="22"/>
              <w:szCs w:val="22"/>
            </w:rPr>
          </w:pPr>
          <w:hyperlink w:anchor="_Toc60787093" w:history="1">
            <w:r w:rsidRPr="00E353D0">
              <w:rPr>
                <w:rStyle w:val="Lienhypertexte"/>
                <w:noProof/>
              </w:rPr>
              <w:t>1.3</w:t>
            </w:r>
            <w:r>
              <w:rPr>
                <w:rFonts w:asciiTheme="minorHAnsi" w:hAnsiTheme="minorHAnsi"/>
                <w:noProof/>
                <w:sz w:val="22"/>
                <w:szCs w:val="22"/>
              </w:rPr>
              <w:tab/>
            </w:r>
            <w:r w:rsidRPr="00E353D0">
              <w:rPr>
                <w:rStyle w:val="Lienhypertexte"/>
                <w:noProof/>
              </w:rPr>
              <w:t>Gentrification and Crime</w:t>
            </w:r>
            <w:r>
              <w:rPr>
                <w:noProof/>
                <w:webHidden/>
              </w:rPr>
              <w:tab/>
            </w:r>
            <w:r>
              <w:rPr>
                <w:noProof/>
                <w:webHidden/>
              </w:rPr>
              <w:fldChar w:fldCharType="begin"/>
            </w:r>
            <w:r>
              <w:rPr>
                <w:noProof/>
                <w:webHidden/>
              </w:rPr>
              <w:instrText xml:space="preserve"> PAGEREF _Toc60787093 \h </w:instrText>
            </w:r>
            <w:r>
              <w:rPr>
                <w:noProof/>
                <w:webHidden/>
              </w:rPr>
            </w:r>
            <w:r>
              <w:rPr>
                <w:noProof/>
                <w:webHidden/>
              </w:rPr>
              <w:fldChar w:fldCharType="separate"/>
            </w:r>
            <w:r>
              <w:rPr>
                <w:noProof/>
                <w:webHidden/>
              </w:rPr>
              <w:t>6</w:t>
            </w:r>
            <w:r>
              <w:rPr>
                <w:noProof/>
                <w:webHidden/>
              </w:rPr>
              <w:fldChar w:fldCharType="end"/>
            </w:r>
          </w:hyperlink>
        </w:p>
        <w:p w14:paraId="21CF45CE" w14:textId="0F0BDD94" w:rsidR="004539D3" w:rsidRDefault="004539D3">
          <w:pPr>
            <w:pStyle w:val="TM2"/>
            <w:tabs>
              <w:tab w:val="left" w:pos="1540"/>
              <w:tab w:val="right" w:leader="dot" w:pos="9016"/>
            </w:tabs>
            <w:rPr>
              <w:rFonts w:asciiTheme="minorHAnsi" w:hAnsiTheme="minorHAnsi"/>
              <w:noProof/>
              <w:sz w:val="22"/>
              <w:szCs w:val="22"/>
            </w:rPr>
          </w:pPr>
          <w:hyperlink w:anchor="_Toc60787094" w:history="1">
            <w:r w:rsidRPr="00E353D0">
              <w:rPr>
                <w:rStyle w:val="Lienhypertexte"/>
                <w:noProof/>
              </w:rPr>
              <w:t>1.4</w:t>
            </w:r>
            <w:r>
              <w:rPr>
                <w:rFonts w:asciiTheme="minorHAnsi" w:hAnsiTheme="minorHAnsi"/>
                <w:noProof/>
                <w:sz w:val="22"/>
                <w:szCs w:val="22"/>
              </w:rPr>
              <w:tab/>
            </w:r>
            <w:r w:rsidRPr="00E353D0">
              <w:rPr>
                <w:rStyle w:val="Lienhypertexte"/>
                <w:noProof/>
              </w:rPr>
              <w:t>Neighboring Non-Gentrified Areas</w:t>
            </w:r>
            <w:r>
              <w:rPr>
                <w:noProof/>
                <w:webHidden/>
              </w:rPr>
              <w:tab/>
            </w:r>
            <w:r>
              <w:rPr>
                <w:noProof/>
                <w:webHidden/>
              </w:rPr>
              <w:fldChar w:fldCharType="begin"/>
            </w:r>
            <w:r>
              <w:rPr>
                <w:noProof/>
                <w:webHidden/>
              </w:rPr>
              <w:instrText xml:space="preserve"> PAGEREF _Toc60787094 \h </w:instrText>
            </w:r>
            <w:r>
              <w:rPr>
                <w:noProof/>
                <w:webHidden/>
              </w:rPr>
            </w:r>
            <w:r>
              <w:rPr>
                <w:noProof/>
                <w:webHidden/>
              </w:rPr>
              <w:fldChar w:fldCharType="separate"/>
            </w:r>
            <w:r>
              <w:rPr>
                <w:noProof/>
                <w:webHidden/>
              </w:rPr>
              <w:t>6</w:t>
            </w:r>
            <w:r>
              <w:rPr>
                <w:noProof/>
                <w:webHidden/>
              </w:rPr>
              <w:fldChar w:fldCharType="end"/>
            </w:r>
          </w:hyperlink>
        </w:p>
        <w:p w14:paraId="27B5B080" w14:textId="1FE0BD12" w:rsidR="004539D3" w:rsidRDefault="004539D3">
          <w:pPr>
            <w:pStyle w:val="TM2"/>
            <w:tabs>
              <w:tab w:val="left" w:pos="1540"/>
              <w:tab w:val="right" w:leader="dot" w:pos="9016"/>
            </w:tabs>
            <w:rPr>
              <w:rFonts w:asciiTheme="minorHAnsi" w:hAnsiTheme="minorHAnsi"/>
              <w:noProof/>
              <w:sz w:val="22"/>
              <w:szCs w:val="22"/>
            </w:rPr>
          </w:pPr>
          <w:hyperlink w:anchor="_Toc60787095" w:history="1">
            <w:r w:rsidRPr="00E353D0">
              <w:rPr>
                <w:rStyle w:val="Lienhypertexte"/>
                <w:noProof/>
              </w:rPr>
              <w:t>1.5</w:t>
            </w:r>
            <w:r>
              <w:rPr>
                <w:rFonts w:asciiTheme="minorHAnsi" w:hAnsiTheme="minorHAnsi"/>
                <w:noProof/>
                <w:sz w:val="22"/>
                <w:szCs w:val="22"/>
              </w:rPr>
              <w:tab/>
            </w:r>
            <w:r w:rsidRPr="00E353D0">
              <w:rPr>
                <w:rStyle w:val="Lienhypertexte"/>
                <w:noProof/>
              </w:rPr>
              <w:t>Case Study: Brooklyn</w:t>
            </w:r>
            <w:r>
              <w:rPr>
                <w:noProof/>
                <w:webHidden/>
              </w:rPr>
              <w:tab/>
            </w:r>
            <w:r>
              <w:rPr>
                <w:noProof/>
                <w:webHidden/>
              </w:rPr>
              <w:fldChar w:fldCharType="begin"/>
            </w:r>
            <w:r>
              <w:rPr>
                <w:noProof/>
                <w:webHidden/>
              </w:rPr>
              <w:instrText xml:space="preserve"> PAGEREF _Toc60787095 \h </w:instrText>
            </w:r>
            <w:r>
              <w:rPr>
                <w:noProof/>
                <w:webHidden/>
              </w:rPr>
            </w:r>
            <w:r>
              <w:rPr>
                <w:noProof/>
                <w:webHidden/>
              </w:rPr>
              <w:fldChar w:fldCharType="separate"/>
            </w:r>
            <w:r>
              <w:rPr>
                <w:noProof/>
                <w:webHidden/>
              </w:rPr>
              <w:t>7</w:t>
            </w:r>
            <w:r>
              <w:rPr>
                <w:noProof/>
                <w:webHidden/>
              </w:rPr>
              <w:fldChar w:fldCharType="end"/>
            </w:r>
          </w:hyperlink>
        </w:p>
        <w:p w14:paraId="0040EEFA" w14:textId="619A72FF" w:rsidR="004539D3" w:rsidRDefault="004539D3">
          <w:pPr>
            <w:pStyle w:val="TM1"/>
            <w:tabs>
              <w:tab w:val="left" w:pos="1100"/>
              <w:tab w:val="right" w:leader="dot" w:pos="9016"/>
            </w:tabs>
            <w:rPr>
              <w:rFonts w:asciiTheme="minorHAnsi" w:hAnsiTheme="minorHAnsi"/>
              <w:noProof/>
              <w:sz w:val="22"/>
              <w:szCs w:val="22"/>
            </w:rPr>
          </w:pPr>
          <w:hyperlink w:anchor="_Toc60787096" w:history="1">
            <w:r w:rsidRPr="00E353D0">
              <w:rPr>
                <w:rStyle w:val="Lienhypertexte"/>
                <w:noProof/>
              </w:rPr>
              <w:t>2.</w:t>
            </w:r>
            <w:r>
              <w:rPr>
                <w:rFonts w:asciiTheme="minorHAnsi" w:hAnsiTheme="minorHAnsi"/>
                <w:noProof/>
                <w:sz w:val="22"/>
                <w:szCs w:val="22"/>
              </w:rPr>
              <w:tab/>
            </w:r>
            <w:r w:rsidRPr="00E353D0">
              <w:rPr>
                <w:rStyle w:val="Lienhypertexte"/>
                <w:noProof/>
              </w:rPr>
              <w:t>Analytical Approach</w:t>
            </w:r>
            <w:r>
              <w:rPr>
                <w:noProof/>
                <w:webHidden/>
              </w:rPr>
              <w:tab/>
            </w:r>
            <w:r>
              <w:rPr>
                <w:noProof/>
                <w:webHidden/>
              </w:rPr>
              <w:fldChar w:fldCharType="begin"/>
            </w:r>
            <w:r>
              <w:rPr>
                <w:noProof/>
                <w:webHidden/>
              </w:rPr>
              <w:instrText xml:space="preserve"> PAGEREF _Toc60787096 \h </w:instrText>
            </w:r>
            <w:r>
              <w:rPr>
                <w:noProof/>
                <w:webHidden/>
              </w:rPr>
            </w:r>
            <w:r>
              <w:rPr>
                <w:noProof/>
                <w:webHidden/>
              </w:rPr>
              <w:fldChar w:fldCharType="separate"/>
            </w:r>
            <w:r>
              <w:rPr>
                <w:noProof/>
                <w:webHidden/>
              </w:rPr>
              <w:t>9</w:t>
            </w:r>
            <w:r>
              <w:rPr>
                <w:noProof/>
                <w:webHidden/>
              </w:rPr>
              <w:fldChar w:fldCharType="end"/>
            </w:r>
          </w:hyperlink>
        </w:p>
        <w:p w14:paraId="561CA371" w14:textId="0CBB5786" w:rsidR="004539D3" w:rsidRDefault="004539D3">
          <w:pPr>
            <w:pStyle w:val="TM2"/>
            <w:tabs>
              <w:tab w:val="left" w:pos="1540"/>
              <w:tab w:val="right" w:leader="dot" w:pos="9016"/>
            </w:tabs>
            <w:rPr>
              <w:rFonts w:asciiTheme="minorHAnsi" w:hAnsiTheme="minorHAnsi"/>
              <w:noProof/>
              <w:sz w:val="22"/>
              <w:szCs w:val="22"/>
            </w:rPr>
          </w:pPr>
          <w:hyperlink w:anchor="_Toc60787097" w:history="1">
            <w:r w:rsidRPr="00E353D0">
              <w:rPr>
                <w:rStyle w:val="Lienhypertexte"/>
                <w:noProof/>
              </w:rPr>
              <w:t>2.1</w:t>
            </w:r>
            <w:r>
              <w:rPr>
                <w:rFonts w:asciiTheme="minorHAnsi" w:hAnsiTheme="minorHAnsi"/>
                <w:noProof/>
                <w:sz w:val="22"/>
                <w:szCs w:val="22"/>
              </w:rPr>
              <w:tab/>
            </w:r>
            <w:r w:rsidRPr="00E353D0">
              <w:rPr>
                <w:rStyle w:val="Lienhypertexte"/>
                <w:noProof/>
              </w:rPr>
              <w:t>Definition</w:t>
            </w:r>
            <w:r w:rsidRPr="00E353D0">
              <w:rPr>
                <w:rStyle w:val="Lienhypertexte"/>
                <w:noProof/>
                <w:shd w:val="clear" w:color="auto" w:fill="FFFFFF"/>
              </w:rPr>
              <w:t xml:space="preserve"> &amp; Concepts</w:t>
            </w:r>
            <w:r>
              <w:rPr>
                <w:noProof/>
                <w:webHidden/>
              </w:rPr>
              <w:tab/>
            </w:r>
            <w:r>
              <w:rPr>
                <w:noProof/>
                <w:webHidden/>
              </w:rPr>
              <w:fldChar w:fldCharType="begin"/>
            </w:r>
            <w:r>
              <w:rPr>
                <w:noProof/>
                <w:webHidden/>
              </w:rPr>
              <w:instrText xml:space="preserve"> PAGEREF _Toc60787097 \h </w:instrText>
            </w:r>
            <w:r>
              <w:rPr>
                <w:noProof/>
                <w:webHidden/>
              </w:rPr>
            </w:r>
            <w:r>
              <w:rPr>
                <w:noProof/>
                <w:webHidden/>
              </w:rPr>
              <w:fldChar w:fldCharType="separate"/>
            </w:r>
            <w:r>
              <w:rPr>
                <w:noProof/>
                <w:webHidden/>
              </w:rPr>
              <w:t>9</w:t>
            </w:r>
            <w:r>
              <w:rPr>
                <w:noProof/>
                <w:webHidden/>
              </w:rPr>
              <w:fldChar w:fldCharType="end"/>
            </w:r>
          </w:hyperlink>
        </w:p>
        <w:p w14:paraId="23B70FDA" w14:textId="088AE8B1" w:rsidR="004539D3" w:rsidRDefault="004539D3">
          <w:pPr>
            <w:pStyle w:val="TM2"/>
            <w:tabs>
              <w:tab w:val="left" w:pos="1540"/>
              <w:tab w:val="right" w:leader="dot" w:pos="9016"/>
            </w:tabs>
            <w:rPr>
              <w:rFonts w:asciiTheme="minorHAnsi" w:hAnsiTheme="minorHAnsi"/>
              <w:noProof/>
              <w:sz w:val="22"/>
              <w:szCs w:val="22"/>
            </w:rPr>
          </w:pPr>
          <w:hyperlink w:anchor="_Toc60787098" w:history="1">
            <w:r w:rsidRPr="00E353D0">
              <w:rPr>
                <w:rStyle w:val="Lienhypertexte"/>
                <w:noProof/>
              </w:rPr>
              <w:t>2.2</w:t>
            </w:r>
            <w:r>
              <w:rPr>
                <w:rFonts w:asciiTheme="minorHAnsi" w:hAnsiTheme="minorHAnsi"/>
                <w:noProof/>
                <w:sz w:val="22"/>
                <w:szCs w:val="22"/>
              </w:rPr>
              <w:tab/>
            </w:r>
            <w:r w:rsidRPr="00E353D0">
              <w:rPr>
                <w:rStyle w:val="Lienhypertexte"/>
                <w:noProof/>
              </w:rPr>
              <w:t>On Brooklyn</w:t>
            </w:r>
            <w:r>
              <w:rPr>
                <w:noProof/>
                <w:webHidden/>
              </w:rPr>
              <w:tab/>
            </w:r>
            <w:r>
              <w:rPr>
                <w:noProof/>
                <w:webHidden/>
              </w:rPr>
              <w:fldChar w:fldCharType="begin"/>
            </w:r>
            <w:r>
              <w:rPr>
                <w:noProof/>
                <w:webHidden/>
              </w:rPr>
              <w:instrText xml:space="preserve"> PAGEREF _Toc60787098 \h </w:instrText>
            </w:r>
            <w:r>
              <w:rPr>
                <w:noProof/>
                <w:webHidden/>
              </w:rPr>
            </w:r>
            <w:r>
              <w:rPr>
                <w:noProof/>
                <w:webHidden/>
              </w:rPr>
              <w:fldChar w:fldCharType="separate"/>
            </w:r>
            <w:r>
              <w:rPr>
                <w:noProof/>
                <w:webHidden/>
              </w:rPr>
              <w:t>11</w:t>
            </w:r>
            <w:r>
              <w:rPr>
                <w:noProof/>
                <w:webHidden/>
              </w:rPr>
              <w:fldChar w:fldCharType="end"/>
            </w:r>
          </w:hyperlink>
        </w:p>
        <w:p w14:paraId="40E7F257" w14:textId="2425DC85" w:rsidR="004539D3" w:rsidRDefault="004539D3">
          <w:pPr>
            <w:pStyle w:val="TM2"/>
            <w:tabs>
              <w:tab w:val="left" w:pos="1540"/>
              <w:tab w:val="right" w:leader="dot" w:pos="9016"/>
            </w:tabs>
            <w:rPr>
              <w:rFonts w:asciiTheme="minorHAnsi" w:hAnsiTheme="minorHAnsi"/>
              <w:noProof/>
              <w:sz w:val="22"/>
              <w:szCs w:val="22"/>
            </w:rPr>
          </w:pPr>
          <w:hyperlink w:anchor="_Toc60787099" w:history="1">
            <w:r w:rsidRPr="00E353D0">
              <w:rPr>
                <w:rStyle w:val="Lienhypertexte"/>
                <w:noProof/>
              </w:rPr>
              <w:t>2.3</w:t>
            </w:r>
            <w:r>
              <w:rPr>
                <w:rFonts w:asciiTheme="minorHAnsi" w:hAnsiTheme="minorHAnsi"/>
                <w:noProof/>
                <w:sz w:val="22"/>
                <w:szCs w:val="22"/>
              </w:rPr>
              <w:tab/>
            </w:r>
            <w:r w:rsidRPr="00E353D0">
              <w:rPr>
                <w:rStyle w:val="Lienhypertexte"/>
                <w:noProof/>
              </w:rPr>
              <w:t>Non-Gentrified Neighborhoods</w:t>
            </w:r>
            <w:r>
              <w:rPr>
                <w:noProof/>
                <w:webHidden/>
              </w:rPr>
              <w:tab/>
            </w:r>
            <w:r>
              <w:rPr>
                <w:noProof/>
                <w:webHidden/>
              </w:rPr>
              <w:fldChar w:fldCharType="begin"/>
            </w:r>
            <w:r>
              <w:rPr>
                <w:noProof/>
                <w:webHidden/>
              </w:rPr>
              <w:instrText xml:space="preserve"> PAGEREF _Toc60787099 \h </w:instrText>
            </w:r>
            <w:r>
              <w:rPr>
                <w:noProof/>
                <w:webHidden/>
              </w:rPr>
            </w:r>
            <w:r>
              <w:rPr>
                <w:noProof/>
                <w:webHidden/>
              </w:rPr>
              <w:fldChar w:fldCharType="separate"/>
            </w:r>
            <w:r>
              <w:rPr>
                <w:noProof/>
                <w:webHidden/>
              </w:rPr>
              <w:t>13</w:t>
            </w:r>
            <w:r>
              <w:rPr>
                <w:noProof/>
                <w:webHidden/>
              </w:rPr>
              <w:fldChar w:fldCharType="end"/>
            </w:r>
          </w:hyperlink>
        </w:p>
        <w:p w14:paraId="1D48CCC6" w14:textId="3E8F1D63" w:rsidR="004539D3" w:rsidRDefault="004539D3">
          <w:pPr>
            <w:pStyle w:val="TM2"/>
            <w:tabs>
              <w:tab w:val="left" w:pos="1540"/>
              <w:tab w:val="right" w:leader="dot" w:pos="9016"/>
            </w:tabs>
            <w:rPr>
              <w:rFonts w:asciiTheme="minorHAnsi" w:hAnsiTheme="minorHAnsi"/>
              <w:noProof/>
              <w:sz w:val="22"/>
              <w:szCs w:val="22"/>
            </w:rPr>
          </w:pPr>
          <w:hyperlink w:anchor="_Toc60787100" w:history="1">
            <w:r w:rsidRPr="00E353D0">
              <w:rPr>
                <w:rStyle w:val="Lienhypertexte"/>
                <w:noProof/>
              </w:rPr>
              <w:t>2.4</w:t>
            </w:r>
            <w:r>
              <w:rPr>
                <w:rFonts w:asciiTheme="minorHAnsi" w:hAnsiTheme="minorHAnsi"/>
                <w:noProof/>
                <w:sz w:val="22"/>
                <w:szCs w:val="22"/>
              </w:rPr>
              <w:tab/>
            </w:r>
            <w:r w:rsidRPr="00E353D0">
              <w:rPr>
                <w:rStyle w:val="Lienhypertexte"/>
                <w:noProof/>
              </w:rPr>
              <w:t>Hypothesis</w:t>
            </w:r>
            <w:r>
              <w:rPr>
                <w:noProof/>
                <w:webHidden/>
              </w:rPr>
              <w:tab/>
            </w:r>
            <w:r>
              <w:rPr>
                <w:noProof/>
                <w:webHidden/>
              </w:rPr>
              <w:fldChar w:fldCharType="begin"/>
            </w:r>
            <w:r>
              <w:rPr>
                <w:noProof/>
                <w:webHidden/>
              </w:rPr>
              <w:instrText xml:space="preserve"> PAGEREF _Toc60787100 \h </w:instrText>
            </w:r>
            <w:r>
              <w:rPr>
                <w:noProof/>
                <w:webHidden/>
              </w:rPr>
            </w:r>
            <w:r>
              <w:rPr>
                <w:noProof/>
                <w:webHidden/>
              </w:rPr>
              <w:fldChar w:fldCharType="separate"/>
            </w:r>
            <w:r>
              <w:rPr>
                <w:noProof/>
                <w:webHidden/>
              </w:rPr>
              <w:t>15</w:t>
            </w:r>
            <w:r>
              <w:rPr>
                <w:noProof/>
                <w:webHidden/>
              </w:rPr>
              <w:fldChar w:fldCharType="end"/>
            </w:r>
          </w:hyperlink>
        </w:p>
        <w:p w14:paraId="0CE48141" w14:textId="3172F625" w:rsidR="004539D3" w:rsidRDefault="004539D3">
          <w:pPr>
            <w:pStyle w:val="TM1"/>
            <w:tabs>
              <w:tab w:val="left" w:pos="1100"/>
              <w:tab w:val="right" w:leader="dot" w:pos="9016"/>
            </w:tabs>
            <w:rPr>
              <w:rFonts w:asciiTheme="minorHAnsi" w:hAnsiTheme="minorHAnsi"/>
              <w:noProof/>
              <w:sz w:val="22"/>
              <w:szCs w:val="22"/>
            </w:rPr>
          </w:pPr>
          <w:hyperlink w:anchor="_Toc60787101" w:history="1">
            <w:r w:rsidRPr="00E353D0">
              <w:rPr>
                <w:rStyle w:val="Lienhypertexte"/>
                <w:noProof/>
              </w:rPr>
              <w:t>3.</w:t>
            </w:r>
            <w:r>
              <w:rPr>
                <w:rFonts w:asciiTheme="minorHAnsi" w:hAnsiTheme="minorHAnsi"/>
                <w:noProof/>
                <w:sz w:val="22"/>
                <w:szCs w:val="22"/>
              </w:rPr>
              <w:tab/>
            </w:r>
            <w:r w:rsidRPr="00E353D0">
              <w:rPr>
                <w:rStyle w:val="Lienhypertexte"/>
                <w:noProof/>
              </w:rPr>
              <w:t>Data &amp; Methodology</w:t>
            </w:r>
            <w:r>
              <w:rPr>
                <w:noProof/>
                <w:webHidden/>
              </w:rPr>
              <w:tab/>
            </w:r>
            <w:r>
              <w:rPr>
                <w:noProof/>
                <w:webHidden/>
              </w:rPr>
              <w:fldChar w:fldCharType="begin"/>
            </w:r>
            <w:r>
              <w:rPr>
                <w:noProof/>
                <w:webHidden/>
              </w:rPr>
              <w:instrText xml:space="preserve"> PAGEREF _Toc60787101 \h </w:instrText>
            </w:r>
            <w:r>
              <w:rPr>
                <w:noProof/>
                <w:webHidden/>
              </w:rPr>
            </w:r>
            <w:r>
              <w:rPr>
                <w:noProof/>
                <w:webHidden/>
              </w:rPr>
              <w:fldChar w:fldCharType="separate"/>
            </w:r>
            <w:r>
              <w:rPr>
                <w:noProof/>
                <w:webHidden/>
              </w:rPr>
              <w:t>16</w:t>
            </w:r>
            <w:r>
              <w:rPr>
                <w:noProof/>
                <w:webHidden/>
              </w:rPr>
              <w:fldChar w:fldCharType="end"/>
            </w:r>
          </w:hyperlink>
        </w:p>
        <w:p w14:paraId="353F4C5E" w14:textId="4BA63AD5" w:rsidR="004539D3" w:rsidRDefault="004539D3">
          <w:pPr>
            <w:pStyle w:val="TM2"/>
            <w:tabs>
              <w:tab w:val="left" w:pos="1540"/>
              <w:tab w:val="right" w:leader="dot" w:pos="9016"/>
            </w:tabs>
            <w:rPr>
              <w:rFonts w:asciiTheme="minorHAnsi" w:hAnsiTheme="minorHAnsi"/>
              <w:noProof/>
              <w:sz w:val="22"/>
              <w:szCs w:val="22"/>
            </w:rPr>
          </w:pPr>
          <w:hyperlink w:anchor="_Toc60787102" w:history="1">
            <w:r w:rsidRPr="00E353D0">
              <w:rPr>
                <w:rStyle w:val="Lienhypertexte"/>
                <w:noProof/>
              </w:rPr>
              <w:t>3.1</w:t>
            </w:r>
            <w:r>
              <w:rPr>
                <w:rFonts w:asciiTheme="minorHAnsi" w:hAnsiTheme="minorHAnsi"/>
                <w:noProof/>
                <w:sz w:val="22"/>
                <w:szCs w:val="22"/>
              </w:rPr>
              <w:tab/>
            </w:r>
            <w:r w:rsidRPr="00E353D0">
              <w:rPr>
                <w:rStyle w:val="Lienhypertexte"/>
                <w:noProof/>
                <w:shd w:val="clear" w:color="auto" w:fill="FFFFFF"/>
              </w:rPr>
              <w:t>Datasets Imported</w:t>
            </w:r>
            <w:r>
              <w:rPr>
                <w:noProof/>
                <w:webHidden/>
              </w:rPr>
              <w:tab/>
            </w:r>
            <w:r>
              <w:rPr>
                <w:noProof/>
                <w:webHidden/>
              </w:rPr>
              <w:fldChar w:fldCharType="begin"/>
            </w:r>
            <w:r>
              <w:rPr>
                <w:noProof/>
                <w:webHidden/>
              </w:rPr>
              <w:instrText xml:space="preserve"> PAGEREF _Toc60787102 \h </w:instrText>
            </w:r>
            <w:r>
              <w:rPr>
                <w:noProof/>
                <w:webHidden/>
              </w:rPr>
            </w:r>
            <w:r>
              <w:rPr>
                <w:noProof/>
                <w:webHidden/>
              </w:rPr>
              <w:fldChar w:fldCharType="separate"/>
            </w:r>
            <w:r>
              <w:rPr>
                <w:noProof/>
                <w:webHidden/>
              </w:rPr>
              <w:t>16</w:t>
            </w:r>
            <w:r>
              <w:rPr>
                <w:noProof/>
                <w:webHidden/>
              </w:rPr>
              <w:fldChar w:fldCharType="end"/>
            </w:r>
          </w:hyperlink>
        </w:p>
        <w:p w14:paraId="58617D00" w14:textId="60A82635" w:rsidR="004539D3" w:rsidRDefault="004539D3">
          <w:pPr>
            <w:pStyle w:val="TM2"/>
            <w:tabs>
              <w:tab w:val="left" w:pos="1540"/>
              <w:tab w:val="right" w:leader="dot" w:pos="9016"/>
            </w:tabs>
            <w:rPr>
              <w:rFonts w:asciiTheme="minorHAnsi" w:hAnsiTheme="minorHAnsi"/>
              <w:noProof/>
              <w:sz w:val="22"/>
              <w:szCs w:val="22"/>
            </w:rPr>
          </w:pPr>
          <w:hyperlink w:anchor="_Toc60787103" w:history="1">
            <w:r w:rsidRPr="00E353D0">
              <w:rPr>
                <w:rStyle w:val="Lienhypertexte"/>
                <w:noProof/>
              </w:rPr>
              <w:t>3.2</w:t>
            </w:r>
            <w:r>
              <w:rPr>
                <w:rFonts w:asciiTheme="minorHAnsi" w:hAnsiTheme="minorHAnsi"/>
                <w:noProof/>
                <w:sz w:val="22"/>
                <w:szCs w:val="22"/>
              </w:rPr>
              <w:tab/>
            </w:r>
            <w:r w:rsidRPr="00E353D0">
              <w:rPr>
                <w:rStyle w:val="Lienhypertexte"/>
                <w:noProof/>
                <w:shd w:val="clear" w:color="auto" w:fill="FFFFFF"/>
              </w:rPr>
              <w:t>Independent Variable: Gentrification</w:t>
            </w:r>
            <w:r>
              <w:rPr>
                <w:noProof/>
                <w:webHidden/>
              </w:rPr>
              <w:tab/>
            </w:r>
            <w:r>
              <w:rPr>
                <w:noProof/>
                <w:webHidden/>
              </w:rPr>
              <w:fldChar w:fldCharType="begin"/>
            </w:r>
            <w:r>
              <w:rPr>
                <w:noProof/>
                <w:webHidden/>
              </w:rPr>
              <w:instrText xml:space="preserve"> PAGEREF _Toc60787103 \h </w:instrText>
            </w:r>
            <w:r>
              <w:rPr>
                <w:noProof/>
                <w:webHidden/>
              </w:rPr>
            </w:r>
            <w:r>
              <w:rPr>
                <w:noProof/>
                <w:webHidden/>
              </w:rPr>
              <w:fldChar w:fldCharType="separate"/>
            </w:r>
            <w:r>
              <w:rPr>
                <w:noProof/>
                <w:webHidden/>
              </w:rPr>
              <w:t>19</w:t>
            </w:r>
            <w:r>
              <w:rPr>
                <w:noProof/>
                <w:webHidden/>
              </w:rPr>
              <w:fldChar w:fldCharType="end"/>
            </w:r>
          </w:hyperlink>
        </w:p>
        <w:p w14:paraId="2F055473" w14:textId="3A030501" w:rsidR="004539D3" w:rsidRDefault="004539D3">
          <w:pPr>
            <w:pStyle w:val="TM2"/>
            <w:tabs>
              <w:tab w:val="left" w:pos="1540"/>
              <w:tab w:val="right" w:leader="dot" w:pos="9016"/>
            </w:tabs>
            <w:rPr>
              <w:rFonts w:asciiTheme="minorHAnsi" w:hAnsiTheme="minorHAnsi"/>
              <w:noProof/>
              <w:sz w:val="22"/>
              <w:szCs w:val="22"/>
            </w:rPr>
          </w:pPr>
          <w:hyperlink w:anchor="_Toc60787104" w:history="1">
            <w:r w:rsidRPr="00E353D0">
              <w:rPr>
                <w:rStyle w:val="Lienhypertexte"/>
                <w:noProof/>
              </w:rPr>
              <w:t>3.3</w:t>
            </w:r>
            <w:r>
              <w:rPr>
                <w:rFonts w:asciiTheme="minorHAnsi" w:hAnsiTheme="minorHAnsi"/>
                <w:noProof/>
                <w:sz w:val="22"/>
                <w:szCs w:val="22"/>
              </w:rPr>
              <w:tab/>
            </w:r>
            <w:r w:rsidRPr="00E353D0">
              <w:rPr>
                <w:rStyle w:val="Lienhypertexte"/>
                <w:noProof/>
              </w:rPr>
              <w:t>Dependent Variable: Brooklyn Felony Crime Rate</w:t>
            </w:r>
            <w:r>
              <w:rPr>
                <w:noProof/>
                <w:webHidden/>
              </w:rPr>
              <w:tab/>
            </w:r>
            <w:r>
              <w:rPr>
                <w:noProof/>
                <w:webHidden/>
              </w:rPr>
              <w:fldChar w:fldCharType="begin"/>
            </w:r>
            <w:r>
              <w:rPr>
                <w:noProof/>
                <w:webHidden/>
              </w:rPr>
              <w:instrText xml:space="preserve"> PAGEREF _Toc60787104 \h </w:instrText>
            </w:r>
            <w:r>
              <w:rPr>
                <w:noProof/>
                <w:webHidden/>
              </w:rPr>
            </w:r>
            <w:r>
              <w:rPr>
                <w:noProof/>
                <w:webHidden/>
              </w:rPr>
              <w:fldChar w:fldCharType="separate"/>
            </w:r>
            <w:r>
              <w:rPr>
                <w:noProof/>
                <w:webHidden/>
              </w:rPr>
              <w:t>20</w:t>
            </w:r>
            <w:r>
              <w:rPr>
                <w:noProof/>
                <w:webHidden/>
              </w:rPr>
              <w:fldChar w:fldCharType="end"/>
            </w:r>
          </w:hyperlink>
        </w:p>
        <w:p w14:paraId="7A858562" w14:textId="18FA88C4" w:rsidR="004539D3" w:rsidRDefault="004539D3">
          <w:pPr>
            <w:pStyle w:val="TM2"/>
            <w:tabs>
              <w:tab w:val="left" w:pos="1540"/>
              <w:tab w:val="right" w:leader="dot" w:pos="9016"/>
            </w:tabs>
            <w:rPr>
              <w:rFonts w:asciiTheme="minorHAnsi" w:hAnsiTheme="minorHAnsi"/>
              <w:noProof/>
              <w:sz w:val="22"/>
              <w:szCs w:val="22"/>
            </w:rPr>
          </w:pPr>
          <w:hyperlink w:anchor="_Toc60787105" w:history="1">
            <w:r w:rsidRPr="00E353D0">
              <w:rPr>
                <w:rStyle w:val="Lienhypertexte"/>
                <w:noProof/>
              </w:rPr>
              <w:t>3.4</w:t>
            </w:r>
            <w:r>
              <w:rPr>
                <w:rFonts w:asciiTheme="minorHAnsi" w:hAnsiTheme="minorHAnsi"/>
                <w:noProof/>
                <w:sz w:val="22"/>
                <w:szCs w:val="22"/>
              </w:rPr>
              <w:tab/>
            </w:r>
            <w:r w:rsidRPr="00E353D0">
              <w:rPr>
                <w:rStyle w:val="Lienhypertexte"/>
                <w:noProof/>
              </w:rPr>
              <w:t>Time Frame: 2010 - 2018</w:t>
            </w:r>
            <w:r>
              <w:rPr>
                <w:noProof/>
                <w:webHidden/>
              </w:rPr>
              <w:tab/>
            </w:r>
            <w:r>
              <w:rPr>
                <w:noProof/>
                <w:webHidden/>
              </w:rPr>
              <w:fldChar w:fldCharType="begin"/>
            </w:r>
            <w:r>
              <w:rPr>
                <w:noProof/>
                <w:webHidden/>
              </w:rPr>
              <w:instrText xml:space="preserve"> PAGEREF _Toc60787105 \h </w:instrText>
            </w:r>
            <w:r>
              <w:rPr>
                <w:noProof/>
                <w:webHidden/>
              </w:rPr>
            </w:r>
            <w:r>
              <w:rPr>
                <w:noProof/>
                <w:webHidden/>
              </w:rPr>
              <w:fldChar w:fldCharType="separate"/>
            </w:r>
            <w:r>
              <w:rPr>
                <w:noProof/>
                <w:webHidden/>
              </w:rPr>
              <w:t>21</w:t>
            </w:r>
            <w:r>
              <w:rPr>
                <w:noProof/>
                <w:webHidden/>
              </w:rPr>
              <w:fldChar w:fldCharType="end"/>
            </w:r>
          </w:hyperlink>
        </w:p>
        <w:p w14:paraId="6F5AF6FC" w14:textId="34E0916E" w:rsidR="004539D3" w:rsidRDefault="004539D3">
          <w:pPr>
            <w:pStyle w:val="TM2"/>
            <w:tabs>
              <w:tab w:val="left" w:pos="1540"/>
              <w:tab w:val="right" w:leader="dot" w:pos="9016"/>
            </w:tabs>
            <w:rPr>
              <w:rFonts w:asciiTheme="minorHAnsi" w:hAnsiTheme="minorHAnsi"/>
              <w:noProof/>
              <w:sz w:val="22"/>
              <w:szCs w:val="22"/>
            </w:rPr>
          </w:pPr>
          <w:hyperlink w:anchor="_Toc60787106" w:history="1">
            <w:r w:rsidRPr="00E353D0">
              <w:rPr>
                <w:rStyle w:val="Lienhypertexte"/>
                <w:noProof/>
              </w:rPr>
              <w:t>3.5</w:t>
            </w:r>
            <w:r>
              <w:rPr>
                <w:rFonts w:asciiTheme="minorHAnsi" w:hAnsiTheme="minorHAnsi"/>
                <w:noProof/>
                <w:sz w:val="22"/>
                <w:szCs w:val="22"/>
              </w:rPr>
              <w:tab/>
            </w:r>
            <w:r w:rsidRPr="00E353D0">
              <w:rPr>
                <w:rStyle w:val="Lienhypertexte"/>
                <w:noProof/>
              </w:rPr>
              <w:t>Control Variables</w:t>
            </w:r>
            <w:r>
              <w:rPr>
                <w:noProof/>
                <w:webHidden/>
              </w:rPr>
              <w:tab/>
            </w:r>
            <w:r>
              <w:rPr>
                <w:noProof/>
                <w:webHidden/>
              </w:rPr>
              <w:fldChar w:fldCharType="begin"/>
            </w:r>
            <w:r>
              <w:rPr>
                <w:noProof/>
                <w:webHidden/>
              </w:rPr>
              <w:instrText xml:space="preserve"> PAGEREF _Toc60787106 \h </w:instrText>
            </w:r>
            <w:r>
              <w:rPr>
                <w:noProof/>
                <w:webHidden/>
              </w:rPr>
            </w:r>
            <w:r>
              <w:rPr>
                <w:noProof/>
                <w:webHidden/>
              </w:rPr>
              <w:fldChar w:fldCharType="separate"/>
            </w:r>
            <w:r>
              <w:rPr>
                <w:noProof/>
                <w:webHidden/>
              </w:rPr>
              <w:t>21</w:t>
            </w:r>
            <w:r>
              <w:rPr>
                <w:noProof/>
                <w:webHidden/>
              </w:rPr>
              <w:fldChar w:fldCharType="end"/>
            </w:r>
          </w:hyperlink>
        </w:p>
        <w:p w14:paraId="0FC22174" w14:textId="573B2208" w:rsidR="004539D3" w:rsidRDefault="004539D3">
          <w:pPr>
            <w:pStyle w:val="TM2"/>
            <w:tabs>
              <w:tab w:val="left" w:pos="1540"/>
              <w:tab w:val="right" w:leader="dot" w:pos="9016"/>
            </w:tabs>
            <w:rPr>
              <w:rFonts w:asciiTheme="minorHAnsi" w:hAnsiTheme="minorHAnsi"/>
              <w:noProof/>
              <w:sz w:val="22"/>
              <w:szCs w:val="22"/>
            </w:rPr>
          </w:pPr>
          <w:hyperlink w:anchor="_Toc60787107" w:history="1">
            <w:r w:rsidRPr="00E353D0">
              <w:rPr>
                <w:rStyle w:val="Lienhypertexte"/>
                <w:noProof/>
              </w:rPr>
              <w:t>3.6</w:t>
            </w:r>
            <w:r>
              <w:rPr>
                <w:rFonts w:asciiTheme="minorHAnsi" w:hAnsiTheme="minorHAnsi"/>
                <w:noProof/>
                <w:sz w:val="22"/>
                <w:szCs w:val="22"/>
              </w:rPr>
              <w:tab/>
            </w:r>
            <w:r w:rsidRPr="00E353D0">
              <w:rPr>
                <w:rStyle w:val="Lienhypertexte"/>
                <w:noProof/>
              </w:rPr>
              <w:t>Methodology</w:t>
            </w:r>
            <w:r>
              <w:rPr>
                <w:noProof/>
                <w:webHidden/>
              </w:rPr>
              <w:tab/>
            </w:r>
            <w:r>
              <w:rPr>
                <w:noProof/>
                <w:webHidden/>
              </w:rPr>
              <w:fldChar w:fldCharType="begin"/>
            </w:r>
            <w:r>
              <w:rPr>
                <w:noProof/>
                <w:webHidden/>
              </w:rPr>
              <w:instrText xml:space="preserve"> PAGEREF _Toc60787107 \h </w:instrText>
            </w:r>
            <w:r>
              <w:rPr>
                <w:noProof/>
                <w:webHidden/>
              </w:rPr>
            </w:r>
            <w:r>
              <w:rPr>
                <w:noProof/>
                <w:webHidden/>
              </w:rPr>
              <w:fldChar w:fldCharType="separate"/>
            </w:r>
            <w:r>
              <w:rPr>
                <w:noProof/>
                <w:webHidden/>
              </w:rPr>
              <w:t>22</w:t>
            </w:r>
            <w:r>
              <w:rPr>
                <w:noProof/>
                <w:webHidden/>
              </w:rPr>
              <w:fldChar w:fldCharType="end"/>
            </w:r>
          </w:hyperlink>
        </w:p>
        <w:p w14:paraId="258A1504" w14:textId="05126ED8" w:rsidR="004539D3" w:rsidRDefault="004539D3">
          <w:pPr>
            <w:pStyle w:val="TM1"/>
            <w:tabs>
              <w:tab w:val="left" w:pos="1100"/>
              <w:tab w:val="right" w:leader="dot" w:pos="9016"/>
            </w:tabs>
            <w:rPr>
              <w:rFonts w:asciiTheme="minorHAnsi" w:hAnsiTheme="minorHAnsi"/>
              <w:noProof/>
              <w:sz w:val="22"/>
              <w:szCs w:val="22"/>
            </w:rPr>
          </w:pPr>
          <w:hyperlink w:anchor="_Toc60787108" w:history="1">
            <w:r w:rsidRPr="00E353D0">
              <w:rPr>
                <w:rStyle w:val="Lienhypertexte"/>
                <w:noProof/>
              </w:rPr>
              <w:t>4.</w:t>
            </w:r>
            <w:r>
              <w:rPr>
                <w:rFonts w:asciiTheme="minorHAnsi" w:hAnsiTheme="minorHAnsi"/>
                <w:noProof/>
                <w:sz w:val="22"/>
                <w:szCs w:val="22"/>
              </w:rPr>
              <w:tab/>
            </w:r>
            <w:r w:rsidRPr="00E353D0">
              <w:rPr>
                <w:rStyle w:val="Lienhypertexte"/>
                <w:noProof/>
              </w:rPr>
              <w:t>Results</w:t>
            </w:r>
            <w:r>
              <w:rPr>
                <w:noProof/>
                <w:webHidden/>
              </w:rPr>
              <w:tab/>
            </w:r>
            <w:r>
              <w:rPr>
                <w:noProof/>
                <w:webHidden/>
              </w:rPr>
              <w:fldChar w:fldCharType="begin"/>
            </w:r>
            <w:r>
              <w:rPr>
                <w:noProof/>
                <w:webHidden/>
              </w:rPr>
              <w:instrText xml:space="preserve"> PAGEREF _Toc60787108 \h </w:instrText>
            </w:r>
            <w:r>
              <w:rPr>
                <w:noProof/>
                <w:webHidden/>
              </w:rPr>
            </w:r>
            <w:r>
              <w:rPr>
                <w:noProof/>
                <w:webHidden/>
              </w:rPr>
              <w:fldChar w:fldCharType="separate"/>
            </w:r>
            <w:r>
              <w:rPr>
                <w:noProof/>
                <w:webHidden/>
              </w:rPr>
              <w:t>27</w:t>
            </w:r>
            <w:r>
              <w:rPr>
                <w:noProof/>
                <w:webHidden/>
              </w:rPr>
              <w:fldChar w:fldCharType="end"/>
            </w:r>
          </w:hyperlink>
        </w:p>
        <w:p w14:paraId="3D5504EF" w14:textId="603F6DD2" w:rsidR="004539D3" w:rsidRDefault="004539D3">
          <w:pPr>
            <w:pStyle w:val="TM2"/>
            <w:tabs>
              <w:tab w:val="left" w:pos="1540"/>
              <w:tab w:val="right" w:leader="dot" w:pos="9016"/>
            </w:tabs>
            <w:rPr>
              <w:rFonts w:asciiTheme="minorHAnsi" w:hAnsiTheme="minorHAnsi"/>
              <w:noProof/>
              <w:sz w:val="22"/>
              <w:szCs w:val="22"/>
            </w:rPr>
          </w:pPr>
          <w:hyperlink w:anchor="_Toc60787109" w:history="1">
            <w:r w:rsidRPr="00E353D0">
              <w:rPr>
                <w:rStyle w:val="Lienhypertexte"/>
                <w:noProof/>
              </w:rPr>
              <w:t>4.1</w:t>
            </w:r>
            <w:r>
              <w:rPr>
                <w:rFonts w:asciiTheme="minorHAnsi" w:hAnsiTheme="minorHAnsi"/>
                <w:noProof/>
                <w:sz w:val="22"/>
                <w:szCs w:val="22"/>
              </w:rPr>
              <w:tab/>
            </w:r>
            <w:r w:rsidRPr="00E353D0">
              <w:rPr>
                <w:rStyle w:val="Lienhypertexte"/>
                <w:noProof/>
              </w:rPr>
              <w:t>Regression Models</w:t>
            </w:r>
            <w:r>
              <w:rPr>
                <w:noProof/>
                <w:webHidden/>
              </w:rPr>
              <w:tab/>
            </w:r>
            <w:r>
              <w:rPr>
                <w:noProof/>
                <w:webHidden/>
              </w:rPr>
              <w:fldChar w:fldCharType="begin"/>
            </w:r>
            <w:r>
              <w:rPr>
                <w:noProof/>
                <w:webHidden/>
              </w:rPr>
              <w:instrText xml:space="preserve"> PAGEREF _Toc60787109 \h </w:instrText>
            </w:r>
            <w:r>
              <w:rPr>
                <w:noProof/>
                <w:webHidden/>
              </w:rPr>
            </w:r>
            <w:r>
              <w:rPr>
                <w:noProof/>
                <w:webHidden/>
              </w:rPr>
              <w:fldChar w:fldCharType="separate"/>
            </w:r>
            <w:r>
              <w:rPr>
                <w:noProof/>
                <w:webHidden/>
              </w:rPr>
              <w:t>27</w:t>
            </w:r>
            <w:r>
              <w:rPr>
                <w:noProof/>
                <w:webHidden/>
              </w:rPr>
              <w:fldChar w:fldCharType="end"/>
            </w:r>
          </w:hyperlink>
        </w:p>
        <w:p w14:paraId="01AB0D6F" w14:textId="66BA9597" w:rsidR="004539D3" w:rsidRDefault="004539D3">
          <w:pPr>
            <w:pStyle w:val="TM2"/>
            <w:tabs>
              <w:tab w:val="left" w:pos="1540"/>
              <w:tab w:val="right" w:leader="dot" w:pos="9016"/>
            </w:tabs>
            <w:rPr>
              <w:rFonts w:asciiTheme="minorHAnsi" w:hAnsiTheme="minorHAnsi"/>
              <w:noProof/>
              <w:sz w:val="22"/>
              <w:szCs w:val="22"/>
            </w:rPr>
          </w:pPr>
          <w:hyperlink w:anchor="_Toc60787110" w:history="1">
            <w:r w:rsidRPr="00E353D0">
              <w:rPr>
                <w:rStyle w:val="Lienhypertexte"/>
                <w:noProof/>
              </w:rPr>
              <w:t>4.2</w:t>
            </w:r>
            <w:r>
              <w:rPr>
                <w:rFonts w:asciiTheme="minorHAnsi" w:hAnsiTheme="minorHAnsi"/>
                <w:noProof/>
                <w:sz w:val="22"/>
                <w:szCs w:val="22"/>
              </w:rPr>
              <w:tab/>
            </w:r>
            <w:r w:rsidRPr="00E353D0">
              <w:rPr>
                <w:rStyle w:val="Lienhypertexte"/>
                <w:noProof/>
              </w:rPr>
              <w:t>Cross-Lagged Model Analysis</w:t>
            </w:r>
            <w:r>
              <w:rPr>
                <w:noProof/>
                <w:webHidden/>
              </w:rPr>
              <w:tab/>
            </w:r>
            <w:r>
              <w:rPr>
                <w:noProof/>
                <w:webHidden/>
              </w:rPr>
              <w:fldChar w:fldCharType="begin"/>
            </w:r>
            <w:r>
              <w:rPr>
                <w:noProof/>
                <w:webHidden/>
              </w:rPr>
              <w:instrText xml:space="preserve"> PAGEREF _Toc60787110 \h </w:instrText>
            </w:r>
            <w:r>
              <w:rPr>
                <w:noProof/>
                <w:webHidden/>
              </w:rPr>
            </w:r>
            <w:r>
              <w:rPr>
                <w:noProof/>
                <w:webHidden/>
              </w:rPr>
              <w:fldChar w:fldCharType="separate"/>
            </w:r>
            <w:r>
              <w:rPr>
                <w:noProof/>
                <w:webHidden/>
              </w:rPr>
              <w:t>30</w:t>
            </w:r>
            <w:r>
              <w:rPr>
                <w:noProof/>
                <w:webHidden/>
              </w:rPr>
              <w:fldChar w:fldCharType="end"/>
            </w:r>
          </w:hyperlink>
        </w:p>
        <w:p w14:paraId="1A2F0F2D" w14:textId="6FE6C8B2" w:rsidR="004539D3" w:rsidRDefault="004539D3">
          <w:pPr>
            <w:pStyle w:val="TM2"/>
            <w:tabs>
              <w:tab w:val="left" w:pos="1540"/>
              <w:tab w:val="right" w:leader="dot" w:pos="9016"/>
            </w:tabs>
            <w:rPr>
              <w:rFonts w:asciiTheme="minorHAnsi" w:hAnsiTheme="minorHAnsi"/>
              <w:noProof/>
              <w:sz w:val="22"/>
              <w:szCs w:val="22"/>
            </w:rPr>
          </w:pPr>
          <w:hyperlink w:anchor="_Toc60787111" w:history="1">
            <w:r w:rsidRPr="00E353D0">
              <w:rPr>
                <w:rStyle w:val="Lienhypertexte"/>
                <w:noProof/>
              </w:rPr>
              <w:t>4.3</w:t>
            </w:r>
            <w:r>
              <w:rPr>
                <w:rFonts w:asciiTheme="minorHAnsi" w:hAnsiTheme="minorHAnsi"/>
                <w:noProof/>
                <w:sz w:val="22"/>
                <w:szCs w:val="22"/>
              </w:rPr>
              <w:tab/>
            </w:r>
            <w:r w:rsidRPr="00E353D0">
              <w:rPr>
                <w:rStyle w:val="Lienhypertexte"/>
                <w:noProof/>
              </w:rPr>
              <w:t>Choropleth Maps</w:t>
            </w:r>
            <w:r>
              <w:rPr>
                <w:noProof/>
                <w:webHidden/>
              </w:rPr>
              <w:tab/>
            </w:r>
            <w:r>
              <w:rPr>
                <w:noProof/>
                <w:webHidden/>
              </w:rPr>
              <w:fldChar w:fldCharType="begin"/>
            </w:r>
            <w:r>
              <w:rPr>
                <w:noProof/>
                <w:webHidden/>
              </w:rPr>
              <w:instrText xml:space="preserve"> PAGEREF _Toc60787111 \h </w:instrText>
            </w:r>
            <w:r>
              <w:rPr>
                <w:noProof/>
                <w:webHidden/>
              </w:rPr>
            </w:r>
            <w:r>
              <w:rPr>
                <w:noProof/>
                <w:webHidden/>
              </w:rPr>
              <w:fldChar w:fldCharType="separate"/>
            </w:r>
            <w:r>
              <w:rPr>
                <w:noProof/>
                <w:webHidden/>
              </w:rPr>
              <w:t>31</w:t>
            </w:r>
            <w:r>
              <w:rPr>
                <w:noProof/>
                <w:webHidden/>
              </w:rPr>
              <w:fldChar w:fldCharType="end"/>
            </w:r>
          </w:hyperlink>
        </w:p>
        <w:p w14:paraId="1A65FF81" w14:textId="113B3737" w:rsidR="004539D3" w:rsidRDefault="004539D3">
          <w:pPr>
            <w:pStyle w:val="TM2"/>
            <w:tabs>
              <w:tab w:val="left" w:pos="1540"/>
              <w:tab w:val="right" w:leader="dot" w:pos="9016"/>
            </w:tabs>
            <w:rPr>
              <w:rFonts w:asciiTheme="minorHAnsi" w:hAnsiTheme="minorHAnsi"/>
              <w:noProof/>
              <w:sz w:val="22"/>
              <w:szCs w:val="22"/>
            </w:rPr>
          </w:pPr>
          <w:hyperlink w:anchor="_Toc60787112" w:history="1">
            <w:r w:rsidRPr="00E353D0">
              <w:rPr>
                <w:rStyle w:val="Lienhypertexte"/>
                <w:noProof/>
              </w:rPr>
              <w:t>4.4</w:t>
            </w:r>
            <w:r>
              <w:rPr>
                <w:rFonts w:asciiTheme="minorHAnsi" w:hAnsiTheme="minorHAnsi"/>
                <w:noProof/>
                <w:sz w:val="22"/>
                <w:szCs w:val="22"/>
              </w:rPr>
              <w:tab/>
            </w:r>
            <w:r w:rsidRPr="00E353D0">
              <w:rPr>
                <w:rStyle w:val="Lienhypertexte"/>
                <w:noProof/>
              </w:rPr>
              <w:t>Spatial Autocorrelation Analysis</w:t>
            </w:r>
            <w:r>
              <w:rPr>
                <w:noProof/>
                <w:webHidden/>
              </w:rPr>
              <w:tab/>
            </w:r>
            <w:r>
              <w:rPr>
                <w:noProof/>
                <w:webHidden/>
              </w:rPr>
              <w:fldChar w:fldCharType="begin"/>
            </w:r>
            <w:r>
              <w:rPr>
                <w:noProof/>
                <w:webHidden/>
              </w:rPr>
              <w:instrText xml:space="preserve"> PAGEREF _Toc60787112 \h </w:instrText>
            </w:r>
            <w:r>
              <w:rPr>
                <w:noProof/>
                <w:webHidden/>
              </w:rPr>
            </w:r>
            <w:r>
              <w:rPr>
                <w:noProof/>
                <w:webHidden/>
              </w:rPr>
              <w:fldChar w:fldCharType="separate"/>
            </w:r>
            <w:r>
              <w:rPr>
                <w:noProof/>
                <w:webHidden/>
              </w:rPr>
              <w:t>37</w:t>
            </w:r>
            <w:r>
              <w:rPr>
                <w:noProof/>
                <w:webHidden/>
              </w:rPr>
              <w:fldChar w:fldCharType="end"/>
            </w:r>
          </w:hyperlink>
        </w:p>
        <w:p w14:paraId="5607AD49" w14:textId="18442929" w:rsidR="004539D3" w:rsidRDefault="004539D3">
          <w:pPr>
            <w:pStyle w:val="TM1"/>
            <w:tabs>
              <w:tab w:val="left" w:pos="1100"/>
              <w:tab w:val="right" w:leader="dot" w:pos="9016"/>
            </w:tabs>
            <w:rPr>
              <w:rFonts w:asciiTheme="minorHAnsi" w:hAnsiTheme="minorHAnsi"/>
              <w:noProof/>
              <w:sz w:val="22"/>
              <w:szCs w:val="22"/>
            </w:rPr>
          </w:pPr>
          <w:hyperlink w:anchor="_Toc60787113" w:history="1">
            <w:r w:rsidRPr="00E353D0">
              <w:rPr>
                <w:rStyle w:val="Lienhypertexte"/>
                <w:noProof/>
              </w:rPr>
              <w:t>5.</w:t>
            </w:r>
            <w:r>
              <w:rPr>
                <w:rFonts w:asciiTheme="minorHAnsi" w:hAnsiTheme="minorHAnsi"/>
                <w:noProof/>
                <w:sz w:val="22"/>
                <w:szCs w:val="22"/>
              </w:rPr>
              <w:tab/>
            </w:r>
            <w:r w:rsidRPr="00E353D0">
              <w:rPr>
                <w:rStyle w:val="Lienhypertexte"/>
                <w:noProof/>
              </w:rPr>
              <w:t>Discussion</w:t>
            </w:r>
            <w:r>
              <w:rPr>
                <w:noProof/>
                <w:webHidden/>
              </w:rPr>
              <w:tab/>
            </w:r>
            <w:r>
              <w:rPr>
                <w:noProof/>
                <w:webHidden/>
              </w:rPr>
              <w:fldChar w:fldCharType="begin"/>
            </w:r>
            <w:r>
              <w:rPr>
                <w:noProof/>
                <w:webHidden/>
              </w:rPr>
              <w:instrText xml:space="preserve"> PAGEREF _Toc60787113 \h </w:instrText>
            </w:r>
            <w:r>
              <w:rPr>
                <w:noProof/>
                <w:webHidden/>
              </w:rPr>
            </w:r>
            <w:r>
              <w:rPr>
                <w:noProof/>
                <w:webHidden/>
              </w:rPr>
              <w:fldChar w:fldCharType="separate"/>
            </w:r>
            <w:r>
              <w:rPr>
                <w:noProof/>
                <w:webHidden/>
              </w:rPr>
              <w:t>41</w:t>
            </w:r>
            <w:r>
              <w:rPr>
                <w:noProof/>
                <w:webHidden/>
              </w:rPr>
              <w:fldChar w:fldCharType="end"/>
            </w:r>
          </w:hyperlink>
        </w:p>
        <w:p w14:paraId="7F8FB6E9" w14:textId="3536ED6A" w:rsidR="004539D3" w:rsidRDefault="004539D3">
          <w:pPr>
            <w:pStyle w:val="TM2"/>
            <w:tabs>
              <w:tab w:val="left" w:pos="1540"/>
              <w:tab w:val="right" w:leader="dot" w:pos="9016"/>
            </w:tabs>
            <w:rPr>
              <w:rFonts w:asciiTheme="minorHAnsi" w:hAnsiTheme="minorHAnsi"/>
              <w:noProof/>
              <w:sz w:val="22"/>
              <w:szCs w:val="22"/>
            </w:rPr>
          </w:pPr>
          <w:hyperlink w:anchor="_Toc60787114" w:history="1">
            <w:r w:rsidRPr="00E353D0">
              <w:rPr>
                <w:rStyle w:val="Lienhypertexte"/>
                <w:noProof/>
              </w:rPr>
              <w:t>5.1</w:t>
            </w:r>
            <w:r>
              <w:rPr>
                <w:rFonts w:asciiTheme="minorHAnsi" w:hAnsiTheme="minorHAnsi"/>
                <w:noProof/>
                <w:sz w:val="22"/>
                <w:szCs w:val="22"/>
              </w:rPr>
              <w:tab/>
            </w:r>
            <w:r w:rsidRPr="00E353D0">
              <w:rPr>
                <w:rStyle w:val="Lienhypertexte"/>
                <w:noProof/>
              </w:rPr>
              <w:t>Significance of Results for Gentrification on Crime</w:t>
            </w:r>
            <w:r>
              <w:rPr>
                <w:noProof/>
                <w:webHidden/>
              </w:rPr>
              <w:tab/>
            </w:r>
            <w:r>
              <w:rPr>
                <w:noProof/>
                <w:webHidden/>
              </w:rPr>
              <w:fldChar w:fldCharType="begin"/>
            </w:r>
            <w:r>
              <w:rPr>
                <w:noProof/>
                <w:webHidden/>
              </w:rPr>
              <w:instrText xml:space="preserve"> PAGEREF _Toc60787114 \h </w:instrText>
            </w:r>
            <w:r>
              <w:rPr>
                <w:noProof/>
                <w:webHidden/>
              </w:rPr>
            </w:r>
            <w:r>
              <w:rPr>
                <w:noProof/>
                <w:webHidden/>
              </w:rPr>
              <w:fldChar w:fldCharType="separate"/>
            </w:r>
            <w:r>
              <w:rPr>
                <w:noProof/>
                <w:webHidden/>
              </w:rPr>
              <w:t>41</w:t>
            </w:r>
            <w:r>
              <w:rPr>
                <w:noProof/>
                <w:webHidden/>
              </w:rPr>
              <w:fldChar w:fldCharType="end"/>
            </w:r>
          </w:hyperlink>
        </w:p>
        <w:p w14:paraId="47691057" w14:textId="1CB435B0" w:rsidR="004539D3" w:rsidRDefault="004539D3">
          <w:pPr>
            <w:pStyle w:val="TM2"/>
            <w:tabs>
              <w:tab w:val="left" w:pos="1540"/>
              <w:tab w:val="right" w:leader="dot" w:pos="9016"/>
            </w:tabs>
            <w:rPr>
              <w:rFonts w:asciiTheme="minorHAnsi" w:hAnsiTheme="minorHAnsi"/>
              <w:noProof/>
              <w:sz w:val="22"/>
              <w:szCs w:val="22"/>
            </w:rPr>
          </w:pPr>
          <w:hyperlink w:anchor="_Toc60787115" w:history="1">
            <w:r w:rsidRPr="00E353D0">
              <w:rPr>
                <w:rStyle w:val="Lienhypertexte"/>
                <w:noProof/>
              </w:rPr>
              <w:t>5.2</w:t>
            </w:r>
            <w:r>
              <w:rPr>
                <w:rFonts w:asciiTheme="minorHAnsi" w:hAnsiTheme="minorHAnsi"/>
                <w:noProof/>
                <w:sz w:val="22"/>
                <w:szCs w:val="22"/>
              </w:rPr>
              <w:tab/>
            </w:r>
            <w:r w:rsidRPr="00E353D0">
              <w:rPr>
                <w:rStyle w:val="Lienhypertexte"/>
                <w:noProof/>
              </w:rPr>
              <w:t>Understanding Outliers</w:t>
            </w:r>
            <w:r>
              <w:rPr>
                <w:noProof/>
                <w:webHidden/>
              </w:rPr>
              <w:tab/>
            </w:r>
            <w:r>
              <w:rPr>
                <w:noProof/>
                <w:webHidden/>
              </w:rPr>
              <w:fldChar w:fldCharType="begin"/>
            </w:r>
            <w:r>
              <w:rPr>
                <w:noProof/>
                <w:webHidden/>
              </w:rPr>
              <w:instrText xml:space="preserve"> PAGEREF _Toc60787115 \h </w:instrText>
            </w:r>
            <w:r>
              <w:rPr>
                <w:noProof/>
                <w:webHidden/>
              </w:rPr>
            </w:r>
            <w:r>
              <w:rPr>
                <w:noProof/>
                <w:webHidden/>
              </w:rPr>
              <w:fldChar w:fldCharType="separate"/>
            </w:r>
            <w:r>
              <w:rPr>
                <w:noProof/>
                <w:webHidden/>
              </w:rPr>
              <w:t>43</w:t>
            </w:r>
            <w:r>
              <w:rPr>
                <w:noProof/>
                <w:webHidden/>
              </w:rPr>
              <w:fldChar w:fldCharType="end"/>
            </w:r>
          </w:hyperlink>
        </w:p>
        <w:p w14:paraId="24A4B1A6" w14:textId="649AD402" w:rsidR="004539D3" w:rsidRDefault="004539D3">
          <w:pPr>
            <w:pStyle w:val="TM2"/>
            <w:tabs>
              <w:tab w:val="left" w:pos="1540"/>
              <w:tab w:val="right" w:leader="dot" w:pos="9016"/>
            </w:tabs>
            <w:rPr>
              <w:rFonts w:asciiTheme="minorHAnsi" w:hAnsiTheme="minorHAnsi"/>
              <w:noProof/>
              <w:sz w:val="22"/>
              <w:szCs w:val="22"/>
            </w:rPr>
          </w:pPr>
          <w:hyperlink w:anchor="_Toc60787116" w:history="1">
            <w:r w:rsidRPr="00E353D0">
              <w:rPr>
                <w:rStyle w:val="Lienhypertexte"/>
                <w:noProof/>
              </w:rPr>
              <w:t>5.3</w:t>
            </w:r>
            <w:r>
              <w:rPr>
                <w:rFonts w:asciiTheme="minorHAnsi" w:hAnsiTheme="minorHAnsi"/>
                <w:noProof/>
                <w:sz w:val="22"/>
                <w:szCs w:val="22"/>
              </w:rPr>
              <w:tab/>
            </w:r>
            <w:r w:rsidRPr="00E353D0">
              <w:rPr>
                <w:rStyle w:val="Lienhypertexte"/>
                <w:noProof/>
              </w:rPr>
              <w:t>Limitations of Research</w:t>
            </w:r>
            <w:r>
              <w:rPr>
                <w:noProof/>
                <w:webHidden/>
              </w:rPr>
              <w:tab/>
            </w:r>
            <w:r>
              <w:rPr>
                <w:noProof/>
                <w:webHidden/>
              </w:rPr>
              <w:fldChar w:fldCharType="begin"/>
            </w:r>
            <w:r>
              <w:rPr>
                <w:noProof/>
                <w:webHidden/>
              </w:rPr>
              <w:instrText xml:space="preserve"> PAGEREF _Toc60787116 \h </w:instrText>
            </w:r>
            <w:r>
              <w:rPr>
                <w:noProof/>
                <w:webHidden/>
              </w:rPr>
            </w:r>
            <w:r>
              <w:rPr>
                <w:noProof/>
                <w:webHidden/>
              </w:rPr>
              <w:fldChar w:fldCharType="separate"/>
            </w:r>
            <w:r>
              <w:rPr>
                <w:noProof/>
                <w:webHidden/>
              </w:rPr>
              <w:t>44</w:t>
            </w:r>
            <w:r>
              <w:rPr>
                <w:noProof/>
                <w:webHidden/>
              </w:rPr>
              <w:fldChar w:fldCharType="end"/>
            </w:r>
          </w:hyperlink>
        </w:p>
        <w:p w14:paraId="5D3FF130" w14:textId="6436F975" w:rsidR="004539D3" w:rsidRDefault="004539D3">
          <w:pPr>
            <w:pStyle w:val="TM1"/>
            <w:tabs>
              <w:tab w:val="left" w:pos="1100"/>
              <w:tab w:val="right" w:leader="dot" w:pos="9016"/>
            </w:tabs>
            <w:rPr>
              <w:rFonts w:asciiTheme="minorHAnsi" w:hAnsiTheme="minorHAnsi"/>
              <w:noProof/>
              <w:sz w:val="22"/>
              <w:szCs w:val="22"/>
            </w:rPr>
          </w:pPr>
          <w:hyperlink w:anchor="_Toc60787117" w:history="1">
            <w:r w:rsidRPr="00E353D0">
              <w:rPr>
                <w:rStyle w:val="Lienhypertexte"/>
                <w:noProof/>
              </w:rPr>
              <w:t>6.</w:t>
            </w:r>
            <w:r>
              <w:rPr>
                <w:rFonts w:asciiTheme="minorHAnsi" w:hAnsiTheme="minorHAnsi"/>
                <w:noProof/>
                <w:sz w:val="22"/>
                <w:szCs w:val="22"/>
              </w:rPr>
              <w:tab/>
            </w:r>
            <w:r w:rsidRPr="00E353D0">
              <w:rPr>
                <w:rStyle w:val="Lienhypertexte"/>
                <w:noProof/>
              </w:rPr>
              <w:t>Conclusion</w:t>
            </w:r>
            <w:r>
              <w:rPr>
                <w:noProof/>
                <w:webHidden/>
              </w:rPr>
              <w:tab/>
            </w:r>
            <w:r>
              <w:rPr>
                <w:noProof/>
                <w:webHidden/>
              </w:rPr>
              <w:fldChar w:fldCharType="begin"/>
            </w:r>
            <w:r>
              <w:rPr>
                <w:noProof/>
                <w:webHidden/>
              </w:rPr>
              <w:instrText xml:space="preserve"> PAGEREF _Toc60787117 \h </w:instrText>
            </w:r>
            <w:r>
              <w:rPr>
                <w:noProof/>
                <w:webHidden/>
              </w:rPr>
            </w:r>
            <w:r>
              <w:rPr>
                <w:noProof/>
                <w:webHidden/>
              </w:rPr>
              <w:fldChar w:fldCharType="separate"/>
            </w:r>
            <w:r>
              <w:rPr>
                <w:noProof/>
                <w:webHidden/>
              </w:rPr>
              <w:t>47</w:t>
            </w:r>
            <w:r>
              <w:rPr>
                <w:noProof/>
                <w:webHidden/>
              </w:rPr>
              <w:fldChar w:fldCharType="end"/>
            </w:r>
          </w:hyperlink>
        </w:p>
        <w:p w14:paraId="7914AE01" w14:textId="02A5F078" w:rsidR="004539D3" w:rsidRDefault="004539D3">
          <w:pPr>
            <w:pStyle w:val="TM1"/>
            <w:tabs>
              <w:tab w:val="left" w:pos="1100"/>
              <w:tab w:val="right" w:leader="dot" w:pos="9016"/>
            </w:tabs>
            <w:rPr>
              <w:rFonts w:asciiTheme="minorHAnsi" w:hAnsiTheme="minorHAnsi"/>
              <w:noProof/>
              <w:sz w:val="22"/>
              <w:szCs w:val="22"/>
            </w:rPr>
          </w:pPr>
          <w:hyperlink w:anchor="_Toc60787118" w:history="1">
            <w:r w:rsidRPr="00E353D0">
              <w:rPr>
                <w:rStyle w:val="Lienhypertexte"/>
                <w:noProof/>
              </w:rPr>
              <w:t>7.</w:t>
            </w:r>
            <w:r>
              <w:rPr>
                <w:rFonts w:asciiTheme="minorHAnsi" w:hAnsiTheme="minorHAnsi"/>
                <w:noProof/>
                <w:sz w:val="22"/>
                <w:szCs w:val="22"/>
              </w:rPr>
              <w:tab/>
            </w:r>
            <w:r w:rsidRPr="00E353D0">
              <w:rPr>
                <w:rStyle w:val="Lienhypertexte"/>
                <w:noProof/>
              </w:rPr>
              <w:t>References</w:t>
            </w:r>
            <w:r>
              <w:rPr>
                <w:noProof/>
                <w:webHidden/>
              </w:rPr>
              <w:tab/>
            </w:r>
            <w:r>
              <w:rPr>
                <w:noProof/>
                <w:webHidden/>
              </w:rPr>
              <w:fldChar w:fldCharType="begin"/>
            </w:r>
            <w:r>
              <w:rPr>
                <w:noProof/>
                <w:webHidden/>
              </w:rPr>
              <w:instrText xml:space="preserve"> PAGEREF _Toc60787118 \h </w:instrText>
            </w:r>
            <w:r>
              <w:rPr>
                <w:noProof/>
                <w:webHidden/>
              </w:rPr>
            </w:r>
            <w:r>
              <w:rPr>
                <w:noProof/>
                <w:webHidden/>
              </w:rPr>
              <w:fldChar w:fldCharType="separate"/>
            </w:r>
            <w:r>
              <w:rPr>
                <w:noProof/>
                <w:webHidden/>
              </w:rPr>
              <w:t>49</w:t>
            </w:r>
            <w:r>
              <w:rPr>
                <w:noProof/>
                <w:webHidden/>
              </w:rPr>
              <w:fldChar w:fldCharType="end"/>
            </w:r>
          </w:hyperlink>
        </w:p>
        <w:p w14:paraId="43E9E7A2" w14:textId="296447F6" w:rsidR="00A83638" w:rsidRDefault="007E6AE8">
          <w:r>
            <w:fldChar w:fldCharType="end"/>
          </w:r>
        </w:p>
      </w:sdtContent>
    </w:sdt>
    <w:p w14:paraId="64A87C3A" w14:textId="406CF5F3" w:rsidR="00071C32" w:rsidRDefault="00071C32" w:rsidP="0014582B">
      <w:pPr>
        <w:rPr>
          <w:rFonts w:ascii="Montserrat SemiBold" w:hAnsi="Montserrat SemiBold"/>
          <w:sz w:val="40"/>
          <w:szCs w:val="40"/>
        </w:rPr>
      </w:pPr>
      <w:r>
        <w:br w:type="page"/>
      </w:r>
    </w:p>
    <w:p w14:paraId="5E8BAE86" w14:textId="22C5D28B" w:rsidR="004F0C61" w:rsidRPr="004F0C61" w:rsidRDefault="00875492" w:rsidP="0014582B">
      <w:pPr>
        <w:pStyle w:val="Titre1"/>
        <w:numPr>
          <w:ilvl w:val="0"/>
          <w:numId w:val="1"/>
        </w:numPr>
      </w:pPr>
      <w:bookmarkStart w:id="1" w:name="_Toc60787090"/>
      <w:r>
        <w:lastRenderedPageBreak/>
        <w:t>Introduction</w:t>
      </w:r>
      <w:r w:rsidR="00747255">
        <w:t xml:space="preserve"> </w:t>
      </w:r>
      <w:r w:rsidR="002A7EE6">
        <w:t>&amp; Rationale</w:t>
      </w:r>
      <w:bookmarkEnd w:id="1"/>
    </w:p>
    <w:p w14:paraId="23C1112F" w14:textId="47AE2A12" w:rsidR="004F0C61" w:rsidRDefault="004F0C61" w:rsidP="009247C7">
      <w:pPr>
        <w:pStyle w:val="Titre2"/>
        <w:numPr>
          <w:ilvl w:val="1"/>
          <w:numId w:val="1"/>
        </w:numPr>
      </w:pPr>
      <w:bookmarkStart w:id="2" w:name="_Toc60787091"/>
      <w:r>
        <w:t xml:space="preserve">Smart Cities: </w:t>
      </w:r>
      <w:r w:rsidRPr="004F0C61">
        <w:t>Open Data for Urban Planning</w:t>
      </w:r>
      <w:bookmarkEnd w:id="2"/>
      <w:r w:rsidRPr="004F0C61">
        <w:t xml:space="preserve"> </w:t>
      </w:r>
    </w:p>
    <w:p w14:paraId="56E077B7" w14:textId="47C7385D" w:rsidR="00B549B1" w:rsidRDefault="00572B8E" w:rsidP="0014582B">
      <w:r>
        <w:t>As 68% of the world’s populations are expected to live in cities by 2020 (</w:t>
      </w:r>
      <w:r w:rsidR="0071552D">
        <w:t>United Nations</w:t>
      </w:r>
      <w:r>
        <w:t>, 2018</w:t>
      </w:r>
      <w:r w:rsidR="0071552D">
        <w:t>, p. 21</w:t>
      </w:r>
      <w:r>
        <w:t>)</w:t>
      </w:r>
      <w:r w:rsidR="00B549B1">
        <w:t xml:space="preserve">, the concept of </w:t>
      </w:r>
      <w:r w:rsidR="00021D56">
        <w:t>“</w:t>
      </w:r>
      <w:r w:rsidR="00B549B1">
        <w:t>Smart Cities</w:t>
      </w:r>
      <w:r w:rsidR="00021D56">
        <w:t xml:space="preserve">” </w:t>
      </w:r>
      <w:r w:rsidR="00B549B1">
        <w:t>was developed as a solution to existing urban planning issues to provide a better quality of life for all citizens. Essentially, the idea behind Smart Cities is to integrate Information and Communication Technologies (ICT) to tackle critical issues relating to cities (OECD, 2017, p. 77). It is a term that is a fusion of ideas and policies and can be understood as a futuristic approach to make cities more efficient, sustainable and livable. These can involve the public sector, the private sector, educational institutions</w:t>
      </w:r>
      <w:r w:rsidR="0043015A">
        <w:t>,</w:t>
      </w:r>
      <w:r w:rsidR="00B549B1">
        <w:t xml:space="preserve"> </w:t>
      </w:r>
      <w:r w:rsidR="0071552D">
        <w:t>and</w:t>
      </w:r>
      <w:r w:rsidR="00B549B1">
        <w:t xml:space="preserve"> an ordinary data science student. </w:t>
      </w:r>
    </w:p>
    <w:p w14:paraId="6C79A194" w14:textId="5E232041" w:rsidR="002D07DB" w:rsidRDefault="00B549B1" w:rsidP="00FF0B86">
      <w:r>
        <w:t>Many municipalities and private</w:t>
      </w:r>
      <w:r w:rsidR="004C1700">
        <w:t xml:space="preserve"> corporations</w:t>
      </w:r>
      <w:r>
        <w:t xml:space="preserve"> around the world have raced to develop projects and systems to around this topic, which has sparked considerable interest. </w:t>
      </w:r>
      <w:r w:rsidR="004F0C61" w:rsidRPr="0014582B">
        <w:t xml:space="preserve">Open Data </w:t>
      </w:r>
      <w:r>
        <w:t>is an example of one of the possible initiatives under the umbrella of Smart City projects</w:t>
      </w:r>
      <w:r w:rsidR="0040231E">
        <w:t xml:space="preserve">. </w:t>
      </w:r>
      <w:r w:rsidR="00FF0B86">
        <w:t xml:space="preserve">High quality Open Data entail raw, public data that can be freely used by anyone. Several municipalities do provide public data on their platforms, but the quality of such Open Data is what distinguishes them from others. What is the sample size of the datasets? How many years of data gets published? Is the raw data published, or only the polished findings? These are the questions that researchers would ask while considering </w:t>
      </w:r>
      <w:r w:rsidR="0040231E">
        <w:t>whether</w:t>
      </w:r>
      <w:r w:rsidR="00FF0B86">
        <w:t xml:space="preserve"> a dataset would be useful. </w:t>
      </w:r>
    </w:p>
    <w:p w14:paraId="64616320" w14:textId="58D48831" w:rsidR="00B549B1" w:rsidRDefault="0040231E" w:rsidP="00FF0B86">
      <w:r>
        <w:t xml:space="preserve">Investment into maintaining a rich statistical database and a platform for sharing </w:t>
      </w:r>
      <w:r w:rsidR="00021D56">
        <w:t>this data would require a significant amount of resources and political will, undoubtedly. Still, Open Data does seem to be the backbone to developing “Smart Cities” and t</w:t>
      </w:r>
      <w:r>
        <w:t xml:space="preserve">his research paper seeks to illustrate how Open Data can be </w:t>
      </w:r>
      <w:r w:rsidR="00B04B49">
        <w:t xml:space="preserve">beneficial for Urban Planning. </w:t>
      </w:r>
    </w:p>
    <w:p w14:paraId="2F77DE89" w14:textId="77777777" w:rsidR="0014582B" w:rsidRDefault="0014582B" w:rsidP="0014582B"/>
    <w:p w14:paraId="7E67A487" w14:textId="79A142D4" w:rsidR="00747255" w:rsidRDefault="00747255" w:rsidP="009247C7">
      <w:pPr>
        <w:pStyle w:val="Titre2"/>
        <w:numPr>
          <w:ilvl w:val="1"/>
          <w:numId w:val="1"/>
        </w:numPr>
      </w:pPr>
      <w:bookmarkStart w:id="3" w:name="_Toc60787092"/>
      <w:r>
        <w:lastRenderedPageBreak/>
        <w:t>Research Question</w:t>
      </w:r>
      <w:bookmarkEnd w:id="3"/>
    </w:p>
    <w:p w14:paraId="260D9510" w14:textId="3374C605" w:rsidR="00A724F9" w:rsidRDefault="00261026" w:rsidP="0014582B">
      <w:r>
        <w:t>This paper</w:t>
      </w:r>
      <w:r w:rsidR="00605B9F">
        <w:t xml:space="preserve"> will involve </w:t>
      </w:r>
      <w:r w:rsidR="00605B9F" w:rsidRPr="0014582B">
        <w:rPr>
          <w:b/>
          <w:bCs/>
        </w:rPr>
        <w:t xml:space="preserve">Using Brooklyn Crime Data to Understand </w:t>
      </w:r>
      <w:r w:rsidR="00971CA6">
        <w:rPr>
          <w:b/>
          <w:bCs/>
        </w:rPr>
        <w:t>t</w:t>
      </w:r>
      <w:r w:rsidR="00605B9F" w:rsidRPr="0014582B">
        <w:rPr>
          <w:b/>
          <w:bCs/>
        </w:rPr>
        <w:t xml:space="preserve">he Impact of Gentrification in </w:t>
      </w:r>
      <w:r w:rsidR="00D27570">
        <w:rPr>
          <w:b/>
          <w:bCs/>
        </w:rPr>
        <w:t>Non</w:t>
      </w:r>
      <w:r w:rsidR="00605B9F" w:rsidRPr="0014582B">
        <w:rPr>
          <w:b/>
          <w:bCs/>
        </w:rPr>
        <w:t>-Gentrified Neighborhoods</w:t>
      </w:r>
      <w:r w:rsidR="00605B9F" w:rsidRPr="00605B9F">
        <w:t>.</w:t>
      </w:r>
      <w:r w:rsidR="00605B9F">
        <w:t xml:space="preserve"> </w:t>
      </w:r>
      <w:r>
        <w:t>It</w:t>
      </w:r>
      <w:r w:rsidR="0014582B">
        <w:t xml:space="preserve"> consists of extracting the available data on Brooklyn from sources such as the U.S. Census Bureau and</w:t>
      </w:r>
      <w:r w:rsidR="00A724F9">
        <w:t xml:space="preserve"> New York Public Safety Department and</w:t>
      </w:r>
      <w:r w:rsidR="0014582B">
        <w:t xml:space="preserve"> exploring how the borough has evolved overtime. </w:t>
      </w:r>
      <w:r w:rsidR="00021D56">
        <w:t xml:space="preserve"> </w:t>
      </w:r>
    </w:p>
    <w:p w14:paraId="27D36F79" w14:textId="32D514B2" w:rsidR="00A724F9" w:rsidRDefault="00A724F9" w:rsidP="0014582B">
      <w:r>
        <w:t>The data on Gentrification and Crime originate from different</w:t>
      </w:r>
      <w:r w:rsidR="00395F0D">
        <w:t xml:space="preserve"> data</w:t>
      </w:r>
      <w:r>
        <w:t xml:space="preserve"> sources but th</w:t>
      </w:r>
      <w:r w:rsidR="00971CA6">
        <w:t xml:space="preserve">is is </w:t>
      </w:r>
      <w:r w:rsidR="00351EB1">
        <w:t xml:space="preserve">an example of </w:t>
      </w:r>
      <w:r w:rsidR="00971CA6">
        <w:t xml:space="preserve">where the benefit of Open Data becomes evident – citizens get to </w:t>
      </w:r>
      <w:r w:rsidR="00395F0D">
        <w:t xml:space="preserve">independently </w:t>
      </w:r>
      <w:r w:rsidR="00971CA6">
        <w:t xml:space="preserve">scrutinize </w:t>
      </w:r>
      <w:r w:rsidR="00395F0D">
        <w:t xml:space="preserve">public </w:t>
      </w:r>
      <w:r w:rsidR="00971CA6">
        <w:t xml:space="preserve">data and find novel ways to analyze existing information. While demographic and commercial data on Non-Gentrified Neighborhoods in Brooklyn such as Canarsie and Bay Ridge to understand the social well-being of residents in these areas may be less abundant, </w:t>
      </w:r>
      <w:r w:rsidR="00A90EF4">
        <w:t>c</w:t>
      </w:r>
      <w:r w:rsidR="00971CA6">
        <w:t xml:space="preserve">rime report data is relatively </w:t>
      </w:r>
      <w:r w:rsidR="004C1700">
        <w:t>available</w:t>
      </w:r>
      <w:r w:rsidR="0043015A">
        <w:t xml:space="preserve"> consistently </w:t>
      </w:r>
      <w:r w:rsidR="00971CA6">
        <w:t xml:space="preserve">throughout New York City. As such, </w:t>
      </w:r>
      <w:r w:rsidR="001C271B">
        <w:t xml:space="preserve">a comparison </w:t>
      </w:r>
      <w:r w:rsidR="00395F0D">
        <w:t xml:space="preserve">between </w:t>
      </w:r>
      <w:r w:rsidR="004C1700">
        <w:t>the two variables of gentrification and crime</w:t>
      </w:r>
      <w:r w:rsidR="00395F0D">
        <w:t xml:space="preserve"> could shed light on the impact of gentrification for residents in neighborhoods that have not yet experienced gentrification. </w:t>
      </w:r>
    </w:p>
    <w:p w14:paraId="725CBB38" w14:textId="1DBFD08A" w:rsidR="00395F0D" w:rsidRDefault="0014582B" w:rsidP="0014582B">
      <w:r>
        <w:t xml:space="preserve">Such information would then </w:t>
      </w:r>
      <w:r w:rsidR="00A724F9">
        <w:t xml:space="preserve">especially </w:t>
      </w:r>
      <w:r>
        <w:t xml:space="preserve">be useful </w:t>
      </w:r>
      <w:r w:rsidR="00A724F9">
        <w:t xml:space="preserve">for </w:t>
      </w:r>
      <w:r w:rsidR="00395F0D">
        <w:t xml:space="preserve">urban planning. Gentrification is a hot topic for debate and people </w:t>
      </w:r>
      <w:r w:rsidR="0043015A">
        <w:t>tend to harbor</w:t>
      </w:r>
      <w:r w:rsidR="00395F0D">
        <w:t xml:space="preserve"> strong feelings towards </w:t>
      </w:r>
      <w:r w:rsidR="0043015A">
        <w:t>this development</w:t>
      </w:r>
      <w:r w:rsidR="00395F0D">
        <w:t xml:space="preserve">, with mixed opinions. </w:t>
      </w:r>
      <w:r w:rsidR="00CF6551">
        <w:t>The true impact of gentrification is unclear as it is experienced over a long period of time and it is also subjective – some would say that cultural preservation is vital</w:t>
      </w:r>
      <w:r w:rsidR="001E399F">
        <w:t xml:space="preserve"> while</w:t>
      </w:r>
      <w:r w:rsidR="00CF6551">
        <w:t xml:space="preserve"> some would prefer modernization. </w:t>
      </w:r>
      <w:r w:rsidR="00261026">
        <w:t>For this paper,</w:t>
      </w:r>
      <w:r w:rsidR="00CF6551">
        <w:t xml:space="preserve"> Crime is a variable that is more straightforward, in that most people would agree that having less crime is better, so at least that will be clear for this paper.</w:t>
      </w:r>
      <w:r w:rsidR="00A279F1">
        <w:t xml:space="preserve"> Whatever it is, more </w:t>
      </w:r>
      <w:r w:rsidR="0088072A">
        <w:t xml:space="preserve">insight on the impact of gentrification would help inform decisions of future projects that will involve gentrifying old neighborhoods </w:t>
      </w:r>
      <w:r w:rsidR="00496A1A">
        <w:t>not just in Brooklyn but elsewhere in the world. Furthermore, while it is understandable that gentrification may not always be avoidable, perhaps research could be useful for relocati</w:t>
      </w:r>
      <w:r w:rsidR="001E399F">
        <w:t xml:space="preserve">ng </w:t>
      </w:r>
      <w:r w:rsidR="00496A1A">
        <w:t xml:space="preserve">residents as well. </w:t>
      </w:r>
    </w:p>
    <w:p w14:paraId="29A4E1E1" w14:textId="77777777" w:rsidR="0014582B" w:rsidRDefault="0014582B" w:rsidP="0014582B"/>
    <w:p w14:paraId="58E54B4E" w14:textId="3DDBFB89" w:rsidR="00A90EF4" w:rsidRDefault="00A90EF4" w:rsidP="009247C7">
      <w:pPr>
        <w:pStyle w:val="Titre2"/>
        <w:numPr>
          <w:ilvl w:val="1"/>
          <w:numId w:val="1"/>
        </w:numPr>
      </w:pPr>
      <w:bookmarkStart w:id="4" w:name="_Toc60787093"/>
      <w:r>
        <w:lastRenderedPageBreak/>
        <w:t>Gentrification and Cri</w:t>
      </w:r>
      <w:r w:rsidR="00A3088E">
        <w:t>me</w:t>
      </w:r>
      <w:bookmarkEnd w:id="4"/>
    </w:p>
    <w:p w14:paraId="6C4276B1" w14:textId="2B16E4A2" w:rsidR="00A3088E" w:rsidRDefault="00A90EF4" w:rsidP="002B73B5">
      <w:r>
        <w:t xml:space="preserve">The relationship between the two main variables of Gentrification and Crime for this paper have been explored by </w:t>
      </w:r>
      <w:proofErr w:type="gramStart"/>
      <w:r>
        <w:t>a number of</w:t>
      </w:r>
      <w:proofErr w:type="gramEnd"/>
      <w:r>
        <w:t xml:space="preserve"> researchers. Arthur O’Sullivan’s 2005 paper “Gentrification and crime” published in the Journal of Economics consisting of a case study on Portland, Oregon was one of the first few studies on this topic</w:t>
      </w:r>
      <w:r w:rsidR="00341F44">
        <w:t xml:space="preserve"> (O’Sullivan, 2005)</w:t>
      </w:r>
      <w:r>
        <w:t>. He noted that Gentrification leads to more</w:t>
      </w:r>
      <w:r w:rsidR="00341F44">
        <w:t xml:space="preserve"> </w:t>
      </w:r>
      <w:r>
        <w:t>high-income agents in the city and displaces low-income agents, which decreases the crime rate. Similar</w:t>
      </w:r>
      <w:r w:rsidR="00341F44">
        <w:t xml:space="preserve">ly, </w:t>
      </w:r>
      <w:r w:rsidR="00A3088E">
        <w:t xml:space="preserve">a case study on Cambridge, Massachusetts </w:t>
      </w:r>
      <w:r w:rsidR="002B73B5">
        <w:t xml:space="preserve">revealed that the city crime rate dropped by 16% in gentrified areas (Autor, Palmer, Pathak, 2017). There is a strong relationship between gentrification and lowering crime rates, but current studies mostly focus on the areas that have been gentrified. </w:t>
      </w:r>
    </w:p>
    <w:p w14:paraId="284DD29A" w14:textId="77777777" w:rsidR="002B73B5" w:rsidRPr="00A90EF4" w:rsidRDefault="002B73B5" w:rsidP="002B73B5"/>
    <w:p w14:paraId="4183848F" w14:textId="27573A56" w:rsidR="00A3088E" w:rsidRDefault="002B73B5" w:rsidP="009247C7">
      <w:pPr>
        <w:pStyle w:val="Titre2"/>
        <w:numPr>
          <w:ilvl w:val="1"/>
          <w:numId w:val="1"/>
        </w:numPr>
      </w:pPr>
      <w:bookmarkStart w:id="5" w:name="_Toc60787094"/>
      <w:r>
        <w:t xml:space="preserve">Neighboring </w:t>
      </w:r>
      <w:r w:rsidR="00A3088E">
        <w:t xml:space="preserve">Non-Gentrified </w:t>
      </w:r>
      <w:r w:rsidR="00256364">
        <w:t>Areas</w:t>
      </w:r>
      <w:bookmarkEnd w:id="5"/>
    </w:p>
    <w:p w14:paraId="6F191232" w14:textId="11971A94" w:rsidR="00256364" w:rsidRDefault="00A3088E" w:rsidP="00256364">
      <w:r>
        <w:t xml:space="preserve">Unlike the previously cited studies, the focus of this paper would be on non-gentrified neighborhoods. </w:t>
      </w:r>
      <w:r w:rsidR="002B73B5">
        <w:t xml:space="preserve">These neighborhoods are not often studied (Yee, 2015), perhaps because research interests tend to correspond to economic activity and because less data is available. </w:t>
      </w:r>
      <w:r w:rsidR="004D5511">
        <w:t>Investigating these areas would bring further insight into the impact of gentrification. While the gentrified areas have undergone significant change</w:t>
      </w:r>
      <w:r w:rsidR="00256364">
        <w:t xml:space="preserve"> that can be measured by </w:t>
      </w:r>
      <w:r w:rsidR="004D5511">
        <w:t xml:space="preserve">several </w:t>
      </w:r>
      <w:r w:rsidR="00256364">
        <w:t>metrics (rent, income, social demographic), the effects of this change, namely the displacement of existing residents, would spill over to the neighboring non-gentrified neighborhoods. Often, the existing residents in gentrified areas would move somewhere nearby, further into the non-gentrified areas, as in the case of Brooklyn, New York (Lees, 2003</w:t>
      </w:r>
      <w:r w:rsidR="00572800">
        <w:t>, p. 2492</w:t>
      </w:r>
      <w:r w:rsidR="00256364">
        <w:t xml:space="preserve">). </w:t>
      </w:r>
    </w:p>
    <w:p w14:paraId="29119AF9" w14:textId="7E640F76" w:rsidR="00A3088E" w:rsidRDefault="00256364" w:rsidP="00256364">
      <w:r>
        <w:t>U</w:t>
      </w:r>
      <w:r w:rsidR="00A3088E">
        <w:t xml:space="preserve">sing data that is available somewhat consistently throughout the city, it is possible to get an insight to how </w:t>
      </w:r>
      <w:r>
        <w:t>n</w:t>
      </w:r>
      <w:r w:rsidR="00A3088E">
        <w:t>on-</w:t>
      </w:r>
      <w:r>
        <w:t>g</w:t>
      </w:r>
      <w:r w:rsidR="00A3088E">
        <w:t xml:space="preserve">entrified areas have been impacted </w:t>
      </w:r>
      <w:proofErr w:type="gramStart"/>
      <w:r w:rsidR="00A3088E">
        <w:t>as a result of</w:t>
      </w:r>
      <w:proofErr w:type="gramEnd"/>
      <w:r w:rsidR="00A3088E">
        <w:t xml:space="preserve"> changes in neighboring areas that are undergoing </w:t>
      </w:r>
      <w:r>
        <w:t>g</w:t>
      </w:r>
      <w:r w:rsidR="00A3088E">
        <w:t xml:space="preserve">entrification. </w:t>
      </w:r>
      <w:r>
        <w:t xml:space="preserve">In this way, it is possible </w:t>
      </w:r>
      <w:r w:rsidR="00A3088E">
        <w:t xml:space="preserve">to consider both the impact of </w:t>
      </w:r>
      <w:r>
        <w:lastRenderedPageBreak/>
        <w:t>g</w:t>
      </w:r>
      <w:r w:rsidR="00A3088E">
        <w:t xml:space="preserve">entrification in </w:t>
      </w:r>
      <w:r>
        <w:t>g</w:t>
      </w:r>
      <w:r w:rsidR="00A3088E">
        <w:t xml:space="preserve">entrified </w:t>
      </w:r>
      <w:r>
        <w:t>n</w:t>
      </w:r>
      <w:r w:rsidR="00A3088E">
        <w:t xml:space="preserve">eighborhoods and </w:t>
      </w:r>
      <w:r>
        <w:t>n</w:t>
      </w:r>
      <w:r w:rsidR="00A3088E">
        <w:t>on-</w:t>
      </w:r>
      <w:r>
        <w:t>g</w:t>
      </w:r>
      <w:r w:rsidR="00A3088E">
        <w:t xml:space="preserve">entrified </w:t>
      </w:r>
      <w:r>
        <w:t>n</w:t>
      </w:r>
      <w:r w:rsidR="00A3088E">
        <w:t xml:space="preserve">eighborhoods since the effects are more widespread than one would think. </w:t>
      </w:r>
    </w:p>
    <w:p w14:paraId="6FBB310E" w14:textId="77777777" w:rsidR="00A3088E" w:rsidRPr="00A3088E" w:rsidRDefault="00A3088E" w:rsidP="00A3088E"/>
    <w:p w14:paraId="357A3182" w14:textId="746428F0" w:rsidR="0014582B" w:rsidRDefault="0014582B" w:rsidP="009247C7">
      <w:pPr>
        <w:pStyle w:val="Titre2"/>
        <w:numPr>
          <w:ilvl w:val="1"/>
          <w:numId w:val="1"/>
        </w:numPr>
      </w:pPr>
      <w:bookmarkStart w:id="6" w:name="_Toc60787095"/>
      <w:r>
        <w:t>Case Study: Brooklyn</w:t>
      </w:r>
      <w:bookmarkEnd w:id="6"/>
    </w:p>
    <w:p w14:paraId="68208E98" w14:textId="4DAFF719" w:rsidR="00AE15C4" w:rsidRPr="000658D4" w:rsidRDefault="00261026" w:rsidP="000658D4">
      <w:r>
        <w:t>In this paper, Brooklyn</w:t>
      </w:r>
      <w:r w:rsidR="00252ED3">
        <w:t>, also known as Kings County,</w:t>
      </w:r>
      <w:r>
        <w:t xml:space="preserve"> will feature as the setting for the analysis. </w:t>
      </w:r>
      <w:r w:rsidR="007B6479">
        <w:t xml:space="preserve">While </w:t>
      </w:r>
      <w:r w:rsidR="00A83638">
        <w:t>g</w:t>
      </w:r>
      <w:r w:rsidR="007B6479">
        <w:t xml:space="preserve">entrification, </w:t>
      </w:r>
      <w:r w:rsidR="009956A4">
        <w:t xml:space="preserve">disruptive </w:t>
      </w:r>
      <w:r w:rsidR="007B6479">
        <w:t>urban planning</w:t>
      </w:r>
      <w:r w:rsidR="009956A4">
        <w:t xml:space="preserve"> and such </w:t>
      </w:r>
      <w:r w:rsidR="007B6479">
        <w:t xml:space="preserve">social </w:t>
      </w:r>
      <w:r w:rsidR="009956A4">
        <w:t>changes</w:t>
      </w:r>
      <w:r w:rsidR="007B6479">
        <w:t xml:space="preserve"> have occurred in the entire municipality of New York City and in other cities of the world, what Brooklyn has experienced is more focused and unique</w:t>
      </w:r>
      <w:r w:rsidR="00572800">
        <w:t xml:space="preserve"> (Lees, 2003)</w:t>
      </w:r>
      <w:r w:rsidR="007B6479">
        <w:t xml:space="preserve">. </w:t>
      </w:r>
    </w:p>
    <w:p w14:paraId="2D07ED95" w14:textId="0A6EB48F" w:rsidR="00C66505" w:rsidRDefault="007B6479" w:rsidP="00AE15C4">
      <w:r>
        <w:t xml:space="preserve">This borough of New York City </w:t>
      </w:r>
      <w:r w:rsidR="0014582B">
        <w:t xml:space="preserve">has undergone extensive cycles of </w:t>
      </w:r>
      <w:r w:rsidR="00A83638">
        <w:t>g</w:t>
      </w:r>
      <w:r w:rsidR="0014582B">
        <w:t>entrification</w:t>
      </w:r>
      <w:r w:rsidR="00261026">
        <w:t xml:space="preserve"> since </w:t>
      </w:r>
      <w:r>
        <w:t xml:space="preserve">the 1990s </w:t>
      </w:r>
      <w:r w:rsidR="00261026">
        <w:t xml:space="preserve">but still has </w:t>
      </w:r>
      <w:r>
        <w:t xml:space="preserve">neighborhoods which have not experienced gentrification. </w:t>
      </w:r>
      <w:r w:rsidR="009956A4">
        <w:t>Furthermore, while many original residents were displaced, they remained within the boundaries of Brooklyn</w:t>
      </w:r>
      <w:r w:rsidR="00AF6FC5">
        <w:t xml:space="preserve"> (</w:t>
      </w:r>
      <w:r w:rsidR="00D27570">
        <w:t>Yee, 2015</w:t>
      </w:r>
      <w:r w:rsidR="00AF6FC5">
        <w:t>)</w:t>
      </w:r>
      <w:r w:rsidR="009956A4">
        <w:t xml:space="preserve">. </w:t>
      </w:r>
      <w:r w:rsidR="00C66505">
        <w:t xml:space="preserve">Using supporting literature </w:t>
      </w:r>
      <w:r w:rsidR="00C66505" w:rsidRPr="00640939">
        <w:t xml:space="preserve">of </w:t>
      </w:r>
      <w:r w:rsidR="00C66505">
        <w:t>G</w:t>
      </w:r>
      <w:r w:rsidR="00C66505" w:rsidRPr="00640939">
        <w:t>entrification t</w:t>
      </w:r>
      <w:r w:rsidR="00C66505">
        <w:t>aking place in Brooklyn, Loretta Lee’s paper on the super-gentrification process of Brooklyn Heights describes qualitatively the concept of both gentrification and super-gentrification (Lee, 2003). Clearly, this is an area that has undergone a thorough extent of gentrification and in certain areas, multiple phases of gentrification. In fact, she even recounts the Third-wave Gentrification process (Lee, 2003, p. 2490) and this phase had occurred back in the 1990s.</w:t>
      </w:r>
    </w:p>
    <w:p w14:paraId="78CE4613" w14:textId="374412D1" w:rsidR="0001639F" w:rsidRDefault="008E014A" w:rsidP="00C66505">
      <w:r>
        <w:t>Having such extensive gentrification occur in this borough does indicate that this is one of the most consequential change in the socio-economic environment of the area. This means that other factors, such as</w:t>
      </w:r>
      <w:r w:rsidR="0001639F">
        <w:t xml:space="preserve"> the</w:t>
      </w:r>
      <w:r>
        <w:t xml:space="preserve"> immigration of low-income residents, which could </w:t>
      </w:r>
      <w:r w:rsidR="007601CB">
        <w:t xml:space="preserve">impact </w:t>
      </w:r>
      <w:r>
        <w:t xml:space="preserve">this area and Brooklyn’s crime rates would not be as influential as </w:t>
      </w:r>
      <w:r w:rsidR="007601CB">
        <w:t>g</w:t>
      </w:r>
      <w:r>
        <w:t xml:space="preserve">entrification. In other words, there is less noise upon the analysis of how crime rates in non-gentrified areas change. </w:t>
      </w:r>
      <w:r w:rsidR="00004315">
        <w:tab/>
      </w:r>
    </w:p>
    <w:p w14:paraId="3B3B7DF1" w14:textId="4DB362CE" w:rsidR="009B38BD" w:rsidRDefault="008E014A" w:rsidP="00C66505">
      <w:r>
        <w:t xml:space="preserve">Furthermore, since Brooklyn is a large county where some parts are undergoing gentrification and others are not, </w:t>
      </w:r>
      <w:r w:rsidR="009956A4">
        <w:t xml:space="preserve">the </w:t>
      </w:r>
      <w:r w:rsidR="007B6479">
        <w:t xml:space="preserve">impact of </w:t>
      </w:r>
      <w:r w:rsidR="00A83638">
        <w:t>g</w:t>
      </w:r>
      <w:r w:rsidR="009B38BD">
        <w:t xml:space="preserve">entrification on </w:t>
      </w:r>
      <w:r w:rsidR="001E399F">
        <w:t>less-</w:t>
      </w:r>
      <w:r w:rsidR="009B38BD">
        <w:t xml:space="preserve">gentrified neighborhoods </w:t>
      </w:r>
      <w:r w:rsidR="009B38BD">
        <w:lastRenderedPageBreak/>
        <w:t xml:space="preserve">would </w:t>
      </w:r>
      <w:r w:rsidR="0093340E">
        <w:t xml:space="preserve">not </w:t>
      </w:r>
      <w:r w:rsidR="009B38BD">
        <w:t xml:space="preserve">be completely lost and </w:t>
      </w:r>
      <w:r w:rsidR="0001639F">
        <w:t xml:space="preserve">would </w:t>
      </w:r>
      <w:r w:rsidR="009B38BD">
        <w:t>in fact</w:t>
      </w:r>
      <w:r w:rsidR="0001639F">
        <w:t xml:space="preserve"> be</w:t>
      </w:r>
      <w:r w:rsidR="009B38BD">
        <w:t xml:space="preserve"> relatively contained</w:t>
      </w:r>
      <w:r>
        <w:t xml:space="preserve"> and evident within the geographical area of the county</w:t>
      </w:r>
      <w:r w:rsidR="009B38BD">
        <w:t>.</w:t>
      </w:r>
      <w:r w:rsidR="00252ED3">
        <w:t xml:space="preserve"> </w:t>
      </w:r>
    </w:p>
    <w:p w14:paraId="3E0B53F6" w14:textId="374D7F2A" w:rsidR="00C8130F" w:rsidRDefault="00AF6FC5" w:rsidP="00BC0834">
      <w:r>
        <w:t xml:space="preserve">All in all, </w:t>
      </w:r>
      <w:r w:rsidRPr="00AF6FC5">
        <w:t>th</w:t>
      </w:r>
      <w:r w:rsidR="000658D4">
        <w:t xml:space="preserve">ese characteristics of Brooklyn </w:t>
      </w:r>
      <w:r w:rsidR="00252ED3">
        <w:t xml:space="preserve">affirm that </w:t>
      </w:r>
      <w:r w:rsidR="000658D4">
        <w:t xml:space="preserve">this county </w:t>
      </w:r>
      <w:r w:rsidR="00252ED3">
        <w:t xml:space="preserve">would be </w:t>
      </w:r>
      <w:r w:rsidR="000658D4">
        <w:t xml:space="preserve">an </w:t>
      </w:r>
      <w:r w:rsidR="00252ED3">
        <w:t>ideal borough</w:t>
      </w:r>
      <w:r w:rsidR="000658D4">
        <w:t xml:space="preserve">, not just within </w:t>
      </w:r>
      <w:r w:rsidR="00252ED3">
        <w:t xml:space="preserve">New York City </w:t>
      </w:r>
      <w:r w:rsidR="000658D4">
        <w:t>but also</w:t>
      </w:r>
      <w:r w:rsidR="0001639F">
        <w:t xml:space="preserve"> for other cities</w:t>
      </w:r>
      <w:r w:rsidR="000658D4">
        <w:t xml:space="preserve">, </w:t>
      </w:r>
      <w:r w:rsidR="00252ED3">
        <w:t xml:space="preserve">to carry out a longitudinal geographic study on how Gentrification has affected Crime in the areas that have not yet been gentrified. </w:t>
      </w:r>
    </w:p>
    <w:p w14:paraId="18C16ED3" w14:textId="77777777" w:rsidR="00BC0834" w:rsidRPr="00BC0834" w:rsidRDefault="00BC0834" w:rsidP="00BC0834"/>
    <w:p w14:paraId="7ACA2667" w14:textId="0034176A" w:rsidR="00875492" w:rsidRPr="004F0C61" w:rsidRDefault="00875492" w:rsidP="0014582B">
      <w:r w:rsidRPr="004F0C61">
        <w:br w:type="page"/>
      </w:r>
    </w:p>
    <w:p w14:paraId="1DC4CAEB" w14:textId="6E9AED17" w:rsidR="000B18C6" w:rsidRDefault="00507A23" w:rsidP="0014582B">
      <w:pPr>
        <w:pStyle w:val="Titre1"/>
        <w:numPr>
          <w:ilvl w:val="0"/>
          <w:numId w:val="1"/>
        </w:numPr>
      </w:pPr>
      <w:bookmarkStart w:id="7" w:name="_Toc60787096"/>
      <w:r>
        <w:lastRenderedPageBreak/>
        <w:t>Analytical Approach</w:t>
      </w:r>
      <w:bookmarkEnd w:id="7"/>
    </w:p>
    <w:p w14:paraId="5621781E" w14:textId="4BB3A9BA" w:rsidR="00F55204" w:rsidRDefault="00351EB1" w:rsidP="00F55204">
      <w:pPr>
        <w:pStyle w:val="Titre2"/>
        <w:numPr>
          <w:ilvl w:val="1"/>
          <w:numId w:val="1"/>
        </w:numPr>
        <w:rPr>
          <w:rStyle w:val="lev"/>
          <w:b w:val="0"/>
          <w:bCs w:val="0"/>
          <w:color w:val="2D3B45"/>
          <w:shd w:val="clear" w:color="auto" w:fill="FFFFFF"/>
        </w:rPr>
      </w:pPr>
      <w:bookmarkStart w:id="8" w:name="_Toc60787097"/>
      <w:r w:rsidRPr="00572B8E">
        <w:rPr>
          <w:rStyle w:val="lev"/>
          <w:b w:val="0"/>
          <w:bCs w:val="0"/>
        </w:rPr>
        <w:t>Definition</w:t>
      </w:r>
      <w:r w:rsidRPr="00351EB1">
        <w:rPr>
          <w:rStyle w:val="lev"/>
          <w:b w:val="0"/>
          <w:bCs w:val="0"/>
          <w:color w:val="2D3B45"/>
          <w:shd w:val="clear" w:color="auto" w:fill="FFFFFF"/>
        </w:rPr>
        <w:t xml:space="preserve"> &amp; Concepts</w:t>
      </w:r>
      <w:bookmarkEnd w:id="8"/>
      <w:r w:rsidRPr="00351EB1">
        <w:rPr>
          <w:rStyle w:val="lev"/>
          <w:b w:val="0"/>
          <w:bCs w:val="0"/>
          <w:color w:val="2D3B45"/>
          <w:shd w:val="clear" w:color="auto" w:fill="FFFFFF"/>
        </w:rPr>
        <w:t xml:space="preserve"> </w:t>
      </w:r>
    </w:p>
    <w:p w14:paraId="19AA3B75" w14:textId="34F554A2" w:rsidR="00EC7644" w:rsidRPr="00EC7644" w:rsidRDefault="00EC7644" w:rsidP="00651389">
      <w:pPr>
        <w:pStyle w:val="Titre3"/>
      </w:pPr>
      <w:r w:rsidRPr="00EC7644">
        <w:t>2.</w:t>
      </w:r>
      <w:r>
        <w:t>1.1</w:t>
      </w:r>
      <w:r>
        <w:tab/>
        <w:t>Gentrification</w:t>
      </w:r>
    </w:p>
    <w:p w14:paraId="730A855E" w14:textId="75AB64CD" w:rsidR="00EC7644" w:rsidRDefault="00EC7644" w:rsidP="00EC7644">
      <w:r>
        <w:rPr>
          <w:rStyle w:val="lev"/>
          <w:b w:val="0"/>
          <w:bCs w:val="0"/>
          <w:color w:val="2D3B45"/>
          <w:shd w:val="clear" w:color="auto" w:fill="FFFFFF"/>
        </w:rPr>
        <w:t xml:space="preserve">At its most fundamental, </w:t>
      </w:r>
      <w:r w:rsidRPr="00351EB1">
        <w:rPr>
          <w:rStyle w:val="lev"/>
          <w:b w:val="0"/>
          <w:bCs w:val="0"/>
          <w:color w:val="2D3B45"/>
          <w:shd w:val="clear" w:color="auto" w:fill="FFFFFF"/>
        </w:rPr>
        <w:t xml:space="preserve">the sociologist, Ruth Glass, is quoted to have come up </w:t>
      </w:r>
      <w:r>
        <w:rPr>
          <w:rStyle w:val="lev"/>
          <w:b w:val="0"/>
          <w:bCs w:val="0"/>
          <w:color w:val="2D3B45"/>
          <w:shd w:val="clear" w:color="auto" w:fill="FFFFFF"/>
        </w:rPr>
        <w:t>with the term Gentrification</w:t>
      </w:r>
      <w:r w:rsidRPr="00351EB1">
        <w:rPr>
          <w:rStyle w:val="lev"/>
          <w:b w:val="0"/>
          <w:bCs w:val="0"/>
          <w:color w:val="2D3B45"/>
          <w:shd w:val="clear" w:color="auto" w:fill="FFFFFF"/>
        </w:rPr>
        <w:t xml:space="preserve"> to describe the changes in neighborhood, be it from income levels, </w:t>
      </w:r>
      <w:r w:rsidRPr="00EC7644">
        <w:t>racial demographics, displacement of long-term residents, increase in commercial activity, et</w:t>
      </w:r>
      <w:r>
        <w:t xml:space="preserve">c. (Smith, 1998, p.198). </w:t>
      </w:r>
    </w:p>
    <w:p w14:paraId="42C54783" w14:textId="1C17B210" w:rsidR="009F2E14" w:rsidRDefault="009F2E14" w:rsidP="009F2E14">
      <w:r>
        <w:rPr>
          <w:noProof/>
        </w:rPr>
        <mc:AlternateContent>
          <mc:Choice Requires="wps">
            <w:drawing>
              <wp:anchor distT="0" distB="0" distL="114300" distR="114300" simplePos="0" relativeHeight="251681792" behindDoc="0" locked="0" layoutInCell="1" allowOverlap="1" wp14:anchorId="70392C75" wp14:editId="16C75CCE">
                <wp:simplePos x="0" y="0"/>
                <wp:positionH relativeFrom="margin">
                  <wp:posOffset>-1270</wp:posOffset>
                </wp:positionH>
                <wp:positionV relativeFrom="paragraph">
                  <wp:posOffset>3838575</wp:posOffset>
                </wp:positionV>
                <wp:extent cx="5731510" cy="259080"/>
                <wp:effectExtent l="0" t="0" r="2540" b="7620"/>
                <wp:wrapTopAndBottom/>
                <wp:docPr id="12" name="Zone de texte 12"/>
                <wp:cNvGraphicFramePr/>
                <a:graphic xmlns:a="http://schemas.openxmlformats.org/drawingml/2006/main">
                  <a:graphicData uri="http://schemas.microsoft.com/office/word/2010/wordprocessingShape">
                    <wps:wsp>
                      <wps:cNvSpPr txBox="1"/>
                      <wps:spPr>
                        <a:xfrm>
                          <a:off x="0" y="0"/>
                          <a:ext cx="5731510" cy="259080"/>
                        </a:xfrm>
                        <a:prstGeom prst="rect">
                          <a:avLst/>
                        </a:prstGeom>
                        <a:solidFill>
                          <a:prstClr val="white"/>
                        </a:solidFill>
                        <a:ln>
                          <a:noFill/>
                        </a:ln>
                      </wps:spPr>
                      <wps:txbx>
                        <w:txbxContent>
                          <w:p w14:paraId="780434C9" w14:textId="27263C16" w:rsidR="00651389" w:rsidRPr="00BE30E2" w:rsidRDefault="00651389" w:rsidP="009F2E14">
                            <w:pPr>
                              <w:pStyle w:val="Lgende"/>
                              <w:rPr>
                                <w:sz w:val="24"/>
                                <w:szCs w:val="24"/>
                              </w:rPr>
                            </w:pPr>
                            <w:r>
                              <w:t xml:space="preserve">Figure </w:t>
                            </w:r>
                            <w:r>
                              <w:fldChar w:fldCharType="begin"/>
                            </w:r>
                            <w:r>
                              <w:instrText xml:space="preserve"> SEQ Figure \* ARABIC </w:instrText>
                            </w:r>
                            <w:r>
                              <w:fldChar w:fldCharType="separate"/>
                            </w:r>
                            <w:r>
                              <w:t>1</w:t>
                            </w:r>
                            <w:r>
                              <w:fldChar w:fldCharType="end"/>
                            </w:r>
                            <w:r>
                              <w:t>. Different metric useds to define gentrification in existing resear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392C75" id="_x0000_t202" coordsize="21600,21600" o:spt="202" path="m,l,21600r21600,l21600,xe">
                <v:stroke joinstyle="miter"/>
                <v:path gradientshapeok="t" o:connecttype="rect"/>
              </v:shapetype>
              <v:shape id="Zone de texte 12" o:spid="_x0000_s1026" type="#_x0000_t202" style="position:absolute;left:0;text-align:left;margin-left:-.1pt;margin-top:302.25pt;width:451.3pt;height:20.4pt;z-index:251681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" stroked="f">
                <v:textbox style="mso-fit-shape-to-text:t" inset="0,0,0,0">
                  <w:txbxContent>
                    <w:p w14:paraId="780434C9" w14:textId="27263C16" w:rsidR="00651389" w:rsidRPr="00BE30E2" w:rsidRDefault="00651389" w:rsidP="009F2E14">
                      <w:pPr>
                        <w:pStyle w:val="Lgende"/>
                        <w:rPr>
                          <w:sz w:val="24"/>
                          <w:szCs w:val="24"/>
                        </w:rPr>
                      </w:pPr>
                      <w:r>
                        <w:t xml:space="preserve">Figure </w:t>
                      </w:r>
                      <w:r>
                        <w:fldChar w:fldCharType="begin"/>
                      </w:r>
                      <w:r>
                        <w:instrText xml:space="preserve"> SEQ Figure \* ARABIC </w:instrText>
                      </w:r>
                      <w:r>
                        <w:fldChar w:fldCharType="separate"/>
                      </w:r>
                      <w:r>
                        <w:t>1</w:t>
                      </w:r>
                      <w:r>
                        <w:fldChar w:fldCharType="end"/>
                      </w:r>
                      <w:r>
                        <w:t>. Different metric useds to define gentrification in existing research</w:t>
                      </w:r>
                    </w:p>
                  </w:txbxContent>
                </v:textbox>
                <w10:wrap type="topAndBottom" anchorx="margin"/>
              </v:shape>
            </w:pict>
          </mc:Fallback>
        </mc:AlternateContent>
      </w:r>
      <w:r>
        <w:rPr>
          <w:rStyle w:val="lev"/>
          <w:b w:val="0"/>
          <w:bCs w:val="0"/>
          <w:noProof/>
        </w:rPr>
        <w:drawing>
          <wp:anchor distT="0" distB="0" distL="114300" distR="114300" simplePos="0" relativeHeight="251679744" behindDoc="0" locked="0" layoutInCell="1" allowOverlap="1" wp14:anchorId="57014B4E" wp14:editId="62FB3E26">
            <wp:simplePos x="0" y="0"/>
            <wp:positionH relativeFrom="margin">
              <wp:posOffset>-1270</wp:posOffset>
            </wp:positionH>
            <wp:positionV relativeFrom="paragraph">
              <wp:posOffset>1585595</wp:posOffset>
            </wp:positionV>
            <wp:extent cx="5731510" cy="2127250"/>
            <wp:effectExtent l="76200" t="76200" r="78740" b="82550"/>
            <wp:wrapTopAndBottom/>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127250"/>
                    </a:xfrm>
                    <a:prstGeom prst="rect">
                      <a:avLst/>
                    </a:prstGeom>
                    <a:ln cap="flat">
                      <a:prstDash val="solid"/>
                      <a:round/>
                    </a:ln>
                    <a:effectLst>
                      <a:glow>
                        <a:schemeClr val="accent1">
                          <a:alpha val="40000"/>
                        </a:schemeClr>
                      </a:glow>
                      <a:outerShdw blurRad="63500" algn="ctr" rotWithShape="0">
                        <a:schemeClr val="bg1">
                          <a:lumMod val="50000"/>
                          <a:alpha val="92000"/>
                        </a:schemeClr>
                      </a:outerShdw>
                      <a:softEdge rad="0"/>
                    </a:effectLst>
                  </pic:spPr>
                </pic:pic>
              </a:graphicData>
            </a:graphic>
          </wp:anchor>
        </w:drawing>
      </w:r>
      <w:r w:rsidR="00EC7644">
        <w:t xml:space="preserve">In quantitative studies, researchers have </w:t>
      </w:r>
      <w:r>
        <w:t xml:space="preserve">interpreted gentrification </w:t>
      </w:r>
      <w:r w:rsidR="00EC7644">
        <w:t xml:space="preserve">through an informed amalgamation of several quantitative variables. While there is no single </w:t>
      </w:r>
      <w:r>
        <w:t xml:space="preserve">quantitative </w:t>
      </w:r>
      <w:r w:rsidR="00EC7644">
        <w:t>definition</w:t>
      </w:r>
      <w:r>
        <w:t xml:space="preserve"> of gentrified areas, understanding how several papers have characterized these will be helpful. The different ways that </w:t>
      </w:r>
      <w:proofErr w:type="gramStart"/>
      <w:r>
        <w:t>is</w:t>
      </w:r>
      <w:proofErr w:type="gramEnd"/>
      <w:r>
        <w:t xml:space="preserve"> done is shown below in Fig. 1.</w:t>
      </w:r>
    </w:p>
    <w:p w14:paraId="5489EF7A" w14:textId="77777777" w:rsidR="009F2E14" w:rsidRDefault="009F2E14" w:rsidP="009F2E14"/>
    <w:p w14:paraId="5D1F0212" w14:textId="41A79064" w:rsidR="00A616EF" w:rsidRDefault="009F2E14" w:rsidP="009F2E14">
      <w:r>
        <w:t xml:space="preserve">The above studies </w:t>
      </w:r>
      <w:r w:rsidR="00313089">
        <w:t xml:space="preserve">first identified areas that have been gentrified, then sought to further understand the characteristics of these areas. The NYU Furman Center discerned the gentrified </w:t>
      </w:r>
      <w:r w:rsidR="00B1523E">
        <w:t xml:space="preserve">neighborhood </w:t>
      </w:r>
      <w:r w:rsidR="00313089">
        <w:t xml:space="preserve">in New York City using rent growth above the median, while Espinosa’s research on American cities used a census tract’s relative change in median income. Arthur O’ Sullivan’s </w:t>
      </w:r>
      <w:r w:rsidR="00313089">
        <w:lastRenderedPageBreak/>
        <w:t>study on Portland</w:t>
      </w:r>
      <w:r w:rsidR="00B1523E">
        <w:t xml:space="preserve">’s inner city </w:t>
      </w:r>
      <w:r w:rsidR="00313089">
        <w:t xml:space="preserve">evidenced gentrification through income mixing and racial mixing and Loretta Lee’s study on super-gentrification was focused directly on </w:t>
      </w:r>
      <w:r w:rsidR="00B1523E">
        <w:t xml:space="preserve">the neighborhood of </w:t>
      </w:r>
      <w:r w:rsidR="00313089">
        <w:t xml:space="preserve">Brooklyn Heights. </w:t>
      </w:r>
      <w:r w:rsidR="00A616EF">
        <w:t>While these are relevant, they do not qualify the extent of gentrification, as it simply identifies areas that are gentrified.</w:t>
      </w:r>
    </w:p>
    <w:p w14:paraId="74A463A5" w14:textId="0AD9BDF7" w:rsidR="009F2E14" w:rsidRDefault="00A616EF" w:rsidP="009F2E14">
      <w:r>
        <w:t>However, w</w:t>
      </w:r>
      <w:r w:rsidR="00313089">
        <w:t>hat these all have in common</w:t>
      </w:r>
      <w:r>
        <w:t xml:space="preserve"> and can be useful </w:t>
      </w:r>
      <w:r w:rsidR="00313089">
        <w:t xml:space="preserve">is that as the studies proceeded to characterize the gentrified areas, the changes in other metrics were distinct and similar. In Fig. 1, the change in variables that were studied is shown by an increase in decrease, meaning that there was an increase in white households, increase in those completing 15 years of school, an increase in income, increase in non-family households, </w:t>
      </w:r>
      <w:r w:rsidR="00F873DE">
        <w:t xml:space="preserve">fewer black households, etc. </w:t>
      </w:r>
      <w:r w:rsidR="0022078F">
        <w:t xml:space="preserve">Some variables were </w:t>
      </w:r>
      <w:proofErr w:type="gramStart"/>
      <w:r w:rsidR="0022078F">
        <w:t>inconclusive</w:t>
      </w:r>
      <w:proofErr w:type="gramEnd"/>
      <w:r w:rsidR="0022078F">
        <w:t xml:space="preserve"> and some are variations of one another but the common domains that characterize gentrification include: race (increase in white), education (more residents with higher levels of education), household type (increase in non-family households), income (relative increase in income).</w:t>
      </w:r>
    </w:p>
    <w:p w14:paraId="22B5D774" w14:textId="3B5FE932" w:rsidR="009F2E14" w:rsidRDefault="0022078F" w:rsidP="00097019">
      <w:r>
        <w:t xml:space="preserve">What would be more appropriate for the study is </w:t>
      </w:r>
      <w:r w:rsidR="00A616EF">
        <w:t>t</w:t>
      </w:r>
      <w:r w:rsidR="009F1882" w:rsidRPr="00A616EF">
        <w:t xml:space="preserve">he Los Angeles Index of Neighborhood Change </w:t>
      </w:r>
      <w:r>
        <w:t xml:space="preserve">which </w:t>
      </w:r>
      <w:r w:rsidR="00A616EF">
        <w:t xml:space="preserve">maps gentrification </w:t>
      </w:r>
      <w:r>
        <w:t>by indices of neighborhood change (</w:t>
      </w:r>
      <w:proofErr w:type="spellStart"/>
      <w:r>
        <w:t>Pudlin</w:t>
      </w:r>
      <w:proofErr w:type="spellEnd"/>
      <w:r>
        <w:t xml:space="preserve">, 2016). It is a web application by the Los Angeles Innovation Team which indicates the level of gentrification for a neighborhood based on an aggregate of the metrics of rent, </w:t>
      </w:r>
      <w:r w:rsidR="008E0CDC">
        <w:t>education level of residents, household income, household type and race</w:t>
      </w:r>
      <w:r w:rsidR="00097019">
        <w:t xml:space="preserve"> (Cohen, Pettit, 2019)</w:t>
      </w:r>
      <w:r w:rsidR="008E0CDC">
        <w:t xml:space="preserve">. </w:t>
      </w:r>
      <w:r w:rsidR="00097019">
        <w:t xml:space="preserve">These correspond to the characteristics identified by the previous studies, and it would be based on this index that gentrification in Brooklyn would be measured. </w:t>
      </w:r>
    </w:p>
    <w:p w14:paraId="6981E8B2" w14:textId="77777777" w:rsidR="00097019" w:rsidRPr="00A616EF" w:rsidRDefault="00097019" w:rsidP="00097019"/>
    <w:p w14:paraId="2A7207F8" w14:textId="30E2D74A" w:rsidR="00772491" w:rsidRPr="008833EF" w:rsidRDefault="00097019" w:rsidP="00651389">
      <w:pPr>
        <w:pStyle w:val="Titre3"/>
        <w:rPr>
          <w:rStyle w:val="lev"/>
          <w:b/>
          <w:bCs/>
        </w:rPr>
      </w:pPr>
      <w:r w:rsidRPr="00EC7644">
        <w:t>2.</w:t>
      </w:r>
      <w:r>
        <w:t>1.2</w:t>
      </w:r>
      <w:r>
        <w:tab/>
        <w:t>Crime</w:t>
      </w:r>
    </w:p>
    <w:p w14:paraId="1FC184E8" w14:textId="77777777" w:rsidR="00DB1AF5" w:rsidRDefault="00351EB1" w:rsidP="005F7D8C">
      <w:pPr>
        <w:rPr>
          <w:rStyle w:val="lev"/>
          <w:b w:val="0"/>
          <w:bCs w:val="0"/>
          <w:color w:val="2D3B45"/>
          <w:shd w:val="clear" w:color="auto" w:fill="FFFFFF"/>
        </w:rPr>
      </w:pPr>
      <w:r w:rsidRPr="00351EB1">
        <w:rPr>
          <w:rStyle w:val="lev"/>
          <w:b w:val="0"/>
          <w:bCs w:val="0"/>
          <w:color w:val="2D3B45"/>
          <w:shd w:val="clear" w:color="auto" w:fill="FFFFFF"/>
        </w:rPr>
        <w:t>When it comes to crime, there are also many categories of crime to consider – Felony Assault, Robbery, Burglary, Rape, Manslaughter, Larceny</w:t>
      </w:r>
      <w:r w:rsidR="002653D8">
        <w:rPr>
          <w:rStyle w:val="lev"/>
          <w:b w:val="0"/>
          <w:bCs w:val="0"/>
          <w:color w:val="2D3B45"/>
          <w:shd w:val="clear" w:color="auto" w:fill="FFFFFF"/>
        </w:rPr>
        <w:t>, etc.</w:t>
      </w:r>
      <w:r w:rsidRPr="00351EB1">
        <w:rPr>
          <w:rStyle w:val="lev"/>
          <w:b w:val="0"/>
          <w:bCs w:val="0"/>
          <w:color w:val="2D3B45"/>
          <w:shd w:val="clear" w:color="auto" w:fill="FFFFFF"/>
        </w:rPr>
        <w:t xml:space="preserve"> On the extreme end would be </w:t>
      </w:r>
      <w:r w:rsidRPr="00351EB1">
        <w:rPr>
          <w:rStyle w:val="lev"/>
          <w:b w:val="0"/>
          <w:bCs w:val="0"/>
          <w:color w:val="2D3B45"/>
          <w:shd w:val="clear" w:color="auto" w:fill="FFFFFF"/>
        </w:rPr>
        <w:lastRenderedPageBreak/>
        <w:t xml:space="preserve">violent crime, which is explored in the paper by Patrick Sharkey and Gerard </w:t>
      </w:r>
      <w:proofErr w:type="spellStart"/>
      <w:r w:rsidRPr="00351EB1">
        <w:rPr>
          <w:rStyle w:val="lev"/>
          <w:b w:val="0"/>
          <w:bCs w:val="0"/>
          <w:color w:val="2D3B45"/>
          <w:shd w:val="clear" w:color="auto" w:fill="FFFFFF"/>
        </w:rPr>
        <w:t>Torrats</w:t>
      </w:r>
      <w:proofErr w:type="spellEnd"/>
      <w:r w:rsidRPr="00351EB1">
        <w:rPr>
          <w:rStyle w:val="lev"/>
          <w:b w:val="0"/>
          <w:bCs w:val="0"/>
          <w:color w:val="2D3B45"/>
          <w:shd w:val="clear" w:color="auto" w:fill="FFFFFF"/>
        </w:rPr>
        <w:t xml:space="preserve">-Espinosa, “The effect of violent crime on economic mobility” </w:t>
      </w:r>
      <w:r w:rsidR="008833EF">
        <w:rPr>
          <w:rStyle w:val="lev"/>
          <w:b w:val="0"/>
          <w:bCs w:val="0"/>
          <w:color w:val="2D3B45"/>
          <w:shd w:val="clear" w:color="auto" w:fill="FFFFFF"/>
        </w:rPr>
        <w:fldChar w:fldCharType="begin"/>
      </w:r>
      <w:r w:rsidR="008833EF">
        <w:rPr>
          <w:rStyle w:val="lev"/>
          <w:b w:val="0"/>
          <w:bCs w:val="0"/>
          <w:color w:val="2D3B45"/>
          <w:shd w:val="clear" w:color="auto" w:fill="FFFFFF"/>
        </w:rPr>
        <w:instrText xml:space="preserve"> ADDIN ZOTERO_TEMP </w:instrText>
      </w:r>
      <w:r w:rsidR="008833EF">
        <w:rPr>
          <w:rStyle w:val="lev"/>
          <w:b w:val="0"/>
          <w:bCs w:val="0"/>
          <w:color w:val="2D3B45"/>
          <w:shd w:val="clear" w:color="auto" w:fill="FFFFFF"/>
        </w:rPr>
        <w:fldChar w:fldCharType="separate"/>
      </w:r>
      <w:r w:rsidR="008833EF" w:rsidRPr="008833EF">
        <w:t>(Sharkey &amp; Torrats-Espinosa, 2017</w:t>
      </w:r>
      <w:r w:rsidR="008833EF">
        <w:t>, p.22</w:t>
      </w:r>
      <w:r w:rsidR="008833EF" w:rsidRPr="008833EF">
        <w:t>)</w:t>
      </w:r>
      <w:r w:rsidR="008833EF">
        <w:rPr>
          <w:rStyle w:val="lev"/>
          <w:b w:val="0"/>
          <w:bCs w:val="0"/>
          <w:color w:val="2D3B45"/>
          <w:shd w:val="clear" w:color="auto" w:fill="FFFFFF"/>
        </w:rPr>
        <w:fldChar w:fldCharType="end"/>
      </w:r>
      <w:r w:rsidRPr="00351EB1">
        <w:rPr>
          <w:rStyle w:val="lev"/>
          <w:b w:val="0"/>
          <w:bCs w:val="0"/>
          <w:color w:val="2D3B45"/>
          <w:shd w:val="clear" w:color="auto" w:fill="FFFFFF"/>
        </w:rPr>
        <w:t xml:space="preserve">, highlighting that low rates of upward mobility coincides with high rates of violent crime, based on longitudinal data. </w:t>
      </w:r>
      <w:r w:rsidR="002653D8">
        <w:rPr>
          <w:rStyle w:val="lev"/>
          <w:b w:val="0"/>
          <w:bCs w:val="0"/>
          <w:color w:val="2D3B45"/>
          <w:shd w:val="clear" w:color="auto" w:fill="FFFFFF"/>
        </w:rPr>
        <w:tab/>
      </w:r>
    </w:p>
    <w:p w14:paraId="2590F54B" w14:textId="5E799CEC" w:rsidR="002653D8" w:rsidRDefault="002653D8" w:rsidP="005F7D8C">
      <w:pPr>
        <w:rPr>
          <w:rStyle w:val="lev"/>
          <w:b w:val="0"/>
          <w:bCs w:val="0"/>
          <w:color w:val="2D3B45"/>
          <w:shd w:val="clear" w:color="auto" w:fill="FFFFFF"/>
        </w:rPr>
      </w:pPr>
      <w:r>
        <w:rPr>
          <w:rStyle w:val="lev"/>
          <w:b w:val="0"/>
          <w:bCs w:val="0"/>
          <w:color w:val="2D3B45"/>
          <w:shd w:val="clear" w:color="auto" w:fill="FFFFFF"/>
        </w:rPr>
        <w:t xml:space="preserve">In the dataset from New York Police Department (NYPD), offenses are classified into Felony, Misdemeanor, Violation. </w:t>
      </w:r>
      <w:proofErr w:type="gramStart"/>
      <w:r>
        <w:rPr>
          <w:rStyle w:val="lev"/>
          <w:b w:val="0"/>
          <w:bCs w:val="0"/>
          <w:color w:val="2D3B45"/>
          <w:shd w:val="clear" w:color="auto" w:fill="FFFFFF"/>
        </w:rPr>
        <w:t>Similar to</w:t>
      </w:r>
      <w:proofErr w:type="gramEnd"/>
      <w:r>
        <w:rPr>
          <w:rStyle w:val="lev"/>
          <w:b w:val="0"/>
          <w:bCs w:val="0"/>
          <w:color w:val="2D3B45"/>
          <w:shd w:val="clear" w:color="auto" w:fill="FFFFFF"/>
        </w:rPr>
        <w:t xml:space="preserve"> Sharkey and </w:t>
      </w:r>
      <w:proofErr w:type="spellStart"/>
      <w:r>
        <w:rPr>
          <w:rStyle w:val="lev"/>
          <w:b w:val="0"/>
          <w:bCs w:val="0"/>
          <w:color w:val="2D3B45"/>
          <w:shd w:val="clear" w:color="auto" w:fill="FFFFFF"/>
        </w:rPr>
        <w:t>Torrats</w:t>
      </w:r>
      <w:proofErr w:type="spellEnd"/>
      <w:r>
        <w:rPr>
          <w:rStyle w:val="lev"/>
          <w:b w:val="0"/>
          <w:bCs w:val="0"/>
          <w:color w:val="2D3B45"/>
          <w:shd w:val="clear" w:color="auto" w:fill="FFFFFF"/>
        </w:rPr>
        <w:t xml:space="preserve">-Espinosa’s paper, this </w:t>
      </w:r>
      <w:r w:rsidR="005F7D8C">
        <w:rPr>
          <w:rStyle w:val="lev"/>
          <w:b w:val="0"/>
          <w:bCs w:val="0"/>
          <w:color w:val="2D3B45"/>
          <w:shd w:val="clear" w:color="auto" w:fill="FFFFFF"/>
        </w:rPr>
        <w:t>paper</w:t>
      </w:r>
      <w:r>
        <w:rPr>
          <w:rStyle w:val="lev"/>
          <w:b w:val="0"/>
          <w:bCs w:val="0"/>
          <w:color w:val="2D3B45"/>
          <w:shd w:val="clear" w:color="auto" w:fill="FFFFFF"/>
        </w:rPr>
        <w:t xml:space="preserve"> would consider </w:t>
      </w:r>
      <w:r w:rsidR="005F7D8C">
        <w:rPr>
          <w:rStyle w:val="lev"/>
          <w:b w:val="0"/>
          <w:bCs w:val="0"/>
          <w:color w:val="2D3B45"/>
          <w:shd w:val="clear" w:color="auto" w:fill="FFFFFF"/>
        </w:rPr>
        <w:t>the more severe types of crime</w:t>
      </w:r>
      <w:r>
        <w:rPr>
          <w:rStyle w:val="lev"/>
          <w:b w:val="0"/>
          <w:bCs w:val="0"/>
          <w:color w:val="2D3B45"/>
          <w:shd w:val="clear" w:color="auto" w:fill="FFFFFF"/>
        </w:rPr>
        <w:t xml:space="preserve"> since it, </w:t>
      </w:r>
      <w:r w:rsidRPr="00351EB1">
        <w:rPr>
          <w:rStyle w:val="lev"/>
          <w:b w:val="0"/>
          <w:bCs w:val="0"/>
          <w:color w:val="2D3B45"/>
          <w:shd w:val="clear" w:color="auto" w:fill="FFFFFF"/>
        </w:rPr>
        <w:t>based on this literature, seem</w:t>
      </w:r>
      <w:r>
        <w:rPr>
          <w:rStyle w:val="lev"/>
          <w:b w:val="0"/>
          <w:bCs w:val="0"/>
          <w:color w:val="2D3B45"/>
          <w:shd w:val="clear" w:color="auto" w:fill="FFFFFF"/>
        </w:rPr>
        <w:t>s</w:t>
      </w:r>
      <w:r w:rsidRPr="00351EB1">
        <w:rPr>
          <w:rStyle w:val="lev"/>
          <w:b w:val="0"/>
          <w:bCs w:val="0"/>
          <w:color w:val="2D3B45"/>
          <w:shd w:val="clear" w:color="auto" w:fill="FFFFFF"/>
        </w:rPr>
        <w:t xml:space="preserve"> significant to other aspects of society like socio-economic inequality</w:t>
      </w:r>
      <w:r>
        <w:rPr>
          <w:rStyle w:val="lev"/>
          <w:b w:val="0"/>
          <w:bCs w:val="0"/>
          <w:color w:val="2D3B45"/>
          <w:shd w:val="clear" w:color="auto" w:fill="FFFFFF"/>
        </w:rPr>
        <w:t xml:space="preserve">. </w:t>
      </w:r>
      <w:r w:rsidR="005F7D8C">
        <w:rPr>
          <w:rStyle w:val="lev"/>
          <w:b w:val="0"/>
          <w:bCs w:val="0"/>
          <w:color w:val="2D3B45"/>
          <w:shd w:val="clear" w:color="auto" w:fill="FFFFFF"/>
        </w:rPr>
        <w:t xml:space="preserve">Specifically, crimes categorized as a Felony would be used. This category of crimes is </w:t>
      </w:r>
      <w:r>
        <w:rPr>
          <w:rStyle w:val="lev"/>
          <w:b w:val="0"/>
          <w:bCs w:val="0"/>
          <w:color w:val="2D3B45"/>
          <w:shd w:val="clear" w:color="auto" w:fill="FFFFFF"/>
        </w:rPr>
        <w:t>defined by NYPD as “a crime that is punishable by a term of imprisonment for more than one year”</w:t>
      </w:r>
      <w:r w:rsidR="0093578E">
        <w:rPr>
          <w:rStyle w:val="lev"/>
          <w:b w:val="0"/>
          <w:bCs w:val="0"/>
          <w:color w:val="2D3B45"/>
          <w:shd w:val="clear" w:color="auto" w:fill="FFFFFF"/>
        </w:rPr>
        <w:t xml:space="preserve"> and include several sub-categories such </w:t>
      </w:r>
      <w:r w:rsidR="00702164">
        <w:rPr>
          <w:rStyle w:val="lev"/>
          <w:b w:val="0"/>
          <w:bCs w:val="0"/>
          <w:color w:val="2D3B45"/>
          <w:shd w:val="clear" w:color="auto" w:fill="FFFFFF"/>
        </w:rPr>
        <w:t xml:space="preserve">as homicides, grand larceny, intoxicated driving, kidnapping, rape, robbery, theft-fraud, sex crimes, prostitution, possession of stolen property, gambling, forgery, felony assault, dangerous weapons, dangerous drugs, child abandonment, burglary, arson, </w:t>
      </w:r>
      <w:proofErr w:type="gramStart"/>
      <w:r w:rsidR="00702164">
        <w:rPr>
          <w:rStyle w:val="lev"/>
          <w:b w:val="0"/>
          <w:bCs w:val="0"/>
          <w:color w:val="2D3B45"/>
          <w:shd w:val="clear" w:color="auto" w:fill="FFFFFF"/>
        </w:rPr>
        <w:t>abortion</w:t>
      </w:r>
      <w:proofErr w:type="gramEnd"/>
      <w:r w:rsidR="00702164">
        <w:rPr>
          <w:rStyle w:val="lev"/>
          <w:b w:val="0"/>
          <w:bCs w:val="0"/>
          <w:color w:val="2D3B45"/>
          <w:shd w:val="clear" w:color="auto" w:fill="FFFFFF"/>
        </w:rPr>
        <w:t xml:space="preserve"> and other non-classified crimes.</w:t>
      </w:r>
      <w:r w:rsidR="0093578E">
        <w:rPr>
          <w:rStyle w:val="lev"/>
          <w:b w:val="0"/>
          <w:bCs w:val="0"/>
          <w:color w:val="2D3B45"/>
          <w:shd w:val="clear" w:color="auto" w:fill="FFFFFF"/>
        </w:rPr>
        <w:t xml:space="preserve"> (</w:t>
      </w:r>
      <w:r w:rsidR="00E1472C">
        <w:rPr>
          <w:rStyle w:val="lev"/>
          <w:b w:val="0"/>
          <w:bCs w:val="0"/>
          <w:color w:val="2D3B45"/>
          <w:shd w:val="clear" w:color="auto" w:fill="FFFFFF"/>
        </w:rPr>
        <w:t>NYPD, 2020</w:t>
      </w:r>
      <w:r w:rsidR="0093578E">
        <w:rPr>
          <w:rStyle w:val="lev"/>
          <w:b w:val="0"/>
          <w:bCs w:val="0"/>
          <w:color w:val="2D3B45"/>
          <w:shd w:val="clear" w:color="auto" w:fill="FFFFFF"/>
        </w:rPr>
        <w:t xml:space="preserve">). </w:t>
      </w:r>
      <w:r w:rsidR="00702164">
        <w:rPr>
          <w:rStyle w:val="lev"/>
          <w:b w:val="0"/>
          <w:bCs w:val="0"/>
          <w:color w:val="2D3B45"/>
          <w:shd w:val="clear" w:color="auto" w:fill="FFFFFF"/>
        </w:rPr>
        <w:t>By considering only the graver crimes, it is likely that underreporting would be lower since t</w:t>
      </w:r>
      <w:r w:rsidR="0093578E">
        <w:rPr>
          <w:rStyle w:val="lev"/>
          <w:b w:val="0"/>
          <w:bCs w:val="0"/>
          <w:color w:val="2D3B45"/>
          <w:shd w:val="clear" w:color="auto" w:fill="FFFFFF"/>
        </w:rPr>
        <w:t>he</w:t>
      </w:r>
      <w:r w:rsidR="004439C2">
        <w:rPr>
          <w:rStyle w:val="lev"/>
          <w:b w:val="0"/>
          <w:bCs w:val="0"/>
          <w:color w:val="2D3B45"/>
          <w:shd w:val="clear" w:color="auto" w:fill="FFFFFF"/>
        </w:rPr>
        <w:t xml:space="preserve">se </w:t>
      </w:r>
      <w:r w:rsidR="0093578E">
        <w:rPr>
          <w:rStyle w:val="lev"/>
          <w:b w:val="0"/>
          <w:bCs w:val="0"/>
          <w:color w:val="2D3B45"/>
          <w:shd w:val="clear" w:color="auto" w:fill="FFFFFF"/>
        </w:rPr>
        <w:t xml:space="preserve">are </w:t>
      </w:r>
      <w:r w:rsidR="00702164">
        <w:rPr>
          <w:rStyle w:val="lev"/>
          <w:b w:val="0"/>
          <w:bCs w:val="0"/>
          <w:color w:val="2D3B45"/>
          <w:shd w:val="clear" w:color="auto" w:fill="FFFFFF"/>
        </w:rPr>
        <w:t xml:space="preserve">more </w:t>
      </w:r>
      <w:r w:rsidR="0093578E">
        <w:rPr>
          <w:rStyle w:val="lev"/>
          <w:b w:val="0"/>
          <w:bCs w:val="0"/>
          <w:color w:val="2D3B45"/>
          <w:shd w:val="clear" w:color="auto" w:fill="FFFFFF"/>
        </w:rPr>
        <w:t>conspicuous</w:t>
      </w:r>
      <w:r w:rsidR="00702164">
        <w:rPr>
          <w:rStyle w:val="lev"/>
          <w:b w:val="0"/>
          <w:bCs w:val="0"/>
          <w:color w:val="2D3B45"/>
          <w:shd w:val="clear" w:color="auto" w:fill="FFFFFF"/>
        </w:rPr>
        <w:t xml:space="preserve"> than less severe crimes classified </w:t>
      </w:r>
      <w:r w:rsidR="004439C2">
        <w:rPr>
          <w:rStyle w:val="lev"/>
          <w:b w:val="0"/>
          <w:bCs w:val="0"/>
          <w:color w:val="2D3B45"/>
          <w:shd w:val="clear" w:color="auto" w:fill="FFFFFF"/>
        </w:rPr>
        <w:t>as</w:t>
      </w:r>
      <w:r w:rsidR="00702164">
        <w:rPr>
          <w:rStyle w:val="lev"/>
          <w:b w:val="0"/>
          <w:bCs w:val="0"/>
          <w:color w:val="2D3B45"/>
          <w:shd w:val="clear" w:color="auto" w:fill="FFFFFF"/>
        </w:rPr>
        <w:t xml:space="preserve"> Misdemeanor </w:t>
      </w:r>
      <w:r w:rsidR="004439C2">
        <w:rPr>
          <w:rStyle w:val="lev"/>
          <w:b w:val="0"/>
          <w:bCs w:val="0"/>
          <w:color w:val="2D3B45"/>
          <w:shd w:val="clear" w:color="auto" w:fill="FFFFFF"/>
        </w:rPr>
        <w:t>or</w:t>
      </w:r>
      <w:r w:rsidR="00702164">
        <w:rPr>
          <w:rStyle w:val="lev"/>
          <w:b w:val="0"/>
          <w:bCs w:val="0"/>
          <w:color w:val="2D3B45"/>
          <w:shd w:val="clear" w:color="auto" w:fill="FFFFFF"/>
        </w:rPr>
        <w:t xml:space="preserve"> Violation. </w:t>
      </w:r>
    </w:p>
    <w:p w14:paraId="391553A1" w14:textId="60B23A24" w:rsidR="00351EB1" w:rsidRPr="00351EB1" w:rsidRDefault="00351EB1" w:rsidP="00351EB1">
      <w:pPr>
        <w:rPr>
          <w:rStyle w:val="lev"/>
          <w:b w:val="0"/>
          <w:bCs w:val="0"/>
          <w:color w:val="2D3B45"/>
          <w:shd w:val="clear" w:color="auto" w:fill="FFFFFF"/>
        </w:rPr>
      </w:pPr>
    </w:p>
    <w:p w14:paraId="4931BF7A" w14:textId="79222AA2" w:rsidR="00351EB1" w:rsidRPr="00F55204" w:rsidRDefault="00351EB1" w:rsidP="00F55204">
      <w:pPr>
        <w:pStyle w:val="Titre2"/>
        <w:numPr>
          <w:ilvl w:val="1"/>
          <w:numId w:val="1"/>
        </w:numPr>
        <w:rPr>
          <w:rStyle w:val="lev"/>
          <w:b w:val="0"/>
          <w:bCs w:val="0"/>
        </w:rPr>
      </w:pPr>
      <w:bookmarkStart w:id="9" w:name="_Toc60787098"/>
      <w:r w:rsidRPr="00572B8E">
        <w:rPr>
          <w:rStyle w:val="lev"/>
          <w:b w:val="0"/>
          <w:bCs w:val="0"/>
        </w:rPr>
        <w:t>On Brooklyn</w:t>
      </w:r>
      <w:bookmarkEnd w:id="9"/>
      <w:r w:rsidRPr="00F55204">
        <w:rPr>
          <w:rStyle w:val="lev"/>
          <w:b w:val="0"/>
          <w:bCs w:val="0"/>
        </w:rPr>
        <w:t xml:space="preserve"> </w:t>
      </w:r>
      <w:r w:rsidRPr="00F55204">
        <w:rPr>
          <w:rStyle w:val="lev"/>
          <w:b w:val="0"/>
          <w:bCs w:val="0"/>
        </w:rPr>
        <w:tab/>
      </w:r>
    </w:p>
    <w:p w14:paraId="041CC336" w14:textId="29234F68" w:rsidR="00313AF0" w:rsidRDefault="00252ED3" w:rsidP="00AA1C35">
      <w:r>
        <w:t xml:space="preserve">Examining the level of gentrification and its impacts in Brooklyn would require us to divide Brooklyn into parts. This can happen through neighborhoods, ethnic enclaves, census tracts, census </w:t>
      </w:r>
      <w:r w:rsidR="00507A23">
        <w:t>blocks</w:t>
      </w:r>
      <w:r>
        <w:t>, police precin</w:t>
      </w:r>
      <w:r w:rsidR="000D6A1D">
        <w:t>ct</w:t>
      </w:r>
      <w:r>
        <w:t xml:space="preserve">s, </w:t>
      </w:r>
      <w:proofErr w:type="spellStart"/>
      <w:r w:rsidR="00507A23">
        <w:t>zipcode</w:t>
      </w:r>
      <w:proofErr w:type="spellEnd"/>
      <w:r w:rsidR="00507A23">
        <w:t xml:space="preserve">, </w:t>
      </w:r>
      <w:r>
        <w:t xml:space="preserve">etc. </w:t>
      </w:r>
      <w:r w:rsidR="007A46FA">
        <w:t>Upon conducting</w:t>
      </w:r>
      <w:r w:rsidR="00313AF0">
        <w:t xml:space="preserve"> an exploratory data analysis on the data by census tracts and by neighborhoods as shown in the boxplots below (Fig 2.1, 2.2), the higher number of anomalies for the data separated by tracts indicate a lot of noise. This can be explained by how the tracts are too small in granularity, and the social demographic metrics per </w:t>
      </w:r>
      <w:r w:rsidR="00313AF0">
        <w:lastRenderedPageBreak/>
        <w:t>capita used would not reflect the information needed. As such, analyzing the data by neighborhood would prove more fruitful.</w:t>
      </w:r>
    </w:p>
    <w:p w14:paraId="34E35762" w14:textId="398A44DD" w:rsidR="00313AF0" w:rsidRDefault="002133EA" w:rsidP="00313AF0">
      <w:pPr>
        <w:keepNext/>
        <w:ind w:firstLine="0"/>
      </w:pPr>
      <w:r>
        <w:rPr>
          <w:noProof/>
        </w:rPr>
        <w:drawing>
          <wp:inline distT="0" distB="0" distL="0" distR="0" wp14:anchorId="08809606" wp14:editId="123AD3B3">
            <wp:extent cx="5731510" cy="2292350"/>
            <wp:effectExtent l="76200" t="76200" r="78740" b="69850"/>
            <wp:docPr id="35" name="Graphiqu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731510" cy="229235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inline>
        </w:drawing>
      </w:r>
    </w:p>
    <w:p w14:paraId="109C0CFE" w14:textId="4D069461" w:rsidR="00313AF0" w:rsidRDefault="00313AF0" w:rsidP="00313AF0">
      <w:pPr>
        <w:pStyle w:val="Lgende"/>
      </w:pPr>
      <w:r>
        <w:t xml:space="preserve">Figure 2.1: </w:t>
      </w:r>
      <w:r w:rsidRPr="002E3E4B">
        <w:t xml:space="preserve">Boxplot digram of the Change in Crime Rates for </w:t>
      </w:r>
      <w:r w:rsidR="002133EA">
        <w:t xml:space="preserve">All </w:t>
      </w:r>
      <w:r>
        <w:t>Census Tract</w:t>
      </w:r>
      <w:r w:rsidR="002133EA">
        <w:t>s</w:t>
      </w:r>
    </w:p>
    <w:p w14:paraId="4DAB1D33" w14:textId="77777777" w:rsidR="00313AF0" w:rsidRPr="009E15F0" w:rsidRDefault="00313AF0" w:rsidP="00313AF0"/>
    <w:p w14:paraId="388C1ED2" w14:textId="4D3B0652" w:rsidR="00313AF0" w:rsidRDefault="002133EA" w:rsidP="00313AF0">
      <w:pPr>
        <w:keepNext/>
        <w:ind w:firstLine="0"/>
      </w:pPr>
      <w:r w:rsidRPr="002133EA">
        <w:rPr>
          <w:noProof/>
        </w:rPr>
        <w:drawing>
          <wp:inline distT="0" distB="0" distL="0" distR="0" wp14:anchorId="6C6E66D5" wp14:editId="3022140D">
            <wp:extent cx="5731510" cy="2292350"/>
            <wp:effectExtent l="76200" t="76200" r="78740" b="69850"/>
            <wp:docPr id="31" name="Graphiqu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731510" cy="229235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inline>
        </w:drawing>
      </w:r>
    </w:p>
    <w:p w14:paraId="72872A57" w14:textId="7B6A83E1" w:rsidR="00313AF0" w:rsidRDefault="00313AF0" w:rsidP="00313AF0">
      <w:pPr>
        <w:pStyle w:val="Lgende"/>
      </w:pPr>
      <w:r>
        <w:t xml:space="preserve">Figure 2.2: </w:t>
      </w:r>
      <w:r w:rsidRPr="002E3E4B">
        <w:t xml:space="preserve">Boxplot digram of the Change in Crime Rates for </w:t>
      </w:r>
      <w:r w:rsidR="002133EA">
        <w:t>All</w:t>
      </w:r>
      <w:r>
        <w:t xml:space="preserve"> Neighborhood</w:t>
      </w:r>
      <w:r w:rsidR="002133EA">
        <w:t>s</w:t>
      </w:r>
    </w:p>
    <w:p w14:paraId="47662697" w14:textId="77777777" w:rsidR="00313AF0" w:rsidRDefault="00313AF0" w:rsidP="00AA1C35"/>
    <w:p w14:paraId="6B80582C" w14:textId="4388DC77" w:rsidR="00252ED3" w:rsidRDefault="00313AF0" w:rsidP="00AA1C35">
      <w:r>
        <w:t>In Brooklyn, t</w:t>
      </w:r>
      <w:r w:rsidR="00252ED3">
        <w:t xml:space="preserve">here are </w:t>
      </w:r>
      <w:r w:rsidR="000D6A1D">
        <w:t>50 n</w:t>
      </w:r>
      <w:r w:rsidR="00252ED3">
        <w:t>eighborhood</w:t>
      </w:r>
      <w:r w:rsidR="004734E7">
        <w:t>s</w:t>
      </w:r>
      <w:r w:rsidR="00AA1C35">
        <w:t xml:space="preserve">, delineated by U.S. Census Bureau and named as “Neighborhood Tract Areas”, </w:t>
      </w:r>
      <w:r w:rsidR="00252ED3">
        <w:t xml:space="preserve">which is a reasonable quantity to compare one from the other and </w:t>
      </w:r>
      <w:r w:rsidR="00AA1C35">
        <w:t xml:space="preserve">at the same time, it </w:t>
      </w:r>
      <w:r w:rsidR="00252ED3">
        <w:t xml:space="preserve">is plentiful enough to identify any variation present across the neighborhoods. </w:t>
      </w:r>
      <w:r w:rsidR="00AA1C35">
        <w:t xml:space="preserve">Furthermore, since the impact of gentrification on non-gentrified areas is not something that </w:t>
      </w:r>
      <w:r w:rsidR="00AA1C35">
        <w:lastRenderedPageBreak/>
        <w:t>distinct, and since the metrics used are calculated as per capita, any increase in granularity would only generate more noise and compromise the analysis</w:t>
      </w:r>
      <w:r w:rsidR="00264090">
        <w:t>, as shown in the boxplot</w:t>
      </w:r>
      <w:r w:rsidR="00AA1C35">
        <w:t xml:space="preserve">. </w:t>
      </w:r>
      <w:r w:rsidR="00AC2F6B">
        <w:t xml:space="preserve">Finally, </w:t>
      </w:r>
      <w:r w:rsidR="00252ED3">
        <w:t xml:space="preserve">neighborhoods also have </w:t>
      </w:r>
      <w:r w:rsidR="00AA1C35">
        <w:t>recognizable</w:t>
      </w:r>
      <w:r w:rsidR="00252ED3">
        <w:t xml:space="preserve">, known names such as </w:t>
      </w:r>
      <w:r w:rsidR="00F3086B">
        <w:t>Brighton Beach, Madison, Bushwick North, Bedford, etc.</w:t>
      </w:r>
      <w:r w:rsidR="00AA1C35">
        <w:t xml:space="preserve">, which makes inference more intuitive and referencing more practical, as compared to a numeric ID </w:t>
      </w:r>
      <w:r w:rsidR="00E726B1">
        <w:t>such as</w:t>
      </w:r>
      <w:r w:rsidR="00AA1C35">
        <w:t xml:space="preserve"> Tract No. 728. </w:t>
      </w:r>
    </w:p>
    <w:p w14:paraId="3061548F" w14:textId="5CAEDDD7" w:rsidR="00252ED3" w:rsidRDefault="00252ED3" w:rsidP="00252ED3"/>
    <w:p w14:paraId="2A99D42D" w14:textId="7628B9E3" w:rsidR="00F55204" w:rsidRPr="00F55204" w:rsidRDefault="007B2BEC" w:rsidP="00F55204">
      <w:pPr>
        <w:pStyle w:val="Titre2"/>
        <w:numPr>
          <w:ilvl w:val="1"/>
          <w:numId w:val="1"/>
        </w:numPr>
      </w:pPr>
      <w:bookmarkStart w:id="10" w:name="_Toc60787099"/>
      <w:r>
        <w:rPr>
          <w:noProof/>
        </w:rPr>
        <mc:AlternateContent>
          <mc:Choice Requires="wps">
            <w:drawing>
              <wp:anchor distT="0" distB="0" distL="114300" distR="114300" simplePos="0" relativeHeight="251663360" behindDoc="0" locked="0" layoutInCell="1" allowOverlap="1" wp14:anchorId="6A28D94E" wp14:editId="13703480">
                <wp:simplePos x="0" y="0"/>
                <wp:positionH relativeFrom="margin">
                  <wp:align>center</wp:align>
                </wp:positionH>
                <wp:positionV relativeFrom="paragraph">
                  <wp:posOffset>4264226</wp:posOffset>
                </wp:positionV>
                <wp:extent cx="5486400" cy="635"/>
                <wp:effectExtent l="0" t="0" r="0" b="7620"/>
                <wp:wrapSquare wrapText="bothSides"/>
                <wp:docPr id="267" name="Zone de texte 267"/>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70499107" w14:textId="313AD085" w:rsidR="00651389" w:rsidRPr="002B669D" w:rsidRDefault="00651389" w:rsidP="009E15F0">
                            <w:pPr>
                              <w:pStyle w:val="Lgende"/>
                              <w:rPr>
                                <w:rFonts w:ascii="Montserrat" w:hAnsi="Montserrat"/>
                                <w:color w:val="auto"/>
                                <w:sz w:val="32"/>
                                <w:szCs w:val="32"/>
                              </w:rPr>
                            </w:pPr>
                            <w:r>
                              <w:t>Figure 3: Text Scatterplot of all Neighborhoods by Gentrification Score and Change in Felony Crime R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8D94E" id="Zone de texte 267" o:spid="_x0000_s1027" type="#_x0000_t202" style="position:absolute;left:0;text-align:left;margin-left:0;margin-top:335.75pt;width:6in;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" stroked="f">
                <v:textbox style="mso-fit-shape-to-text:t" inset="0,0,0,0">
                  <w:txbxContent>
                    <w:p w14:paraId="70499107" w14:textId="313AD085" w:rsidR="00651389" w:rsidRPr="002B669D" w:rsidRDefault="00651389" w:rsidP="009E15F0">
                      <w:pPr>
                        <w:pStyle w:val="Lgende"/>
                        <w:rPr>
                          <w:rFonts w:ascii="Montserrat" w:hAnsi="Montserrat"/>
                          <w:color w:val="auto"/>
                          <w:sz w:val="32"/>
                          <w:szCs w:val="32"/>
                        </w:rPr>
                      </w:pPr>
                      <w:r>
                        <w:t>Figure 3: Text Scatterplot of all Neighborhoods by Gentrification Score and Change in Felony Crime Rate</w:t>
                      </w:r>
                    </w:p>
                  </w:txbxContent>
                </v:textbox>
                <w10:wrap type="square" anchorx="margin"/>
              </v:shape>
            </w:pict>
          </mc:Fallback>
        </mc:AlternateContent>
      </w:r>
      <w:r w:rsidRPr="007B2BEC">
        <w:drawing>
          <wp:anchor distT="0" distB="0" distL="114300" distR="114300" simplePos="0" relativeHeight="251682816" behindDoc="0" locked="0" layoutInCell="1" allowOverlap="1" wp14:anchorId="4F2F68FE" wp14:editId="40684931">
            <wp:simplePos x="0" y="0"/>
            <wp:positionH relativeFrom="margin">
              <wp:align>left</wp:align>
            </wp:positionH>
            <wp:positionV relativeFrom="paragraph">
              <wp:posOffset>640866</wp:posOffset>
            </wp:positionV>
            <wp:extent cx="5486400" cy="3429000"/>
            <wp:effectExtent l="76200" t="76200" r="76200" b="76200"/>
            <wp:wrapTopAndBottom/>
            <wp:docPr id="17" name="Graphiqu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486400" cy="342900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anchor>
        </w:drawing>
      </w:r>
      <w:r w:rsidR="000D6A1D">
        <w:t>Non</w:t>
      </w:r>
      <w:r w:rsidR="00AC3B47">
        <w:t>-Gentrified Neighborhoods</w:t>
      </w:r>
      <w:bookmarkEnd w:id="10"/>
    </w:p>
    <w:p w14:paraId="69D86289" w14:textId="502F47C0" w:rsidR="00DC398B" w:rsidRDefault="00DC398B" w:rsidP="00DC398B"/>
    <w:p w14:paraId="63810919" w14:textId="5DB3FAAA" w:rsidR="00DC398B" w:rsidRDefault="000D6A1D" w:rsidP="00944845">
      <w:r w:rsidRPr="000D6A1D">
        <w:t xml:space="preserve">Based </w:t>
      </w:r>
      <w:r>
        <w:t>on an</w:t>
      </w:r>
      <w:r w:rsidR="007B2BEC">
        <w:t xml:space="preserve">other </w:t>
      </w:r>
      <w:r>
        <w:t>exploratory data analysis</w:t>
      </w:r>
      <w:r w:rsidR="003471C7">
        <w:t xml:space="preserve"> with the constructed Gentrification Index over the period of 2010 - 2018</w:t>
      </w:r>
      <w:r>
        <w:t xml:space="preserve">, </w:t>
      </w:r>
      <w:r w:rsidR="003471C7">
        <w:t xml:space="preserve">about half the neighborhoods in Brooklyn have a positive </w:t>
      </w:r>
      <w:r w:rsidR="0045006B">
        <w:t xml:space="preserve">gentrification </w:t>
      </w:r>
      <w:r w:rsidR="003471C7">
        <w:t>score and the other, a negative gentrification score</w:t>
      </w:r>
      <w:r w:rsidR="0071737C">
        <w:t>, as observed in Fig. 1</w:t>
      </w:r>
      <w:r w:rsidR="003471C7">
        <w:t xml:space="preserve">. </w:t>
      </w:r>
      <w:r w:rsidR="001D522A">
        <w:t xml:space="preserve">A simple cross-reference to the areas that are known to be gentrified, such as </w:t>
      </w:r>
      <w:proofErr w:type="gramStart"/>
      <w:r w:rsidR="007B2BEC">
        <w:t xml:space="preserve">Bushwick </w:t>
      </w:r>
      <w:r w:rsidR="001D522A">
        <w:t xml:space="preserve"> and</w:t>
      </w:r>
      <w:proofErr w:type="gramEnd"/>
      <w:r w:rsidR="001D522A">
        <w:t xml:space="preserve"> Bedford, and t</w:t>
      </w:r>
      <w:r w:rsidR="00A00D0F">
        <w:t>hos</w:t>
      </w:r>
      <w:r w:rsidR="001D522A">
        <w:t>e that are</w:t>
      </w:r>
      <w:r w:rsidR="00A00D0F">
        <w:t xml:space="preserve"> </w:t>
      </w:r>
      <w:r w:rsidR="001D522A">
        <w:t>n</w:t>
      </w:r>
      <w:r w:rsidR="00A00D0F">
        <w:t>o</w:t>
      </w:r>
      <w:r w:rsidR="001D522A">
        <w:t xml:space="preserve">t, such as </w:t>
      </w:r>
      <w:r w:rsidR="00AF0B95">
        <w:t xml:space="preserve">Bath Beach </w:t>
      </w:r>
      <w:r w:rsidR="00F9571C">
        <w:t xml:space="preserve">and </w:t>
      </w:r>
      <w:r w:rsidR="00AF0B95">
        <w:t>Bensonhurst West</w:t>
      </w:r>
      <w:r w:rsidR="00F9571C">
        <w:t xml:space="preserve">, verifies that the Gentrification Index has a degree </w:t>
      </w:r>
      <w:r w:rsidR="00F9571C">
        <w:lastRenderedPageBreak/>
        <w:t xml:space="preserve">of validity. Hence, this research can be framed to consider neighborhoods with a negative Gentrification Score to represent Non-Gentrified neighborhoods. </w:t>
      </w:r>
      <w:r w:rsidR="006F3B70">
        <w:t>Furthermore, a clear negative and positive divide underscores the difference between Gentrified and Non-Gentrified neighborhoods, meaning that Gentrification can be perceived as binary, instead of being evaluated on a scale.</w:t>
      </w:r>
      <w:r w:rsidR="00B973CF">
        <w:t xml:space="preserve"> </w:t>
      </w:r>
    </w:p>
    <w:p w14:paraId="261C810A" w14:textId="40EE1ACE" w:rsidR="00C11957" w:rsidRDefault="00DC398B" w:rsidP="00944845">
      <w:r>
        <w:rPr>
          <w:noProof/>
        </w:rPr>
        <mc:AlternateContent>
          <mc:Choice Requires="wps">
            <w:drawing>
              <wp:anchor distT="0" distB="0" distL="114300" distR="114300" simplePos="0" relativeHeight="251660288" behindDoc="0" locked="0" layoutInCell="1" allowOverlap="1" wp14:anchorId="329975B1" wp14:editId="514FC1D0">
                <wp:simplePos x="0" y="0"/>
                <wp:positionH relativeFrom="margin">
                  <wp:align>center</wp:align>
                </wp:positionH>
                <wp:positionV relativeFrom="paragraph">
                  <wp:posOffset>3810000</wp:posOffset>
                </wp:positionV>
                <wp:extent cx="5486400" cy="635"/>
                <wp:effectExtent l="0" t="0" r="0" b="3175"/>
                <wp:wrapSquare wrapText="bothSides"/>
                <wp:docPr id="4" name="Zone de texte 4"/>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72EDC711" w14:textId="326B3BEC" w:rsidR="00651389" w:rsidRPr="007000C9" w:rsidRDefault="00651389" w:rsidP="009E15F0">
                            <w:pPr>
                              <w:pStyle w:val="Lgende"/>
                            </w:pPr>
                            <w:r w:rsidRPr="007000C9">
                              <w:t xml:space="preserve">Figure </w:t>
                            </w:r>
                            <w:r>
                              <w:t>4</w:t>
                            </w:r>
                            <w:r w:rsidRPr="007000C9">
                              <w:t>: Trend analysis comparison of Felony Crime Rates per Capita between Gentrified and Non-Gentrified neighborhoods for each year from 2010 to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975B1" id="Zone de texte 4" o:spid="_x0000_s1028" type="#_x0000_t202" style="position:absolute;left:0;text-align:left;margin-left:0;margin-top:300pt;width:6in;height:.05pt;z-index:251660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" stroked="f">
                <v:textbox style="mso-fit-shape-to-text:t" inset="0,0,0,0">
                  <w:txbxContent>
                    <w:p w14:paraId="72EDC711" w14:textId="326B3BEC" w:rsidR="00651389" w:rsidRPr="007000C9" w:rsidRDefault="00651389" w:rsidP="009E15F0">
                      <w:pPr>
                        <w:pStyle w:val="Lgende"/>
                      </w:pPr>
                      <w:r w:rsidRPr="007000C9">
                        <w:t xml:space="preserve">Figure </w:t>
                      </w:r>
                      <w:r>
                        <w:t>4</w:t>
                      </w:r>
                      <w:r w:rsidRPr="007000C9">
                        <w:t>: Trend analysis comparison of Felony Crime Rates per Capita between Gentrified and Non-Gentrified neighborhoods for each year from 2010 to 2018.</w:t>
                      </w:r>
                    </w:p>
                  </w:txbxContent>
                </v:textbox>
                <w10:wrap type="square" anchorx="margin"/>
              </v:shape>
            </w:pict>
          </mc:Fallback>
        </mc:AlternateContent>
      </w:r>
      <w:r>
        <w:rPr>
          <w:noProof/>
        </w:rPr>
        <w:drawing>
          <wp:anchor distT="0" distB="0" distL="114300" distR="114300" simplePos="0" relativeHeight="251658240" behindDoc="0" locked="0" layoutInCell="1" allowOverlap="1" wp14:anchorId="4583D70B" wp14:editId="047D541B">
            <wp:simplePos x="0" y="0"/>
            <wp:positionH relativeFrom="margin">
              <wp:align>center</wp:align>
            </wp:positionH>
            <wp:positionV relativeFrom="paragraph">
              <wp:posOffset>76200</wp:posOffset>
            </wp:positionV>
            <wp:extent cx="5486400" cy="3429000"/>
            <wp:effectExtent l="76200" t="76200" r="76200" b="76200"/>
            <wp:wrapSquare wrapText="bothSides"/>
            <wp:docPr id="1"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486400" cy="342900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anchor>
        </w:drawing>
      </w:r>
    </w:p>
    <w:p w14:paraId="09873146" w14:textId="77777777" w:rsidR="00944845" w:rsidRDefault="00944845" w:rsidP="00944845"/>
    <w:p w14:paraId="3B943823" w14:textId="495FF61D" w:rsidR="00CE6007" w:rsidRDefault="008B429B" w:rsidP="00AC3B47">
      <w:r>
        <w:t xml:space="preserve">Dividing the neighborhoods into </w:t>
      </w:r>
      <w:r w:rsidR="00CE6007">
        <w:t>g</w:t>
      </w:r>
      <w:r>
        <w:t xml:space="preserve">entrified and </w:t>
      </w:r>
      <w:r w:rsidR="00CE6007">
        <w:t>n</w:t>
      </w:r>
      <w:r>
        <w:t>on-</w:t>
      </w:r>
      <w:r w:rsidR="00CE6007">
        <w:t>g</w:t>
      </w:r>
      <w:r>
        <w:t>entrified is also affirmed when comparing the</w:t>
      </w:r>
      <w:r w:rsidR="007000C9">
        <w:t xml:space="preserve"> average</w:t>
      </w:r>
      <w:r>
        <w:t xml:space="preserve"> yearly </w:t>
      </w:r>
      <w:r w:rsidR="00CE6007">
        <w:t>c</w:t>
      </w:r>
      <w:r>
        <w:t xml:space="preserve">rime </w:t>
      </w:r>
      <w:r w:rsidR="00CE6007">
        <w:t>r</w:t>
      </w:r>
      <w:r>
        <w:t xml:space="preserve">ates per </w:t>
      </w:r>
      <w:r w:rsidR="00CE6007">
        <w:t>c</w:t>
      </w:r>
      <w:r>
        <w:t xml:space="preserve">apita </w:t>
      </w:r>
      <w:r w:rsidR="007000C9">
        <w:t>of</w:t>
      </w:r>
      <w:r>
        <w:t xml:space="preserve"> these two categories of </w:t>
      </w:r>
      <w:r w:rsidR="00CE6007">
        <w:t>n</w:t>
      </w:r>
      <w:r>
        <w:t>eighborhoods</w:t>
      </w:r>
      <w:r w:rsidR="007000C9">
        <w:t xml:space="preserve">, as shown in Fig. </w:t>
      </w:r>
      <w:r w:rsidR="00CE6007">
        <w:t>4</w:t>
      </w:r>
      <w:r w:rsidR="007000C9">
        <w:t xml:space="preserve">. </w:t>
      </w:r>
      <w:r w:rsidR="00CE6007">
        <w:t xml:space="preserve">For neighborhoods with gentrification present, the average felony crime rates increased in 2011 – 2013 from 1.95 to 2.50, decreased in 2013 - 2014 and remained the same after that. For neighborhoods without gentrification, crime rates fell substantially from 1.87 to 1.50, increased slightly from 2013 – 2014 and remained the same after that. Using a quadratic regression </w:t>
      </w:r>
      <w:r w:rsidR="00CE6007">
        <w:lastRenderedPageBreak/>
        <w:t>line to observe the trend, it is evident that e</w:t>
      </w:r>
      <w:r w:rsidR="007000C9">
        <w:t xml:space="preserve">ach trend line is distinctly different from the other, suggesting a relation between whether </w:t>
      </w:r>
      <w:r w:rsidR="00CE6007">
        <w:t>n</w:t>
      </w:r>
      <w:r w:rsidR="007000C9">
        <w:t xml:space="preserve">eighborhoods are </w:t>
      </w:r>
      <w:r w:rsidR="00CE6007">
        <w:t>g</w:t>
      </w:r>
      <w:r w:rsidR="007000C9">
        <w:t xml:space="preserve">entrified or not with crime rates. </w:t>
      </w:r>
    </w:p>
    <w:p w14:paraId="41FA9019" w14:textId="4FADCDB6" w:rsidR="00AC3B47" w:rsidRDefault="007000C9" w:rsidP="00AC3B47">
      <w:r>
        <w:t xml:space="preserve">While the overall trend is inconclusive and insufficient to conclude the impact </w:t>
      </w:r>
      <w:r w:rsidR="002E7CD3">
        <w:t xml:space="preserve">of Gentrification on Crime Rates </w:t>
      </w:r>
      <w:r>
        <w:t xml:space="preserve">for now, this initial analysis underscores the </w:t>
      </w:r>
      <w:r w:rsidR="00D64EF5">
        <w:t xml:space="preserve">utility and viability of classifying neighborhoods as Gentrified or Non-Gentrified. </w:t>
      </w:r>
    </w:p>
    <w:p w14:paraId="59B9B0C8" w14:textId="77777777" w:rsidR="00BB3BAA" w:rsidRDefault="00BB3BAA" w:rsidP="00AC3B47"/>
    <w:p w14:paraId="5DE0F18B" w14:textId="16C405FB" w:rsidR="00AC3B47" w:rsidRPr="00AC3B47" w:rsidRDefault="00AC3B47" w:rsidP="00AC3B47">
      <w:r>
        <w:t xml:space="preserve"> </w:t>
      </w:r>
    </w:p>
    <w:p w14:paraId="770F10B5" w14:textId="4CB94A09" w:rsidR="00F55204" w:rsidRPr="00F55204" w:rsidRDefault="00AC3B47" w:rsidP="00F55204">
      <w:pPr>
        <w:pStyle w:val="Titre2"/>
        <w:numPr>
          <w:ilvl w:val="1"/>
          <w:numId w:val="1"/>
        </w:numPr>
      </w:pPr>
      <w:bookmarkStart w:id="11" w:name="_Toc60787100"/>
      <w:r>
        <w:t>Hypothes</w:t>
      </w:r>
      <w:r w:rsidR="00385B22">
        <w:t>i</w:t>
      </w:r>
      <w:r w:rsidR="000D171B">
        <w:t>s</w:t>
      </w:r>
      <w:bookmarkEnd w:id="11"/>
    </w:p>
    <w:p w14:paraId="78C19058" w14:textId="0CB70E9D" w:rsidR="00A169B6" w:rsidRDefault="000A0190" w:rsidP="00A169B6">
      <w:pPr>
        <w:rPr>
          <w:rStyle w:val="lev"/>
          <w:b w:val="0"/>
          <w:bCs w:val="0"/>
        </w:rPr>
      </w:pPr>
      <w:r>
        <w:t xml:space="preserve">Whether or not </w:t>
      </w:r>
      <w:r w:rsidR="00DA5903">
        <w:t>f</w:t>
      </w:r>
      <w:r>
        <w:t xml:space="preserve">elony </w:t>
      </w:r>
      <w:r w:rsidR="00DA5903">
        <w:t>c</w:t>
      </w:r>
      <w:r>
        <w:t xml:space="preserve">rime </w:t>
      </w:r>
      <w:r w:rsidR="00DA5903">
        <w:t>r</w:t>
      </w:r>
      <w:r>
        <w:t xml:space="preserve">ates would increase in </w:t>
      </w:r>
      <w:r w:rsidR="00DA5903">
        <w:t>N</w:t>
      </w:r>
      <w:r>
        <w:t>on-</w:t>
      </w:r>
      <w:r w:rsidR="00DA5903">
        <w:t>g</w:t>
      </w:r>
      <w:r>
        <w:t xml:space="preserve">entrified </w:t>
      </w:r>
      <w:r w:rsidR="00DA5903">
        <w:t>n</w:t>
      </w:r>
      <w:r>
        <w:t xml:space="preserve">eighborhoods </w:t>
      </w:r>
      <w:proofErr w:type="gramStart"/>
      <w:r>
        <w:t>as a result of</w:t>
      </w:r>
      <w:proofErr w:type="gramEnd"/>
      <w:r>
        <w:t xml:space="preserve"> Gentrification is plausible either way. Based on </w:t>
      </w:r>
      <w:r w:rsidR="002E7CD3">
        <w:t xml:space="preserve">existing research, it could be reasoned that since Gentrification in a county like Brooklyn would displace residents of low SES (Chapple et al., 2018) into the non-gentrified areas and that since </w:t>
      </w:r>
      <w:r w:rsidR="002E7CD3" w:rsidRPr="00351EB1">
        <w:rPr>
          <w:rStyle w:val="lev"/>
          <w:b w:val="0"/>
          <w:bCs w:val="0"/>
          <w:color w:val="2D3B45"/>
          <w:shd w:val="clear" w:color="auto" w:fill="FFFFFF"/>
        </w:rPr>
        <w:t>that low rates of upward mobility coincides with high rates of violent crime</w:t>
      </w:r>
      <w:r w:rsidR="00E5238E">
        <w:rPr>
          <w:rStyle w:val="lev"/>
          <w:b w:val="0"/>
          <w:bCs w:val="0"/>
          <w:color w:val="2D3B45"/>
          <w:shd w:val="clear" w:color="auto" w:fill="FFFFFF"/>
        </w:rPr>
        <w:t xml:space="preserve"> </w:t>
      </w:r>
      <w:r w:rsidR="002E7CD3" w:rsidRPr="00351EB1">
        <w:rPr>
          <w:rStyle w:val="lev"/>
          <w:b w:val="0"/>
          <w:bCs w:val="0"/>
        </w:rPr>
        <w:t>(</w:t>
      </w:r>
      <w:r w:rsidR="00C76C6F">
        <w:rPr>
          <w:rStyle w:val="lev"/>
          <w:b w:val="0"/>
          <w:bCs w:val="0"/>
        </w:rPr>
        <w:t>Sharkey</w:t>
      </w:r>
      <w:r w:rsidR="002E7CD3" w:rsidRPr="00351EB1">
        <w:rPr>
          <w:rStyle w:val="lev"/>
          <w:b w:val="0"/>
          <w:bCs w:val="0"/>
        </w:rPr>
        <w:t xml:space="preserve">, </w:t>
      </w:r>
      <w:proofErr w:type="spellStart"/>
      <w:r w:rsidR="002E7CD3" w:rsidRPr="00351EB1">
        <w:rPr>
          <w:rStyle w:val="lev"/>
          <w:b w:val="0"/>
          <w:bCs w:val="0"/>
        </w:rPr>
        <w:t>Torrats</w:t>
      </w:r>
      <w:proofErr w:type="spellEnd"/>
      <w:r w:rsidR="002E7CD3">
        <w:rPr>
          <w:rStyle w:val="lev"/>
          <w:b w:val="0"/>
          <w:bCs w:val="0"/>
        </w:rPr>
        <w:t>-Espinosa</w:t>
      </w:r>
      <w:r w:rsidR="002E7CD3" w:rsidRPr="00351EB1">
        <w:rPr>
          <w:rStyle w:val="lev"/>
          <w:b w:val="0"/>
          <w:bCs w:val="0"/>
        </w:rPr>
        <w:t>, 201</w:t>
      </w:r>
      <w:r w:rsidR="00C76C6F">
        <w:rPr>
          <w:rStyle w:val="lev"/>
          <w:b w:val="0"/>
          <w:bCs w:val="0"/>
        </w:rPr>
        <w:t>7</w:t>
      </w:r>
      <w:r w:rsidR="002E7CD3">
        <w:rPr>
          <w:rStyle w:val="lev"/>
          <w:b w:val="0"/>
          <w:bCs w:val="0"/>
        </w:rPr>
        <w:t>)</w:t>
      </w:r>
      <w:r w:rsidR="00385B22">
        <w:rPr>
          <w:rStyle w:val="lev"/>
          <w:b w:val="0"/>
          <w:bCs w:val="0"/>
        </w:rPr>
        <w:t xml:space="preserve">, having an influx of more low-income residents in the Non-Gentrified neighborhoods would lead to a rise in felony crime rates. On the other hand, </w:t>
      </w:r>
      <w:r w:rsidR="00A169B6">
        <w:rPr>
          <w:rStyle w:val="lev"/>
          <w:b w:val="0"/>
          <w:bCs w:val="0"/>
        </w:rPr>
        <w:t>if we were to consider that Gentrification is correlated with falling crime rates in highly Gentrified neighborhoods, as supported by (</w:t>
      </w:r>
      <w:r w:rsidR="00EF7BDC">
        <w:rPr>
          <w:rStyle w:val="lev"/>
          <w:b w:val="0"/>
          <w:bCs w:val="0"/>
        </w:rPr>
        <w:t>O’ Sullivan, 2005</w:t>
      </w:r>
      <w:r w:rsidR="00A169B6">
        <w:rPr>
          <w:rStyle w:val="lev"/>
          <w:b w:val="0"/>
          <w:bCs w:val="0"/>
        </w:rPr>
        <w:t xml:space="preserve">), it is also possible that this effect ripples to adjacent neighborhoods, thus leading to a decrease in crime rates. </w:t>
      </w:r>
      <w:r w:rsidR="00A169B6">
        <w:rPr>
          <w:rStyle w:val="lev"/>
          <w:b w:val="0"/>
          <w:bCs w:val="0"/>
        </w:rPr>
        <w:tab/>
      </w:r>
    </w:p>
    <w:p w14:paraId="0B5901AD" w14:textId="07C80380" w:rsidR="00A169B6" w:rsidRPr="00EF5D21" w:rsidRDefault="00A169B6" w:rsidP="00A169B6">
      <w:pPr>
        <w:rPr>
          <w:rStyle w:val="lev"/>
          <w:b w:val="0"/>
          <w:bCs w:val="0"/>
          <w:u w:val="single"/>
        </w:rPr>
      </w:pPr>
      <w:r>
        <w:rPr>
          <w:rStyle w:val="lev"/>
          <w:b w:val="0"/>
          <w:bCs w:val="0"/>
        </w:rPr>
        <w:t xml:space="preserve">Based on the strong influence of Gentrification in </w:t>
      </w:r>
      <w:r w:rsidR="00E124B6">
        <w:rPr>
          <w:rStyle w:val="lev"/>
          <w:b w:val="0"/>
          <w:bCs w:val="0"/>
        </w:rPr>
        <w:t>Brooklyn</w:t>
      </w:r>
      <w:r>
        <w:rPr>
          <w:rStyle w:val="lev"/>
          <w:b w:val="0"/>
          <w:bCs w:val="0"/>
        </w:rPr>
        <w:t>,</w:t>
      </w:r>
      <w:r w:rsidR="00E124B6">
        <w:rPr>
          <w:rStyle w:val="lev"/>
          <w:b w:val="0"/>
          <w:bCs w:val="0"/>
        </w:rPr>
        <w:t xml:space="preserve"> I would presume the latter to be true, in that </w:t>
      </w:r>
      <w:r w:rsidR="00E124B6" w:rsidRPr="00EF7BDC">
        <w:rPr>
          <w:rStyle w:val="lev"/>
          <w:b w:val="0"/>
          <w:bCs w:val="0"/>
        </w:rPr>
        <w:t>the impact of Gentrification on lower crime rates in Gentrified neighborhoods would also register in Non-Gentrified neighborhoods</w:t>
      </w:r>
      <w:r w:rsidR="00EF7BDC">
        <w:rPr>
          <w:rStyle w:val="lev"/>
          <w:b w:val="0"/>
          <w:bCs w:val="0"/>
        </w:rPr>
        <w:t xml:space="preserve">, </w:t>
      </w:r>
      <w:r w:rsidR="00EF7BDC" w:rsidRPr="00B314E2">
        <w:rPr>
          <w:rStyle w:val="lev"/>
          <w:i/>
          <w:iCs/>
        </w:rPr>
        <w:t>so</w:t>
      </w:r>
      <w:r w:rsidR="00EF7BDC" w:rsidRPr="00DA5903">
        <w:rPr>
          <w:rStyle w:val="lev"/>
          <w:i/>
          <w:iCs/>
          <w:u w:val="single"/>
        </w:rPr>
        <w:t xml:space="preserve"> crime rates would decrease in </w:t>
      </w:r>
      <w:r w:rsidR="00EF5D21" w:rsidRPr="00DA5903">
        <w:rPr>
          <w:rStyle w:val="lev"/>
          <w:i/>
          <w:iCs/>
          <w:u w:val="single"/>
        </w:rPr>
        <w:t>non-gentrified</w:t>
      </w:r>
      <w:r w:rsidR="00EF7BDC" w:rsidRPr="00DA5903">
        <w:rPr>
          <w:rStyle w:val="lev"/>
          <w:i/>
          <w:iCs/>
          <w:u w:val="single"/>
        </w:rPr>
        <w:t xml:space="preserve"> neighborhoods.</w:t>
      </w:r>
    </w:p>
    <w:p w14:paraId="7108FBB5" w14:textId="50B1407D" w:rsidR="000B18C6" w:rsidRPr="008D2944" w:rsidRDefault="00C06B61" w:rsidP="008D2944">
      <w:r>
        <w:rPr>
          <w:rStyle w:val="lev"/>
          <w:b w:val="0"/>
          <w:bCs w:val="0"/>
        </w:rPr>
        <w:t xml:space="preserve">Regardless, the possibility of either happening based on theory is likely, and the more pertinent point is to discover </w:t>
      </w:r>
      <w:proofErr w:type="gramStart"/>
      <w:r>
        <w:rPr>
          <w:rStyle w:val="lev"/>
          <w:b w:val="0"/>
          <w:bCs w:val="0"/>
        </w:rPr>
        <w:t>whether or not</w:t>
      </w:r>
      <w:proofErr w:type="gramEnd"/>
      <w:r>
        <w:rPr>
          <w:rStyle w:val="lev"/>
          <w:b w:val="0"/>
          <w:bCs w:val="0"/>
        </w:rPr>
        <w:t xml:space="preserve"> Gentrification actually has an impact on Crime Rates in </w:t>
      </w:r>
      <w:r w:rsidR="00EF5D21">
        <w:rPr>
          <w:rStyle w:val="lev"/>
          <w:b w:val="0"/>
          <w:bCs w:val="0"/>
        </w:rPr>
        <w:t>Non-gentrified</w:t>
      </w:r>
      <w:r>
        <w:rPr>
          <w:rStyle w:val="lev"/>
          <w:b w:val="0"/>
          <w:bCs w:val="0"/>
        </w:rPr>
        <w:t xml:space="preserve"> Areas, and how this impact is </w:t>
      </w:r>
      <w:r w:rsidR="008D2944">
        <w:rPr>
          <w:rStyle w:val="lev"/>
          <w:b w:val="0"/>
          <w:bCs w:val="0"/>
        </w:rPr>
        <w:t xml:space="preserve">exerted would be more insightful. </w:t>
      </w:r>
      <w:r w:rsidR="000B18C6" w:rsidRPr="008D2944">
        <w:rPr>
          <w:u w:val="single"/>
        </w:rPr>
        <w:br w:type="page"/>
      </w:r>
    </w:p>
    <w:p w14:paraId="5B07B94A" w14:textId="525C3994" w:rsidR="006E0E66" w:rsidRDefault="00863D7D" w:rsidP="006E0E66">
      <w:pPr>
        <w:pStyle w:val="Titre1"/>
        <w:numPr>
          <w:ilvl w:val="0"/>
          <w:numId w:val="1"/>
        </w:numPr>
      </w:pPr>
      <w:bookmarkStart w:id="12" w:name="_Toc60787101"/>
      <w:r>
        <w:lastRenderedPageBreak/>
        <w:t xml:space="preserve">Data &amp; </w:t>
      </w:r>
      <w:r w:rsidR="000B18C6">
        <w:t>Methodology</w:t>
      </w:r>
      <w:bookmarkEnd w:id="12"/>
    </w:p>
    <w:p w14:paraId="5167CE4F" w14:textId="347ECF29" w:rsidR="00F0627A" w:rsidRPr="00185491" w:rsidRDefault="00F0627A" w:rsidP="00F0627A">
      <w:pPr>
        <w:pStyle w:val="Titre2"/>
        <w:numPr>
          <w:ilvl w:val="1"/>
          <w:numId w:val="1"/>
        </w:numPr>
        <w:rPr>
          <w:rStyle w:val="lev"/>
          <w:b w:val="0"/>
          <w:bCs w:val="0"/>
          <w:color w:val="2D3B45"/>
          <w:shd w:val="clear" w:color="auto" w:fill="FFFFFF"/>
        </w:rPr>
      </w:pPr>
      <w:bookmarkStart w:id="13" w:name="_Toc60787102"/>
      <w:r>
        <w:rPr>
          <w:rStyle w:val="lev"/>
          <w:b w:val="0"/>
          <w:bCs w:val="0"/>
          <w:color w:val="2D3B45"/>
          <w:shd w:val="clear" w:color="auto" w:fill="FFFFFF"/>
        </w:rPr>
        <w:t xml:space="preserve">Datasets </w:t>
      </w:r>
      <w:r w:rsidR="00C433BB">
        <w:rPr>
          <w:rStyle w:val="lev"/>
          <w:b w:val="0"/>
          <w:bCs w:val="0"/>
          <w:color w:val="2D3B45"/>
          <w:shd w:val="clear" w:color="auto" w:fill="FFFFFF"/>
        </w:rPr>
        <w:t>Imported</w:t>
      </w:r>
      <w:bookmarkEnd w:id="13"/>
    </w:p>
    <w:p w14:paraId="1359A7FC" w14:textId="247C06B0" w:rsidR="00805AD9" w:rsidRDefault="00805AD9" w:rsidP="00805AD9">
      <w:pPr>
        <w:rPr>
          <w:rStyle w:val="lev"/>
          <w:b w:val="0"/>
          <w:bCs w:val="0"/>
          <w:color w:val="2D3B45"/>
          <w:shd w:val="clear" w:color="auto" w:fill="FFFFFF"/>
        </w:rPr>
      </w:pPr>
      <w:r>
        <w:rPr>
          <w:rStyle w:val="lev"/>
          <w:b w:val="0"/>
          <w:bCs w:val="0"/>
          <w:color w:val="2D3B45"/>
          <w:shd w:val="clear" w:color="auto" w:fill="FFFFFF"/>
        </w:rPr>
        <w:t xml:space="preserve">The main information required for this analysis would be </w:t>
      </w:r>
      <w:r w:rsidR="00293EE5">
        <w:rPr>
          <w:rStyle w:val="lev"/>
          <w:b w:val="0"/>
          <w:bCs w:val="0"/>
          <w:color w:val="2D3B45"/>
          <w:shd w:val="clear" w:color="auto" w:fill="FFFFFF"/>
        </w:rPr>
        <w:t xml:space="preserve">demographic data </w:t>
      </w:r>
      <w:r>
        <w:rPr>
          <w:rStyle w:val="lev"/>
          <w:b w:val="0"/>
          <w:bCs w:val="0"/>
          <w:color w:val="2D3B45"/>
          <w:shd w:val="clear" w:color="auto" w:fill="FFFFFF"/>
        </w:rPr>
        <w:t xml:space="preserve">of Brooklyn neighborhoods to evaluate the extent of </w:t>
      </w:r>
      <w:r w:rsidR="008735D0">
        <w:rPr>
          <w:rStyle w:val="lev"/>
          <w:b w:val="0"/>
          <w:bCs w:val="0"/>
          <w:color w:val="2D3B45"/>
          <w:shd w:val="clear" w:color="auto" w:fill="FFFFFF"/>
        </w:rPr>
        <w:t>G</w:t>
      </w:r>
      <w:r>
        <w:rPr>
          <w:rStyle w:val="lev"/>
          <w:b w:val="0"/>
          <w:bCs w:val="0"/>
          <w:color w:val="2D3B45"/>
          <w:shd w:val="clear" w:color="auto" w:fill="FFFFFF"/>
        </w:rPr>
        <w:t xml:space="preserve">entrification and the </w:t>
      </w:r>
      <w:r w:rsidR="002F769C">
        <w:rPr>
          <w:rStyle w:val="lev"/>
          <w:b w:val="0"/>
          <w:bCs w:val="0"/>
          <w:color w:val="2D3B45"/>
          <w:shd w:val="clear" w:color="auto" w:fill="FFFFFF"/>
        </w:rPr>
        <w:t xml:space="preserve">number of Felony </w:t>
      </w:r>
      <w:r>
        <w:rPr>
          <w:rStyle w:val="lev"/>
          <w:b w:val="0"/>
          <w:bCs w:val="0"/>
          <w:color w:val="2D3B45"/>
          <w:shd w:val="clear" w:color="auto" w:fill="FFFFFF"/>
        </w:rPr>
        <w:t xml:space="preserve">crimes </w:t>
      </w:r>
      <w:r w:rsidR="009B3481">
        <w:rPr>
          <w:rStyle w:val="lev"/>
          <w:b w:val="0"/>
          <w:bCs w:val="0"/>
          <w:color w:val="2D3B45"/>
          <w:shd w:val="clear" w:color="auto" w:fill="FFFFFF"/>
        </w:rPr>
        <w:t>committed</w:t>
      </w:r>
      <w:r>
        <w:rPr>
          <w:rStyle w:val="lev"/>
          <w:b w:val="0"/>
          <w:bCs w:val="0"/>
          <w:color w:val="2D3B45"/>
          <w:shd w:val="clear" w:color="auto" w:fill="FFFFFF"/>
        </w:rPr>
        <w:t xml:space="preserve"> in the same neighborhood. This was </w:t>
      </w:r>
      <w:r w:rsidR="008735D0">
        <w:rPr>
          <w:rStyle w:val="lev"/>
          <w:b w:val="0"/>
          <w:bCs w:val="0"/>
          <w:color w:val="2D3B45"/>
          <w:shd w:val="clear" w:color="auto" w:fill="FFFFFF"/>
        </w:rPr>
        <w:t>obtained from</w:t>
      </w:r>
      <w:r>
        <w:rPr>
          <w:rStyle w:val="lev"/>
          <w:b w:val="0"/>
          <w:bCs w:val="0"/>
          <w:color w:val="2D3B45"/>
          <w:shd w:val="clear" w:color="auto" w:fill="FFFFFF"/>
        </w:rPr>
        <w:t xml:space="preserve"> two datasets: </w:t>
      </w:r>
    </w:p>
    <w:p w14:paraId="7986FC48" w14:textId="77777777" w:rsidR="008735D0" w:rsidRDefault="008735D0" w:rsidP="00651389">
      <w:pPr>
        <w:pStyle w:val="Titre3"/>
        <w:rPr>
          <w:rStyle w:val="lev"/>
          <w:b/>
          <w:bCs/>
          <w:color w:val="2D3B45"/>
          <w:shd w:val="clear" w:color="auto" w:fill="FFFFFF"/>
        </w:rPr>
      </w:pPr>
    </w:p>
    <w:p w14:paraId="43976507" w14:textId="1C8231E6" w:rsidR="00805AD9" w:rsidRDefault="008735D0" w:rsidP="00651389">
      <w:pPr>
        <w:pStyle w:val="Titre3"/>
        <w:rPr>
          <w:rStyle w:val="lev"/>
          <w:b/>
          <w:bCs/>
          <w:color w:val="2D3B45"/>
          <w:shd w:val="clear" w:color="auto" w:fill="FFFFFF"/>
        </w:rPr>
      </w:pPr>
      <w:r>
        <w:rPr>
          <w:rStyle w:val="lev"/>
          <w:b/>
          <w:bCs/>
          <w:color w:val="2D3B45"/>
          <w:shd w:val="clear" w:color="auto" w:fill="FFFFFF"/>
        </w:rPr>
        <w:t xml:space="preserve">A) </w:t>
      </w:r>
      <w:r w:rsidR="00805AD9" w:rsidRPr="00805AD9">
        <w:rPr>
          <w:rStyle w:val="lev"/>
          <w:b/>
          <w:bCs/>
          <w:color w:val="2D3B45"/>
          <w:shd w:val="clear" w:color="auto" w:fill="FFFFFF"/>
        </w:rPr>
        <w:t>American Community Survey (ACS) by U.S. Census Bureau</w:t>
      </w:r>
    </w:p>
    <w:p w14:paraId="71B8BBF2" w14:textId="363B8963" w:rsidR="00D40FB5" w:rsidRDefault="00D40FB5" w:rsidP="00805AD9">
      <w:pPr>
        <w:rPr>
          <w:rStyle w:val="lev"/>
          <w:b w:val="0"/>
          <w:bCs w:val="0"/>
          <w:color w:val="2D3B45"/>
          <w:shd w:val="clear" w:color="auto" w:fill="FFFFFF"/>
        </w:rPr>
      </w:pPr>
      <w:r>
        <w:rPr>
          <w:rStyle w:val="lev"/>
          <w:b w:val="0"/>
          <w:bCs w:val="0"/>
          <w:color w:val="2D3B45"/>
          <w:shd w:val="clear" w:color="auto" w:fill="FFFFFF"/>
        </w:rPr>
        <w:t xml:space="preserve">Initiated in 2005, </w:t>
      </w:r>
      <w:r w:rsidR="008735D0">
        <w:t xml:space="preserve">the ACS data that is administered by the U.S. Census Bureau </w:t>
      </w:r>
      <w:r w:rsidR="008735D0" w:rsidRPr="00805AD9">
        <w:rPr>
          <w:rStyle w:val="lev"/>
          <w:b w:val="0"/>
          <w:bCs w:val="0"/>
          <w:color w:val="2D3B45"/>
          <w:shd w:val="clear" w:color="auto" w:fill="FFFFFF"/>
        </w:rPr>
        <w:fldChar w:fldCharType="begin"/>
      </w:r>
      <w:r w:rsidR="008735D0" w:rsidRPr="00805AD9">
        <w:rPr>
          <w:rStyle w:val="lev"/>
          <w:b w:val="0"/>
          <w:bCs w:val="0"/>
          <w:color w:val="2D3B45"/>
          <w:shd w:val="clear" w:color="auto" w:fill="FFFFFF"/>
        </w:rPr>
        <w:instrText xml:space="preserve"> ADDIN ZOTERO_ITEM CSL_CITATION {"citationID":"pLaxd4Cn","properties":{"formattedCitation":"(Bureau, n.d.)","plainCitation":"(Bureau, n.d.)","noteIndex":0},"citationItems":[{"id":21,"uris":["http://zotero.org/users/local/UXOlMPwf/items/K8Y6HEUY"],"uri":["http://zotero.org/users/local/UXOlMPwf/items/K8Y6HEUY"],"itemData":{"id":21,"type":"webpage","abstract":"The American Community Survey is the premier source for information about America's changing population, housing and workforce.","container-title":"The United States Census Bureau","language":"EN-US","title":"American Community Survey (ACS)","URL":"https://www.census.gov/programs-surveys/acs","author":[{"family":"Bureau","given":"US Census"}],"accessed":{"date-parts":[["2020",9,10]]}}}],"schema":"https://github.com/citation-style-language/schema/raw/master/csl-citation.json"} </w:instrText>
      </w:r>
      <w:r w:rsidR="008735D0" w:rsidRPr="00805AD9">
        <w:rPr>
          <w:rStyle w:val="lev"/>
          <w:b w:val="0"/>
          <w:bCs w:val="0"/>
          <w:color w:val="2D3B45"/>
          <w:shd w:val="clear" w:color="auto" w:fill="FFFFFF"/>
        </w:rPr>
        <w:fldChar w:fldCharType="separate"/>
      </w:r>
      <w:r w:rsidR="008735D0" w:rsidRPr="00293EE5">
        <w:t>(Bureau, n.d.)</w:t>
      </w:r>
      <w:r w:rsidR="008735D0" w:rsidRPr="00805AD9">
        <w:rPr>
          <w:rStyle w:val="lev"/>
          <w:b w:val="0"/>
          <w:bCs w:val="0"/>
          <w:color w:val="2D3B45"/>
          <w:shd w:val="clear" w:color="auto" w:fill="FFFFFF"/>
        </w:rPr>
        <w:fldChar w:fldCharType="end"/>
      </w:r>
      <w:r w:rsidR="008735D0" w:rsidRPr="00805AD9">
        <w:rPr>
          <w:rStyle w:val="lev"/>
          <w:b w:val="0"/>
          <w:bCs w:val="0"/>
          <w:color w:val="2D3B45"/>
          <w:shd w:val="clear" w:color="auto" w:fill="FFFFFF"/>
        </w:rPr>
        <w:t xml:space="preserve"> </w:t>
      </w:r>
      <w:r w:rsidR="008735D0">
        <w:rPr>
          <w:rStyle w:val="lev"/>
          <w:b w:val="0"/>
          <w:bCs w:val="0"/>
          <w:color w:val="2D3B45"/>
          <w:shd w:val="clear" w:color="auto" w:fill="FFFFFF"/>
        </w:rPr>
        <w:t xml:space="preserve">consists of data from </w:t>
      </w:r>
      <w:r>
        <w:rPr>
          <w:rStyle w:val="lev"/>
          <w:b w:val="0"/>
          <w:bCs w:val="0"/>
          <w:color w:val="2D3B45"/>
          <w:shd w:val="clear" w:color="auto" w:fill="FFFFFF"/>
        </w:rPr>
        <w:t>a</w:t>
      </w:r>
      <w:r w:rsidR="005552DB">
        <w:rPr>
          <w:rStyle w:val="lev"/>
          <w:b w:val="0"/>
          <w:bCs w:val="0"/>
          <w:color w:val="2D3B45"/>
          <w:shd w:val="clear" w:color="auto" w:fill="FFFFFF"/>
        </w:rPr>
        <w:t xml:space="preserve">nnual surveys conducted </w:t>
      </w:r>
      <w:r>
        <w:rPr>
          <w:rStyle w:val="lev"/>
          <w:b w:val="0"/>
          <w:bCs w:val="0"/>
          <w:color w:val="2D3B45"/>
          <w:shd w:val="clear" w:color="auto" w:fill="FFFFFF"/>
        </w:rPr>
        <w:t xml:space="preserve">on approximately 3.5 million households </w:t>
      </w:r>
      <w:r w:rsidR="00163617">
        <w:rPr>
          <w:rStyle w:val="lev"/>
          <w:b w:val="0"/>
          <w:bCs w:val="0"/>
          <w:color w:val="2D3B45"/>
          <w:shd w:val="clear" w:color="auto" w:fill="FFFFFF"/>
        </w:rPr>
        <w:t xml:space="preserve">in all </w:t>
      </w:r>
      <w:r>
        <w:rPr>
          <w:rStyle w:val="lev"/>
          <w:b w:val="0"/>
          <w:bCs w:val="0"/>
          <w:color w:val="2D3B45"/>
          <w:shd w:val="clear" w:color="auto" w:fill="FFFFFF"/>
        </w:rPr>
        <w:t>U.S. States. This data is aggregated into estimates at geographic</w:t>
      </w:r>
      <w:r w:rsidR="00113517">
        <w:rPr>
          <w:rStyle w:val="lev"/>
          <w:b w:val="0"/>
          <w:bCs w:val="0"/>
          <w:color w:val="2D3B45"/>
          <w:shd w:val="clear" w:color="auto" w:fill="FFFFFF"/>
        </w:rPr>
        <w:t>al</w:t>
      </w:r>
      <w:r>
        <w:rPr>
          <w:rStyle w:val="lev"/>
          <w:b w:val="0"/>
          <w:bCs w:val="0"/>
          <w:color w:val="2D3B45"/>
          <w:shd w:val="clear" w:color="auto" w:fill="FFFFFF"/>
        </w:rPr>
        <w:t xml:space="preserve"> summary levels such as states, counties, tracts, etc. </w:t>
      </w:r>
    </w:p>
    <w:p w14:paraId="5AFAFA88" w14:textId="3AD58D9A" w:rsidR="00EB76AA" w:rsidRDefault="000E47F9" w:rsidP="005B27B3">
      <w:pPr>
        <w:rPr>
          <w:rStyle w:val="lev"/>
          <w:b w:val="0"/>
          <w:bCs w:val="0"/>
          <w:color w:val="2D3B45"/>
          <w:shd w:val="clear" w:color="auto" w:fill="FFFFFF"/>
        </w:rPr>
      </w:pPr>
      <w:r>
        <w:rPr>
          <w:rStyle w:val="lev"/>
          <w:b w:val="0"/>
          <w:bCs w:val="0"/>
          <w:color w:val="2D3B45"/>
          <w:shd w:val="clear" w:color="auto" w:fill="FFFFFF"/>
        </w:rPr>
        <w:t>A</w:t>
      </w:r>
      <w:r w:rsidR="00D40FB5">
        <w:rPr>
          <w:rStyle w:val="lev"/>
          <w:b w:val="0"/>
          <w:bCs w:val="0"/>
          <w:color w:val="2D3B45"/>
          <w:shd w:val="clear" w:color="auto" w:fill="FFFFFF"/>
        </w:rPr>
        <w:t xml:space="preserve"> large quantity of data available and only a specific subset of this is required for our analysis. Specifically, demographic data on neighborhoods in Brooklyn over several years is sufficient. Thus, the most efficient way to achieve this is through the </w:t>
      </w:r>
      <w:r w:rsidR="005411C0">
        <w:rPr>
          <w:rStyle w:val="lev"/>
          <w:b w:val="0"/>
          <w:bCs w:val="0"/>
          <w:color w:val="2D3B45"/>
          <w:shd w:val="clear" w:color="auto" w:fill="FFFFFF"/>
        </w:rPr>
        <w:t xml:space="preserve">Census’ </w:t>
      </w:r>
      <w:r w:rsidR="00D40FB5">
        <w:rPr>
          <w:rStyle w:val="lev"/>
          <w:b w:val="0"/>
          <w:bCs w:val="0"/>
          <w:color w:val="2D3B45"/>
          <w:shd w:val="clear" w:color="auto" w:fill="FFFFFF"/>
        </w:rPr>
        <w:t>API (</w:t>
      </w:r>
      <w:r w:rsidR="001209F2">
        <w:rPr>
          <w:rStyle w:val="lev"/>
          <w:b w:val="0"/>
          <w:bCs w:val="0"/>
          <w:color w:val="2D3B45"/>
          <w:shd w:val="clear" w:color="auto" w:fill="FFFFFF"/>
        </w:rPr>
        <w:t>A</w:t>
      </w:r>
      <w:r w:rsidR="00D40FB5">
        <w:rPr>
          <w:rStyle w:val="lev"/>
          <w:b w:val="0"/>
          <w:bCs w:val="0"/>
          <w:color w:val="2D3B45"/>
          <w:shd w:val="clear" w:color="auto" w:fill="FFFFFF"/>
        </w:rPr>
        <w:t xml:space="preserve">pplication </w:t>
      </w:r>
      <w:r w:rsidR="001209F2">
        <w:rPr>
          <w:rStyle w:val="lev"/>
          <w:b w:val="0"/>
          <w:bCs w:val="0"/>
          <w:color w:val="2D3B45"/>
          <w:shd w:val="clear" w:color="auto" w:fill="FFFFFF"/>
        </w:rPr>
        <w:t>P</w:t>
      </w:r>
      <w:r w:rsidR="00D40FB5">
        <w:rPr>
          <w:rStyle w:val="lev"/>
          <w:b w:val="0"/>
          <w:bCs w:val="0"/>
          <w:color w:val="2D3B45"/>
          <w:shd w:val="clear" w:color="auto" w:fill="FFFFFF"/>
        </w:rPr>
        <w:t xml:space="preserve">rogramming </w:t>
      </w:r>
      <w:r w:rsidR="001209F2">
        <w:rPr>
          <w:rStyle w:val="lev"/>
          <w:b w:val="0"/>
          <w:bCs w:val="0"/>
          <w:color w:val="2D3B45"/>
          <w:shd w:val="clear" w:color="auto" w:fill="FFFFFF"/>
        </w:rPr>
        <w:t>I</w:t>
      </w:r>
      <w:r w:rsidR="00D40FB5">
        <w:rPr>
          <w:rStyle w:val="lev"/>
          <w:b w:val="0"/>
          <w:bCs w:val="0"/>
          <w:color w:val="2D3B45"/>
          <w:shd w:val="clear" w:color="auto" w:fill="FFFFFF"/>
        </w:rPr>
        <w:t xml:space="preserve">nterface) </w:t>
      </w:r>
      <w:r w:rsidR="005B27B3">
        <w:rPr>
          <w:rStyle w:val="lev"/>
          <w:b w:val="0"/>
          <w:bCs w:val="0"/>
          <w:color w:val="2D3B45"/>
          <w:shd w:val="clear" w:color="auto" w:fill="FFFFFF"/>
        </w:rPr>
        <w:t xml:space="preserve">accessed with </w:t>
      </w:r>
      <w:r w:rsidR="00EB76AA">
        <w:rPr>
          <w:rStyle w:val="lev"/>
          <w:b w:val="0"/>
          <w:bCs w:val="0"/>
          <w:color w:val="2D3B45"/>
          <w:shd w:val="clear" w:color="auto" w:fill="FFFFFF"/>
        </w:rPr>
        <w:t>packages in R</w:t>
      </w:r>
      <w:r w:rsidR="005B27B3">
        <w:rPr>
          <w:rStyle w:val="lev"/>
          <w:b w:val="0"/>
          <w:bCs w:val="0"/>
          <w:color w:val="2D3B45"/>
          <w:shd w:val="clear" w:color="auto" w:fill="FFFFFF"/>
        </w:rPr>
        <w:t>,</w:t>
      </w:r>
      <w:r w:rsidR="00EB76AA">
        <w:rPr>
          <w:rStyle w:val="lev"/>
          <w:b w:val="0"/>
          <w:bCs w:val="0"/>
          <w:color w:val="2D3B45"/>
          <w:shd w:val="clear" w:color="auto" w:fill="FFFFFF"/>
        </w:rPr>
        <w:t xml:space="preserve"> such as </w:t>
      </w:r>
      <w:proofErr w:type="spellStart"/>
      <w:r w:rsidR="00EB76AA">
        <w:rPr>
          <w:rStyle w:val="lev"/>
          <w:b w:val="0"/>
          <w:bCs w:val="0"/>
          <w:color w:val="2D3B45"/>
          <w:shd w:val="clear" w:color="auto" w:fill="FFFFFF"/>
        </w:rPr>
        <w:t>tidycensus</w:t>
      </w:r>
      <w:proofErr w:type="spellEnd"/>
      <w:r w:rsidR="00EB76AA">
        <w:rPr>
          <w:rStyle w:val="lev"/>
          <w:b w:val="0"/>
          <w:bCs w:val="0"/>
          <w:color w:val="2D3B45"/>
          <w:shd w:val="clear" w:color="auto" w:fill="FFFFFF"/>
        </w:rPr>
        <w:t xml:space="preserve">, </w:t>
      </w:r>
      <w:proofErr w:type="spellStart"/>
      <w:r w:rsidR="00EB76AA">
        <w:rPr>
          <w:rStyle w:val="lev"/>
          <w:b w:val="0"/>
          <w:bCs w:val="0"/>
          <w:color w:val="2D3B45"/>
          <w:shd w:val="clear" w:color="auto" w:fill="FFFFFF"/>
        </w:rPr>
        <w:t>tigris</w:t>
      </w:r>
      <w:proofErr w:type="spellEnd"/>
      <w:r w:rsidR="00EB76AA">
        <w:rPr>
          <w:rStyle w:val="lev"/>
          <w:b w:val="0"/>
          <w:bCs w:val="0"/>
          <w:color w:val="2D3B45"/>
          <w:shd w:val="clear" w:color="auto" w:fill="FFFFFF"/>
        </w:rPr>
        <w:t xml:space="preserve">, </w:t>
      </w:r>
      <w:proofErr w:type="spellStart"/>
      <w:r w:rsidR="00EB76AA">
        <w:rPr>
          <w:rStyle w:val="lev"/>
          <w:b w:val="0"/>
          <w:bCs w:val="0"/>
          <w:color w:val="2D3B45"/>
          <w:shd w:val="clear" w:color="auto" w:fill="FFFFFF"/>
        </w:rPr>
        <w:t>choroplethr</w:t>
      </w:r>
      <w:proofErr w:type="spellEnd"/>
      <w:r w:rsidR="00EB76AA">
        <w:rPr>
          <w:rStyle w:val="lev"/>
          <w:b w:val="0"/>
          <w:bCs w:val="0"/>
          <w:color w:val="2D3B45"/>
          <w:shd w:val="clear" w:color="auto" w:fill="FFFFFF"/>
        </w:rPr>
        <w:t xml:space="preserve">. </w:t>
      </w:r>
      <w:r w:rsidR="005B27B3">
        <w:rPr>
          <w:rStyle w:val="lev"/>
          <w:b w:val="0"/>
          <w:bCs w:val="0"/>
          <w:color w:val="2D3B45"/>
          <w:shd w:val="clear" w:color="auto" w:fill="FFFFFF"/>
        </w:rPr>
        <w:t xml:space="preserve">The function </w:t>
      </w:r>
      <w:r w:rsidR="00EB76AA">
        <w:rPr>
          <w:rStyle w:val="lev"/>
          <w:b w:val="0"/>
          <w:bCs w:val="0"/>
          <w:color w:val="2D3B45"/>
          <w:shd w:val="clear" w:color="auto" w:fill="FFFFFF"/>
        </w:rPr>
        <w:t>“</w:t>
      </w:r>
      <w:proofErr w:type="spellStart"/>
      <w:r w:rsidR="00EB76AA">
        <w:rPr>
          <w:rStyle w:val="lev"/>
          <w:b w:val="0"/>
          <w:bCs w:val="0"/>
          <w:color w:val="2D3B45"/>
          <w:shd w:val="clear" w:color="auto" w:fill="FFFFFF"/>
        </w:rPr>
        <w:t>get_acs</w:t>
      </w:r>
      <w:proofErr w:type="spellEnd"/>
      <w:r w:rsidR="00EB76AA">
        <w:rPr>
          <w:rStyle w:val="lev"/>
          <w:b w:val="0"/>
          <w:bCs w:val="0"/>
          <w:color w:val="2D3B45"/>
          <w:shd w:val="clear" w:color="auto" w:fill="FFFFFF"/>
        </w:rPr>
        <w:t xml:space="preserve">” allows us </w:t>
      </w:r>
      <w:r w:rsidR="005B27B3">
        <w:rPr>
          <w:rStyle w:val="lev"/>
          <w:b w:val="0"/>
          <w:bCs w:val="0"/>
          <w:color w:val="2D3B45"/>
          <w:shd w:val="clear" w:color="auto" w:fill="FFFFFF"/>
        </w:rPr>
        <w:t xml:space="preserve">to obtain </w:t>
      </w:r>
      <w:r w:rsidR="00EB76AA">
        <w:rPr>
          <w:rStyle w:val="lev"/>
          <w:b w:val="0"/>
          <w:bCs w:val="0"/>
          <w:color w:val="2D3B45"/>
          <w:shd w:val="clear" w:color="auto" w:fill="FFFFFF"/>
        </w:rPr>
        <w:t>only what we need, by specifying the geographical scale (tract), county (Kings), state (NY), year and each variable of interest</w:t>
      </w:r>
      <w:r w:rsidR="009B3481">
        <w:rPr>
          <w:rStyle w:val="lev"/>
          <w:b w:val="0"/>
          <w:bCs w:val="0"/>
          <w:color w:val="2D3B45"/>
          <w:shd w:val="clear" w:color="auto" w:fill="FFFFFF"/>
        </w:rPr>
        <w:t xml:space="preserve"> that is referenced with a unique ID number</w:t>
      </w:r>
      <w:r w:rsidR="00EB76AA">
        <w:rPr>
          <w:rStyle w:val="lev"/>
          <w:b w:val="0"/>
          <w:bCs w:val="0"/>
          <w:color w:val="2D3B45"/>
          <w:shd w:val="clear" w:color="auto" w:fill="FFFFFF"/>
        </w:rPr>
        <w:t xml:space="preserve">. </w:t>
      </w:r>
    </w:p>
    <w:p w14:paraId="34B7CF4C" w14:textId="2DA60D63" w:rsidR="007064E1" w:rsidRDefault="008C2706" w:rsidP="005B27B3">
      <w:pPr>
        <w:rPr>
          <w:rStyle w:val="lev"/>
          <w:b w:val="0"/>
          <w:bCs w:val="0"/>
          <w:color w:val="2D3B45"/>
          <w:shd w:val="clear" w:color="auto" w:fill="FFFFFF"/>
        </w:rPr>
      </w:pPr>
      <w:r>
        <w:rPr>
          <w:rStyle w:val="lev"/>
          <w:b w:val="0"/>
          <w:bCs w:val="0"/>
          <w:color w:val="2D3B45"/>
          <w:shd w:val="clear" w:color="auto" w:fill="FFFFFF"/>
        </w:rPr>
        <w:t xml:space="preserve">For this analysis, the data used </w:t>
      </w:r>
      <w:proofErr w:type="gramStart"/>
      <w:r>
        <w:rPr>
          <w:rStyle w:val="lev"/>
          <w:b w:val="0"/>
          <w:bCs w:val="0"/>
          <w:color w:val="2D3B45"/>
          <w:shd w:val="clear" w:color="auto" w:fill="FFFFFF"/>
        </w:rPr>
        <w:t>are:</w:t>
      </w:r>
      <w:proofErr w:type="gramEnd"/>
      <w:r>
        <w:rPr>
          <w:rStyle w:val="lev"/>
          <w:b w:val="0"/>
          <w:bCs w:val="0"/>
          <w:color w:val="2D3B45"/>
          <w:shd w:val="clear" w:color="auto" w:fill="FFFFFF"/>
        </w:rPr>
        <w:t xml:space="preserve"> year, census tract and demographic variables per tract used to evaluate the level of gentrificatio</w:t>
      </w:r>
      <w:r w:rsidR="006323C5">
        <w:rPr>
          <w:rStyle w:val="lev"/>
          <w:b w:val="0"/>
          <w:bCs w:val="0"/>
          <w:color w:val="2D3B45"/>
          <w:shd w:val="clear" w:color="auto" w:fill="FFFFFF"/>
        </w:rPr>
        <w:t xml:space="preserve">n. </w:t>
      </w:r>
      <w:r>
        <w:rPr>
          <w:rStyle w:val="lev"/>
          <w:b w:val="0"/>
          <w:bCs w:val="0"/>
          <w:color w:val="2D3B45"/>
          <w:shd w:val="clear" w:color="auto" w:fill="FFFFFF"/>
        </w:rPr>
        <w:t xml:space="preserve">The variables </w:t>
      </w:r>
      <w:r w:rsidR="00243008">
        <w:rPr>
          <w:rStyle w:val="lev"/>
          <w:b w:val="0"/>
          <w:bCs w:val="0"/>
          <w:color w:val="2D3B45"/>
          <w:shd w:val="clear" w:color="auto" w:fill="FFFFFF"/>
        </w:rPr>
        <w:t xml:space="preserve">of interest </w:t>
      </w:r>
      <w:r w:rsidR="006323C5">
        <w:rPr>
          <w:rStyle w:val="lev"/>
          <w:b w:val="0"/>
          <w:bCs w:val="0"/>
          <w:color w:val="2D3B45"/>
          <w:shd w:val="clear" w:color="auto" w:fill="FFFFFF"/>
        </w:rPr>
        <w:t xml:space="preserve">used to construct the Gentrification Index </w:t>
      </w:r>
      <w:r>
        <w:rPr>
          <w:rStyle w:val="lev"/>
          <w:b w:val="0"/>
          <w:bCs w:val="0"/>
          <w:color w:val="2D3B45"/>
          <w:shd w:val="clear" w:color="auto" w:fill="FFFFFF"/>
        </w:rPr>
        <w:t xml:space="preserve">include: </w:t>
      </w:r>
    </w:p>
    <w:p w14:paraId="5526B15D" w14:textId="65F4B84E" w:rsidR="007064E1" w:rsidRPr="007064E1" w:rsidRDefault="007A4DF7" w:rsidP="007064E1">
      <w:pPr>
        <w:pStyle w:val="Paragraphedeliste"/>
        <w:numPr>
          <w:ilvl w:val="0"/>
          <w:numId w:val="22"/>
        </w:numPr>
        <w:rPr>
          <w:rStyle w:val="lev"/>
          <w:b w:val="0"/>
          <w:bCs w:val="0"/>
          <w:color w:val="2D3B45"/>
          <w:shd w:val="clear" w:color="auto" w:fill="FFFFFF"/>
        </w:rPr>
      </w:pPr>
      <w:r>
        <w:rPr>
          <w:rStyle w:val="lev"/>
          <w:b w:val="0"/>
          <w:bCs w:val="0"/>
          <w:color w:val="2D3B45"/>
          <w:u w:val="single"/>
          <w:shd w:val="clear" w:color="auto" w:fill="FFFFFF"/>
        </w:rPr>
        <w:t>Non-family households</w:t>
      </w:r>
      <w:r w:rsidR="007064E1" w:rsidRPr="00581645">
        <w:rPr>
          <w:rStyle w:val="lev"/>
          <w:b w:val="0"/>
          <w:bCs w:val="0"/>
          <w:color w:val="2D3B45"/>
          <w:u w:val="single"/>
          <w:shd w:val="clear" w:color="auto" w:fill="FFFFFF"/>
        </w:rPr>
        <w:t xml:space="preserve"> (</w:t>
      </w:r>
      <w:r>
        <w:rPr>
          <w:rStyle w:val="lev"/>
          <w:b w:val="0"/>
          <w:bCs w:val="0"/>
          <w:color w:val="2D3B45"/>
          <w:u w:val="single"/>
          <w:shd w:val="clear" w:color="auto" w:fill="FFFFFF"/>
        </w:rPr>
        <w:t>B11010001</w:t>
      </w:r>
      <w:r w:rsidR="007064E1" w:rsidRPr="00581645">
        <w:rPr>
          <w:rStyle w:val="lev"/>
          <w:b w:val="0"/>
          <w:bCs w:val="0"/>
          <w:color w:val="2D3B45"/>
          <w:u w:val="single"/>
          <w:shd w:val="clear" w:color="auto" w:fill="FFFFFF"/>
        </w:rPr>
        <w:t>):</w:t>
      </w:r>
      <w:r>
        <w:rPr>
          <w:rStyle w:val="lev"/>
          <w:b w:val="0"/>
          <w:bCs w:val="0"/>
          <w:color w:val="2D3B45"/>
          <w:u w:val="single"/>
          <w:shd w:val="clear" w:color="auto" w:fill="FFFFFF"/>
        </w:rPr>
        <w:tab/>
      </w:r>
      <w:r>
        <w:rPr>
          <w:rStyle w:val="lev"/>
          <w:b w:val="0"/>
          <w:bCs w:val="0"/>
          <w:color w:val="2D3B45"/>
          <w:shd w:val="clear" w:color="auto" w:fill="FFFFFF"/>
        </w:rPr>
        <w:t xml:space="preserve"> </w:t>
      </w:r>
      <w:r w:rsidR="007064E1">
        <w:rPr>
          <w:rStyle w:val="lev"/>
          <w:b w:val="0"/>
          <w:bCs w:val="0"/>
          <w:color w:val="2D3B45"/>
          <w:shd w:val="clear" w:color="auto" w:fill="FFFFFF"/>
        </w:rPr>
        <w:br/>
        <w:t xml:space="preserve">This variable </w:t>
      </w:r>
      <w:r w:rsidR="00581645">
        <w:rPr>
          <w:rStyle w:val="lev"/>
          <w:b w:val="0"/>
          <w:bCs w:val="0"/>
          <w:color w:val="2D3B45"/>
          <w:shd w:val="clear" w:color="auto" w:fill="FFFFFF"/>
        </w:rPr>
        <w:t>estimates</w:t>
      </w:r>
      <w:r w:rsidR="007064E1">
        <w:rPr>
          <w:rStyle w:val="lev"/>
          <w:b w:val="0"/>
          <w:bCs w:val="0"/>
          <w:color w:val="2D3B45"/>
          <w:shd w:val="clear" w:color="auto" w:fill="FFFFFF"/>
        </w:rPr>
        <w:t xml:space="preserve"> the number of </w:t>
      </w:r>
      <w:r>
        <w:rPr>
          <w:rStyle w:val="lev"/>
          <w:b w:val="0"/>
          <w:bCs w:val="0"/>
          <w:color w:val="2D3B45"/>
          <w:shd w:val="clear" w:color="auto" w:fill="FFFFFF"/>
        </w:rPr>
        <w:t xml:space="preserve">householders living alone or with non-relatives only. </w:t>
      </w:r>
    </w:p>
    <w:p w14:paraId="6AE15880" w14:textId="7D9B91EA" w:rsidR="007064E1" w:rsidRPr="00581645" w:rsidRDefault="006323C5" w:rsidP="007064E1">
      <w:pPr>
        <w:pStyle w:val="Paragraphedeliste"/>
        <w:numPr>
          <w:ilvl w:val="0"/>
          <w:numId w:val="22"/>
        </w:numPr>
        <w:rPr>
          <w:rStyle w:val="lev"/>
          <w:b w:val="0"/>
          <w:bCs w:val="0"/>
          <w:color w:val="2D3B45"/>
          <w:u w:val="single"/>
          <w:shd w:val="clear" w:color="auto" w:fill="FFFFFF"/>
        </w:rPr>
      </w:pPr>
      <w:r w:rsidRPr="00581645">
        <w:rPr>
          <w:rStyle w:val="lev"/>
          <w:b w:val="0"/>
          <w:bCs w:val="0"/>
          <w:color w:val="2D3B45"/>
          <w:u w:val="single"/>
          <w:shd w:val="clear" w:color="auto" w:fill="FFFFFF"/>
        </w:rPr>
        <w:lastRenderedPageBreak/>
        <w:t>White residents</w:t>
      </w:r>
      <w:r w:rsidR="00581645">
        <w:rPr>
          <w:rStyle w:val="lev"/>
          <w:b w:val="0"/>
          <w:bCs w:val="0"/>
          <w:color w:val="2D3B45"/>
          <w:u w:val="single"/>
          <w:shd w:val="clear" w:color="auto" w:fill="FFFFFF"/>
        </w:rPr>
        <w:t xml:space="preserve"> (</w:t>
      </w:r>
      <w:r w:rsidR="00581645" w:rsidRPr="00581645">
        <w:rPr>
          <w:rStyle w:val="lev"/>
          <w:b w:val="0"/>
          <w:bCs w:val="0"/>
          <w:color w:val="2D3B45"/>
          <w:u w:val="single"/>
          <w:shd w:val="clear" w:color="auto" w:fill="FFFFFF"/>
        </w:rPr>
        <w:t>B03002003</w:t>
      </w:r>
      <w:r w:rsidR="00581645">
        <w:rPr>
          <w:rStyle w:val="lev"/>
          <w:b w:val="0"/>
          <w:bCs w:val="0"/>
          <w:color w:val="2D3B45"/>
          <w:u w:val="single"/>
          <w:shd w:val="clear" w:color="auto" w:fill="FFFFFF"/>
        </w:rPr>
        <w:t xml:space="preserve">): </w:t>
      </w:r>
      <w:r w:rsidR="00581645">
        <w:rPr>
          <w:rStyle w:val="lev"/>
          <w:b w:val="0"/>
          <w:bCs w:val="0"/>
          <w:color w:val="2D3B45"/>
          <w:u w:val="single"/>
          <w:shd w:val="clear" w:color="auto" w:fill="FFFFFF"/>
        </w:rPr>
        <w:tab/>
      </w:r>
      <w:r w:rsidR="00581645">
        <w:rPr>
          <w:rStyle w:val="lev"/>
          <w:b w:val="0"/>
          <w:bCs w:val="0"/>
          <w:color w:val="2D3B45"/>
          <w:u w:val="single"/>
          <w:shd w:val="clear" w:color="auto" w:fill="FFFFFF"/>
        </w:rPr>
        <w:br/>
      </w:r>
      <w:r w:rsidR="00581645" w:rsidRPr="00581645">
        <w:rPr>
          <w:rStyle w:val="lev"/>
          <w:b w:val="0"/>
          <w:bCs w:val="0"/>
          <w:color w:val="2D3B45"/>
          <w:shd w:val="clear" w:color="auto" w:fill="FFFFFF"/>
        </w:rPr>
        <w:t>This v</w:t>
      </w:r>
      <w:r w:rsidR="00581645">
        <w:rPr>
          <w:rStyle w:val="lev"/>
          <w:b w:val="0"/>
          <w:bCs w:val="0"/>
          <w:color w:val="2D3B45"/>
          <w:shd w:val="clear" w:color="auto" w:fill="FFFFFF"/>
        </w:rPr>
        <w:t xml:space="preserve">ariable estimates the number of White non-Hispanic or Latino residents in that geographic region for that year. </w:t>
      </w:r>
    </w:p>
    <w:p w14:paraId="18578D2E" w14:textId="77777777" w:rsidR="00581645" w:rsidRDefault="007064E1" w:rsidP="00581645">
      <w:pPr>
        <w:pStyle w:val="Paragraphedeliste"/>
        <w:numPr>
          <w:ilvl w:val="0"/>
          <w:numId w:val="22"/>
        </w:numPr>
        <w:rPr>
          <w:rStyle w:val="lev"/>
          <w:b w:val="0"/>
          <w:bCs w:val="0"/>
          <w:color w:val="2D3B45"/>
          <w:u w:val="single"/>
          <w:shd w:val="clear" w:color="auto" w:fill="FFFFFF"/>
        </w:rPr>
      </w:pPr>
      <w:r w:rsidRPr="00581645">
        <w:rPr>
          <w:rStyle w:val="lev"/>
          <w:b w:val="0"/>
          <w:bCs w:val="0"/>
          <w:color w:val="2D3B45"/>
          <w:u w:val="single"/>
          <w:shd w:val="clear" w:color="auto" w:fill="FFFFFF"/>
        </w:rPr>
        <w:t>R</w:t>
      </w:r>
      <w:r w:rsidR="006323C5" w:rsidRPr="00581645">
        <w:rPr>
          <w:rStyle w:val="lev"/>
          <w:b w:val="0"/>
          <w:bCs w:val="0"/>
          <w:color w:val="2D3B45"/>
          <w:u w:val="single"/>
          <w:shd w:val="clear" w:color="auto" w:fill="FFFFFF"/>
        </w:rPr>
        <w:t>esidents without a high school diploma</w:t>
      </w:r>
      <w:r w:rsidR="00581645" w:rsidRPr="00581645">
        <w:rPr>
          <w:rStyle w:val="lev"/>
          <w:b w:val="0"/>
          <w:bCs w:val="0"/>
          <w:color w:val="2D3B45"/>
          <w:u w:val="single"/>
          <w:shd w:val="clear" w:color="auto" w:fill="FFFFFF"/>
        </w:rPr>
        <w:t xml:space="preserve"> (B06009002)</w:t>
      </w:r>
      <w:r w:rsidR="00581645">
        <w:rPr>
          <w:rStyle w:val="lev"/>
          <w:b w:val="0"/>
          <w:bCs w:val="0"/>
          <w:color w:val="2D3B45"/>
          <w:u w:val="single"/>
          <w:shd w:val="clear" w:color="auto" w:fill="FFFFFF"/>
        </w:rPr>
        <w:t>:</w:t>
      </w:r>
    </w:p>
    <w:p w14:paraId="25EB5443" w14:textId="428708FD" w:rsidR="00581645" w:rsidRPr="00581645" w:rsidRDefault="00581645" w:rsidP="00581645">
      <w:pPr>
        <w:pStyle w:val="Paragraphedeliste"/>
        <w:ind w:left="1428"/>
        <w:rPr>
          <w:rStyle w:val="lev"/>
          <w:b w:val="0"/>
          <w:bCs w:val="0"/>
          <w:color w:val="2D3B45"/>
          <w:shd w:val="clear" w:color="auto" w:fill="FFFFFF"/>
        </w:rPr>
      </w:pPr>
      <w:r w:rsidRPr="00581645">
        <w:rPr>
          <w:rStyle w:val="lev"/>
          <w:b w:val="0"/>
          <w:bCs w:val="0"/>
          <w:color w:val="2D3B45"/>
          <w:shd w:val="clear" w:color="auto" w:fill="FFFFFF"/>
        </w:rPr>
        <w:t xml:space="preserve">This </w:t>
      </w:r>
      <w:r>
        <w:rPr>
          <w:rStyle w:val="lev"/>
          <w:b w:val="0"/>
          <w:bCs w:val="0"/>
          <w:color w:val="2D3B45"/>
          <w:shd w:val="clear" w:color="auto" w:fill="FFFFFF"/>
        </w:rPr>
        <w:t>variable estimates the number of individuals over 25 years and over who are not High School graduates in that geographic region for that year</w:t>
      </w:r>
      <w:r w:rsidR="007B5244">
        <w:rPr>
          <w:rStyle w:val="lev"/>
          <w:b w:val="0"/>
          <w:bCs w:val="0"/>
          <w:color w:val="2D3B45"/>
          <w:shd w:val="clear" w:color="auto" w:fill="FFFFFF"/>
        </w:rPr>
        <w:t>.</w:t>
      </w:r>
    </w:p>
    <w:p w14:paraId="0D557039" w14:textId="0B2B527A" w:rsidR="00581645" w:rsidRDefault="00581645" w:rsidP="007064E1">
      <w:pPr>
        <w:pStyle w:val="Paragraphedeliste"/>
        <w:numPr>
          <w:ilvl w:val="0"/>
          <w:numId w:val="22"/>
        </w:numPr>
        <w:rPr>
          <w:rStyle w:val="lev"/>
          <w:b w:val="0"/>
          <w:bCs w:val="0"/>
          <w:color w:val="2D3B45"/>
          <w:shd w:val="clear" w:color="auto" w:fill="FFFFFF"/>
        </w:rPr>
      </w:pPr>
      <w:r w:rsidRPr="00581645">
        <w:rPr>
          <w:rStyle w:val="lev"/>
          <w:b w:val="0"/>
          <w:bCs w:val="0"/>
          <w:color w:val="2D3B45"/>
          <w:u w:val="single"/>
          <w:shd w:val="clear" w:color="auto" w:fill="FFFFFF"/>
        </w:rPr>
        <w:t>R</w:t>
      </w:r>
      <w:r w:rsidR="006323C5" w:rsidRPr="00581645">
        <w:rPr>
          <w:rStyle w:val="lev"/>
          <w:b w:val="0"/>
          <w:bCs w:val="0"/>
          <w:color w:val="2D3B45"/>
          <w:u w:val="single"/>
          <w:shd w:val="clear" w:color="auto" w:fill="FFFFFF"/>
        </w:rPr>
        <w:t>esident population</w:t>
      </w:r>
      <w:r w:rsidR="006323C5" w:rsidRPr="00D27B7F">
        <w:rPr>
          <w:rStyle w:val="lev"/>
          <w:b w:val="0"/>
          <w:bCs w:val="0"/>
          <w:color w:val="2D3B45"/>
          <w:u w:val="single"/>
          <w:shd w:val="clear" w:color="auto" w:fill="FFFFFF"/>
        </w:rPr>
        <w:t xml:space="preserve"> </w:t>
      </w:r>
      <w:r w:rsidR="00D27B7F" w:rsidRPr="00D27B7F">
        <w:rPr>
          <w:rStyle w:val="lev"/>
          <w:b w:val="0"/>
          <w:bCs w:val="0"/>
          <w:color w:val="2D3B45"/>
          <w:u w:val="single"/>
          <w:shd w:val="clear" w:color="auto" w:fill="FFFFFF"/>
        </w:rPr>
        <w:t>(B01003001</w:t>
      </w:r>
      <w:r w:rsidR="00D27B7F">
        <w:rPr>
          <w:rStyle w:val="lev"/>
          <w:b w:val="0"/>
          <w:bCs w:val="0"/>
          <w:color w:val="2D3B45"/>
          <w:u w:val="single"/>
          <w:shd w:val="clear" w:color="auto" w:fill="FFFFFF"/>
        </w:rPr>
        <w:t>):</w:t>
      </w:r>
    </w:p>
    <w:p w14:paraId="2826BB75" w14:textId="425D9D5E" w:rsidR="009E247D" w:rsidRDefault="007064E1" w:rsidP="00581645">
      <w:pPr>
        <w:pStyle w:val="Paragraphedeliste"/>
        <w:ind w:left="1428"/>
        <w:rPr>
          <w:rStyle w:val="lev"/>
          <w:b w:val="0"/>
          <w:bCs w:val="0"/>
          <w:color w:val="2D3B45"/>
          <w:shd w:val="clear" w:color="auto" w:fill="FFFFFF"/>
        </w:rPr>
      </w:pPr>
      <w:proofErr w:type="gramStart"/>
      <w:r w:rsidRPr="007064E1">
        <w:rPr>
          <w:rStyle w:val="lev"/>
          <w:b w:val="0"/>
          <w:bCs w:val="0"/>
          <w:color w:val="2D3B45"/>
          <w:shd w:val="clear" w:color="auto" w:fill="FFFFFF"/>
        </w:rPr>
        <w:t>T</w:t>
      </w:r>
      <w:r w:rsidR="007B5244">
        <w:rPr>
          <w:rStyle w:val="lev"/>
          <w:b w:val="0"/>
          <w:bCs w:val="0"/>
          <w:color w:val="2D3B45"/>
          <w:shd w:val="clear" w:color="auto" w:fill="FFFFFF"/>
        </w:rPr>
        <w:t>his variables</w:t>
      </w:r>
      <w:proofErr w:type="gramEnd"/>
      <w:r w:rsidR="007B5244">
        <w:rPr>
          <w:rStyle w:val="lev"/>
          <w:b w:val="0"/>
          <w:bCs w:val="0"/>
          <w:color w:val="2D3B45"/>
          <w:shd w:val="clear" w:color="auto" w:fill="FFFFFF"/>
        </w:rPr>
        <w:t xml:space="preserve"> estimates the </w:t>
      </w:r>
      <w:r w:rsidRPr="007064E1">
        <w:rPr>
          <w:rStyle w:val="lev"/>
          <w:b w:val="0"/>
          <w:bCs w:val="0"/>
          <w:color w:val="2D3B45"/>
          <w:shd w:val="clear" w:color="auto" w:fill="FFFFFF"/>
        </w:rPr>
        <w:t xml:space="preserve">number of </w:t>
      </w:r>
      <w:r w:rsidR="007B5244">
        <w:rPr>
          <w:rStyle w:val="lev"/>
          <w:b w:val="0"/>
          <w:bCs w:val="0"/>
          <w:color w:val="2D3B45"/>
          <w:shd w:val="clear" w:color="auto" w:fill="FFFFFF"/>
        </w:rPr>
        <w:t>residents in that geographic region for that year.</w:t>
      </w:r>
    </w:p>
    <w:p w14:paraId="1C6AFF5C" w14:textId="77777777" w:rsidR="001D1D86" w:rsidRPr="007064E1" w:rsidRDefault="001D1D86" w:rsidP="00581645">
      <w:pPr>
        <w:pStyle w:val="Paragraphedeliste"/>
        <w:ind w:left="1428"/>
        <w:rPr>
          <w:rStyle w:val="lev"/>
          <w:b w:val="0"/>
          <w:bCs w:val="0"/>
          <w:color w:val="2D3B45"/>
          <w:shd w:val="clear" w:color="auto" w:fill="FFFFFF"/>
        </w:rPr>
      </w:pPr>
    </w:p>
    <w:p w14:paraId="4F481B0B" w14:textId="7B70BFEF" w:rsidR="002A6CA7" w:rsidRPr="008C2706" w:rsidRDefault="009E247D" w:rsidP="007B5244">
      <w:pPr>
        <w:rPr>
          <w:rStyle w:val="lev"/>
          <w:b w:val="0"/>
          <w:bCs w:val="0"/>
          <w:color w:val="2D3B45"/>
          <w:shd w:val="clear" w:color="auto" w:fill="FFFFFF"/>
        </w:rPr>
      </w:pPr>
      <w:r>
        <w:rPr>
          <w:rStyle w:val="lev"/>
          <w:b w:val="0"/>
          <w:bCs w:val="0"/>
          <w:color w:val="2D3B45"/>
          <w:shd w:val="clear" w:color="auto" w:fill="FFFFFF"/>
        </w:rPr>
        <w:t xml:space="preserve">As mentioned in the </w:t>
      </w:r>
      <w:r w:rsidR="007A4DF7">
        <w:rPr>
          <w:rStyle w:val="lev"/>
          <w:b w:val="0"/>
          <w:bCs w:val="0"/>
          <w:color w:val="2D3B45"/>
          <w:shd w:val="clear" w:color="auto" w:fill="FFFFFF"/>
        </w:rPr>
        <w:t>2.1</w:t>
      </w:r>
      <w:r>
        <w:rPr>
          <w:rStyle w:val="lev"/>
          <w:b w:val="0"/>
          <w:bCs w:val="0"/>
          <w:color w:val="2D3B45"/>
          <w:shd w:val="clear" w:color="auto" w:fill="FFFFFF"/>
        </w:rPr>
        <w:t xml:space="preserve">, there is no set definition nor set statistic for Gentrification, so the methodology adopted to define this concept for this paper </w:t>
      </w:r>
      <w:r w:rsidR="007A4DF7">
        <w:rPr>
          <w:rStyle w:val="lev"/>
          <w:b w:val="0"/>
          <w:bCs w:val="0"/>
          <w:color w:val="2D3B45"/>
          <w:shd w:val="clear" w:color="auto" w:fill="FFFFFF"/>
        </w:rPr>
        <w:t xml:space="preserve">that is based </w:t>
      </w:r>
      <w:r w:rsidR="00D76540">
        <w:rPr>
          <w:rStyle w:val="lev"/>
          <w:b w:val="0"/>
          <w:bCs w:val="0"/>
          <w:color w:val="2D3B45"/>
          <w:shd w:val="clear" w:color="auto" w:fill="FFFFFF"/>
        </w:rPr>
        <w:t>on</w:t>
      </w:r>
      <w:r w:rsidR="007A4DF7">
        <w:rPr>
          <w:rStyle w:val="lev"/>
          <w:b w:val="0"/>
          <w:bCs w:val="0"/>
          <w:color w:val="2D3B45"/>
          <w:shd w:val="clear" w:color="auto" w:fill="FFFFFF"/>
        </w:rPr>
        <w:t xml:space="preserve"> Los Angeles’ Index of Neighborhood Change </w:t>
      </w:r>
      <w:r>
        <w:rPr>
          <w:rStyle w:val="lev"/>
          <w:b w:val="0"/>
          <w:bCs w:val="0"/>
          <w:color w:val="2D3B45"/>
          <w:shd w:val="clear" w:color="auto" w:fill="FFFFFF"/>
        </w:rPr>
        <w:t xml:space="preserve">will be explained in </w:t>
      </w:r>
      <w:hyperlink w:anchor="_Dependent_Variable:_Violent" w:history="1">
        <w:r>
          <w:rPr>
            <w:rStyle w:val="Lienhypertexte"/>
            <w:shd w:val="clear" w:color="auto" w:fill="FFFFFF"/>
          </w:rPr>
          <w:t>3</w:t>
        </w:r>
        <w:r w:rsidRPr="00F55204">
          <w:rPr>
            <w:rStyle w:val="Lienhypertexte"/>
            <w:shd w:val="clear" w:color="auto" w:fill="FFFFFF"/>
          </w:rPr>
          <w:t>.2.</w:t>
        </w:r>
      </w:hyperlink>
      <w:r>
        <w:rPr>
          <w:rStyle w:val="lev"/>
          <w:b w:val="0"/>
          <w:bCs w:val="0"/>
          <w:color w:val="2D3B45"/>
          <w:shd w:val="clear" w:color="auto" w:fill="FFFFFF"/>
        </w:rPr>
        <w:t xml:space="preserve"> </w:t>
      </w:r>
      <w:r w:rsidR="002A6CA7">
        <w:rPr>
          <w:rStyle w:val="lev"/>
          <w:color w:val="2D3B45"/>
          <w:shd w:val="clear" w:color="auto" w:fill="FFFFFF"/>
        </w:rPr>
        <w:t xml:space="preserve"> </w:t>
      </w:r>
      <w:r w:rsidR="002A6CA7">
        <w:rPr>
          <w:rStyle w:val="lev"/>
          <w:b w:val="0"/>
          <w:bCs w:val="0"/>
          <w:color w:val="2D3B45"/>
          <w:shd w:val="clear" w:color="auto" w:fill="FFFFFF"/>
        </w:rPr>
        <w:t>With th</w:t>
      </w:r>
      <w:r w:rsidR="007B5244">
        <w:rPr>
          <w:rStyle w:val="lev"/>
          <w:b w:val="0"/>
          <w:bCs w:val="0"/>
          <w:color w:val="2D3B45"/>
          <w:shd w:val="clear" w:color="auto" w:fill="FFFFFF"/>
        </w:rPr>
        <w:t>ese</w:t>
      </w:r>
      <w:r w:rsidR="002A6CA7">
        <w:rPr>
          <w:rStyle w:val="lev"/>
          <w:b w:val="0"/>
          <w:bCs w:val="0"/>
          <w:color w:val="2D3B45"/>
          <w:shd w:val="clear" w:color="auto" w:fill="FFFFFF"/>
        </w:rPr>
        <w:t xml:space="preserve"> selected demographic variables for each Brooklyn neighborhood, it is possible to evaluate the extent of gentrification for that area</w:t>
      </w:r>
      <w:r w:rsidR="007B5244">
        <w:rPr>
          <w:rStyle w:val="lev"/>
          <w:b w:val="0"/>
          <w:bCs w:val="0"/>
          <w:color w:val="2D3B45"/>
          <w:shd w:val="clear" w:color="auto" w:fill="FFFFFF"/>
        </w:rPr>
        <w:t>.</w:t>
      </w:r>
    </w:p>
    <w:p w14:paraId="2050E8AD" w14:textId="77777777" w:rsidR="00EB76AA" w:rsidRPr="00805AD9" w:rsidRDefault="00EB76AA" w:rsidP="00805AD9"/>
    <w:p w14:paraId="36DBFF6A" w14:textId="1999490B" w:rsidR="00805AD9" w:rsidRPr="00805AD9" w:rsidRDefault="00F53478" w:rsidP="00651389">
      <w:pPr>
        <w:pStyle w:val="Titre3"/>
        <w:rPr>
          <w:rStyle w:val="lev"/>
          <w:b/>
          <w:bCs/>
        </w:rPr>
      </w:pPr>
      <w:r>
        <w:rPr>
          <w:rStyle w:val="lev"/>
          <w:b/>
          <w:bCs/>
          <w:color w:val="2D3B45"/>
          <w:shd w:val="clear" w:color="auto" w:fill="FFFFFF"/>
        </w:rPr>
        <w:t xml:space="preserve">B) </w:t>
      </w:r>
      <w:r w:rsidR="00805AD9" w:rsidRPr="00805AD9">
        <w:rPr>
          <w:rStyle w:val="lev"/>
          <w:b/>
          <w:bCs/>
          <w:color w:val="2D3B45"/>
          <w:shd w:val="clear" w:color="auto" w:fill="FFFFFF"/>
        </w:rPr>
        <w:t>Crime Statistics from the New York Public Safety Department</w:t>
      </w:r>
    </w:p>
    <w:p w14:paraId="60A412D4" w14:textId="40DEB270" w:rsidR="00805AD9" w:rsidRDefault="008C2706" w:rsidP="00243008">
      <w:pPr>
        <w:keepNext/>
        <w:rPr>
          <w:rStyle w:val="lev"/>
          <w:b w:val="0"/>
          <w:bCs w:val="0"/>
          <w:color w:val="2D3B45"/>
          <w:shd w:val="clear" w:color="auto" w:fill="FFFFFF"/>
        </w:rPr>
      </w:pPr>
      <w:r>
        <w:rPr>
          <w:rStyle w:val="lev"/>
          <w:b w:val="0"/>
          <w:bCs w:val="0"/>
          <w:color w:val="2D3B45"/>
          <w:shd w:val="clear" w:color="auto" w:fill="FFFFFF"/>
        </w:rPr>
        <w:t xml:space="preserve">Cases of crime and their details such as location, </w:t>
      </w:r>
      <w:r w:rsidR="00243008">
        <w:rPr>
          <w:rStyle w:val="lev"/>
          <w:b w:val="0"/>
          <w:bCs w:val="0"/>
          <w:color w:val="2D3B45"/>
          <w:shd w:val="clear" w:color="auto" w:fill="FFFFFF"/>
        </w:rPr>
        <w:t xml:space="preserve">time </w:t>
      </w:r>
      <w:r>
        <w:rPr>
          <w:rStyle w:val="lev"/>
          <w:b w:val="0"/>
          <w:bCs w:val="0"/>
          <w:color w:val="2D3B45"/>
          <w:shd w:val="clear" w:color="auto" w:fill="FFFFFF"/>
        </w:rPr>
        <w:t>of occurrence</w:t>
      </w:r>
      <w:r w:rsidR="00243008">
        <w:rPr>
          <w:rStyle w:val="lev"/>
          <w:b w:val="0"/>
          <w:bCs w:val="0"/>
          <w:color w:val="2D3B45"/>
          <w:shd w:val="clear" w:color="auto" w:fill="FFFFFF"/>
        </w:rPr>
        <w:t xml:space="preserve">, level of offense, description of offense, classification IDs, suspect and victim descriptions, </w:t>
      </w:r>
      <w:r>
        <w:rPr>
          <w:rStyle w:val="lev"/>
          <w:b w:val="0"/>
          <w:bCs w:val="0"/>
          <w:color w:val="2D3B45"/>
          <w:shd w:val="clear" w:color="auto" w:fill="FFFFFF"/>
        </w:rPr>
        <w:t xml:space="preserve">are </w:t>
      </w:r>
      <w:r w:rsidR="00805AD9" w:rsidRPr="00805AD9">
        <w:rPr>
          <w:rStyle w:val="lev"/>
          <w:b w:val="0"/>
          <w:bCs w:val="0"/>
          <w:color w:val="2D3B45"/>
          <w:shd w:val="clear" w:color="auto" w:fill="FFFFFF"/>
        </w:rPr>
        <w:t>shared through the NYC Open Data platform</w:t>
      </w:r>
      <w:r w:rsidR="00243008">
        <w:rPr>
          <w:rStyle w:val="lev"/>
          <w:b w:val="0"/>
          <w:bCs w:val="0"/>
          <w:color w:val="2D3B45"/>
          <w:shd w:val="clear" w:color="auto" w:fill="FFFFFF"/>
        </w:rPr>
        <w:t xml:space="preserve"> </w:t>
      </w:r>
      <w:r w:rsidR="00293EE5" w:rsidRPr="00805AD9">
        <w:rPr>
          <w:rStyle w:val="lev"/>
          <w:b w:val="0"/>
          <w:bCs w:val="0"/>
          <w:color w:val="2D3B45"/>
          <w:shd w:val="clear" w:color="auto" w:fill="FFFFFF"/>
        </w:rPr>
        <w:fldChar w:fldCharType="begin"/>
      </w:r>
      <w:r w:rsidR="00293EE5" w:rsidRPr="00805AD9">
        <w:rPr>
          <w:rStyle w:val="lev"/>
          <w:b w:val="0"/>
          <w:bCs w:val="0"/>
          <w:color w:val="2D3B45"/>
          <w:shd w:val="clear" w:color="auto" w:fill="FFFFFF"/>
        </w:rPr>
        <w:instrText xml:space="preserve"> ADDIN ZOTERO_ITEM CSL_CITATION {"citationID":"UgtDKZNp","properties":{"formattedCitation":"(Calgary, n.d.)","plainCitation":"(Calgary, n.d.)","noteIndex":0},"citationItems":[{"id":23,"uris":["http://zotero.org/users/local/UXOlMPwf/items/E9AYXEXP"],"uri":["http://zotero.org/users/local/UXOlMPwf/items/E9AYXEXP"],"itemData":{"id":23,"type":"webpage","language":"en","title":"NYC crime | NYC Open Data","URL":"https://data.cityofnewyork.us/Public-Safety/NYC-crime/qb7u-rbmr","author":[{"family":"Calgary","given":"Open"}],"accessed":{"date-parts":[["2020",9,10]]}}}],"schema":"https://github.com/citation-style-language/schema/raw/master/csl-citation.json"} </w:instrText>
      </w:r>
      <w:r w:rsidR="00293EE5" w:rsidRPr="00805AD9">
        <w:rPr>
          <w:rStyle w:val="lev"/>
          <w:b w:val="0"/>
          <w:bCs w:val="0"/>
          <w:color w:val="2D3B45"/>
          <w:shd w:val="clear" w:color="auto" w:fill="FFFFFF"/>
        </w:rPr>
        <w:fldChar w:fldCharType="separate"/>
      </w:r>
      <w:r w:rsidR="00293EE5" w:rsidRPr="00293EE5">
        <w:t>(Calgary, n.d.)</w:t>
      </w:r>
      <w:r w:rsidR="00293EE5" w:rsidRPr="00805AD9">
        <w:rPr>
          <w:rStyle w:val="lev"/>
          <w:b w:val="0"/>
          <w:bCs w:val="0"/>
          <w:color w:val="2D3B45"/>
          <w:shd w:val="clear" w:color="auto" w:fill="FFFFFF"/>
        </w:rPr>
        <w:fldChar w:fldCharType="end"/>
      </w:r>
      <w:r w:rsidR="00293EE5" w:rsidRPr="00805AD9">
        <w:rPr>
          <w:rStyle w:val="lev"/>
          <w:b w:val="0"/>
          <w:bCs w:val="0"/>
          <w:color w:val="2D3B45"/>
          <w:shd w:val="clear" w:color="auto" w:fill="FFFFFF"/>
        </w:rPr>
        <w:t xml:space="preserve">. </w:t>
      </w:r>
      <w:r w:rsidR="009B3481">
        <w:rPr>
          <w:rStyle w:val="lev"/>
          <w:b w:val="0"/>
          <w:bCs w:val="0"/>
          <w:color w:val="2D3B45"/>
          <w:shd w:val="clear" w:color="auto" w:fill="FFFFFF"/>
        </w:rPr>
        <w:t>Further descriptions of variables and the dataset are included as well.</w:t>
      </w:r>
      <w:r w:rsidR="006C7174">
        <w:rPr>
          <w:rStyle w:val="lev"/>
          <w:b w:val="0"/>
          <w:bCs w:val="0"/>
          <w:color w:val="2D3B45"/>
          <w:shd w:val="clear" w:color="auto" w:fill="FFFFFF"/>
        </w:rPr>
        <w:t xml:space="preserve"> </w:t>
      </w:r>
      <w:r w:rsidR="009F7B11">
        <w:rPr>
          <w:rStyle w:val="lev"/>
          <w:b w:val="0"/>
          <w:bCs w:val="0"/>
          <w:color w:val="2D3B45"/>
          <w:shd w:val="clear" w:color="auto" w:fill="FFFFFF"/>
        </w:rPr>
        <w:t xml:space="preserve">This dataset is extremely large with 2GB of data and it </w:t>
      </w:r>
      <w:r w:rsidR="00AA765C">
        <w:rPr>
          <w:rStyle w:val="lev"/>
          <w:b w:val="0"/>
          <w:bCs w:val="0"/>
          <w:color w:val="2D3B45"/>
          <w:shd w:val="clear" w:color="auto" w:fill="FFFFFF"/>
        </w:rPr>
        <w:t>is</w:t>
      </w:r>
      <w:r w:rsidR="009F7B11">
        <w:rPr>
          <w:rStyle w:val="lev"/>
          <w:b w:val="0"/>
          <w:bCs w:val="0"/>
          <w:color w:val="2D3B45"/>
          <w:shd w:val="clear" w:color="auto" w:fill="FFFFFF"/>
        </w:rPr>
        <w:t xml:space="preserve"> useful to first subset only Felony data from Brooklyn.</w:t>
      </w:r>
      <w:r w:rsidR="00A2308A">
        <w:rPr>
          <w:rStyle w:val="lev"/>
          <w:b w:val="0"/>
          <w:bCs w:val="0"/>
          <w:color w:val="2D3B45"/>
          <w:shd w:val="clear" w:color="auto" w:fill="FFFFFF"/>
        </w:rPr>
        <w:t xml:space="preserve"> This data is only available from 2010 – 2018 so that limits the study to this time frame. </w:t>
      </w:r>
    </w:p>
    <w:p w14:paraId="588B37AC" w14:textId="0F71AE39" w:rsidR="00243008" w:rsidRDefault="002C7F73" w:rsidP="003A3B5C">
      <w:pPr>
        <w:keepNext/>
        <w:rPr>
          <w:rStyle w:val="lev"/>
          <w:b w:val="0"/>
          <w:bCs w:val="0"/>
        </w:rPr>
      </w:pPr>
      <w:r w:rsidRPr="002C7F73">
        <w:rPr>
          <w:rStyle w:val="lev"/>
          <w:b w:val="0"/>
          <w:bCs w:val="0"/>
        </w:rPr>
        <w:t xml:space="preserve">However, </w:t>
      </w:r>
      <w:r>
        <w:rPr>
          <w:rStyle w:val="lev"/>
          <w:b w:val="0"/>
          <w:bCs w:val="0"/>
        </w:rPr>
        <w:t xml:space="preserve">the main data required is not immediately available in this dataset. </w:t>
      </w:r>
      <w:r w:rsidR="003A3B5C">
        <w:rPr>
          <w:rStyle w:val="lev"/>
          <w:b w:val="0"/>
          <w:bCs w:val="0"/>
        </w:rPr>
        <w:t>At the highest granularity, w</w:t>
      </w:r>
      <w:r>
        <w:rPr>
          <w:rStyle w:val="lev"/>
          <w:b w:val="0"/>
          <w:bCs w:val="0"/>
        </w:rPr>
        <w:t xml:space="preserve">hat is relevant for the analysis is </w:t>
      </w:r>
      <w:r w:rsidR="009B3481">
        <w:rPr>
          <w:rStyle w:val="lev"/>
          <w:b w:val="0"/>
          <w:bCs w:val="0"/>
        </w:rPr>
        <w:t xml:space="preserve">the number of </w:t>
      </w:r>
      <w:r w:rsidR="003A3B5C">
        <w:rPr>
          <w:rStyle w:val="lev"/>
          <w:b w:val="0"/>
          <w:bCs w:val="0"/>
        </w:rPr>
        <w:t>each type of f</w:t>
      </w:r>
      <w:r>
        <w:rPr>
          <w:rStyle w:val="lev"/>
          <w:b w:val="0"/>
          <w:bCs w:val="0"/>
        </w:rPr>
        <w:t>elon</w:t>
      </w:r>
      <w:r w:rsidR="003A3B5C">
        <w:rPr>
          <w:rStyle w:val="lev"/>
          <w:b w:val="0"/>
          <w:bCs w:val="0"/>
        </w:rPr>
        <w:t xml:space="preserve">ies </w:t>
      </w:r>
      <w:r w:rsidR="009B3481">
        <w:rPr>
          <w:rStyle w:val="lev"/>
          <w:b w:val="0"/>
          <w:bCs w:val="0"/>
        </w:rPr>
        <w:t xml:space="preserve">committed in each </w:t>
      </w:r>
      <w:r w:rsidR="003A3B5C">
        <w:rPr>
          <w:rStyle w:val="lev"/>
          <w:b w:val="0"/>
          <w:bCs w:val="0"/>
        </w:rPr>
        <w:t xml:space="preserve">census tract or </w:t>
      </w:r>
      <w:r w:rsidR="00302CEA">
        <w:rPr>
          <w:rStyle w:val="lev"/>
          <w:b w:val="0"/>
          <w:bCs w:val="0"/>
        </w:rPr>
        <w:t xml:space="preserve">Brooklyn neighborhood </w:t>
      </w:r>
      <w:r w:rsidR="009B3481">
        <w:rPr>
          <w:rStyle w:val="lev"/>
          <w:b w:val="0"/>
          <w:bCs w:val="0"/>
        </w:rPr>
        <w:t xml:space="preserve">per year. </w:t>
      </w:r>
      <w:r w:rsidR="003A3B5C">
        <w:rPr>
          <w:rStyle w:val="lev"/>
          <w:b w:val="0"/>
          <w:bCs w:val="0"/>
        </w:rPr>
        <w:t xml:space="preserve">Such </w:t>
      </w:r>
      <w:r w:rsidR="009B3481">
        <w:rPr>
          <w:rStyle w:val="lev"/>
          <w:b w:val="0"/>
          <w:bCs w:val="0"/>
        </w:rPr>
        <w:t xml:space="preserve">granularity of analysis is sufficient as the demographic data is only available for each year and neighborhoods are the most appropriate </w:t>
      </w:r>
      <w:r w:rsidR="00DF4A77">
        <w:rPr>
          <w:rStyle w:val="lev"/>
          <w:b w:val="0"/>
          <w:bCs w:val="0"/>
        </w:rPr>
        <w:t>scope</w:t>
      </w:r>
      <w:r w:rsidR="00252ED3">
        <w:rPr>
          <w:rStyle w:val="lev"/>
          <w:b w:val="0"/>
          <w:bCs w:val="0"/>
        </w:rPr>
        <w:t xml:space="preserve"> to investigate</w:t>
      </w:r>
      <w:r w:rsidR="00356366">
        <w:rPr>
          <w:rStyle w:val="lev"/>
          <w:b w:val="0"/>
          <w:bCs w:val="0"/>
        </w:rPr>
        <w:t xml:space="preserve">, as explained above. </w:t>
      </w:r>
      <w:r>
        <w:rPr>
          <w:rStyle w:val="lev"/>
          <w:b w:val="0"/>
          <w:bCs w:val="0"/>
        </w:rPr>
        <w:t>Unfortunately, t</w:t>
      </w:r>
      <w:r w:rsidR="00356366">
        <w:rPr>
          <w:rStyle w:val="lev"/>
          <w:b w:val="0"/>
          <w:bCs w:val="0"/>
        </w:rPr>
        <w:t xml:space="preserve">he data available in the raw dataset only </w:t>
      </w:r>
      <w:r w:rsidR="00356366">
        <w:rPr>
          <w:rStyle w:val="lev"/>
          <w:b w:val="0"/>
          <w:bCs w:val="0"/>
        </w:rPr>
        <w:lastRenderedPageBreak/>
        <w:t>shows the location coordinates of each crime reported</w:t>
      </w:r>
      <w:r w:rsidR="00873FED">
        <w:rPr>
          <w:rStyle w:val="lev"/>
          <w:b w:val="0"/>
          <w:bCs w:val="0"/>
        </w:rPr>
        <w:t xml:space="preserve"> and are </w:t>
      </w:r>
      <w:r>
        <w:rPr>
          <w:rStyle w:val="lev"/>
          <w:b w:val="0"/>
          <w:bCs w:val="0"/>
        </w:rPr>
        <w:t>not aggregated by neighborhoods</w:t>
      </w:r>
      <w:r w:rsidR="003A3B5C">
        <w:rPr>
          <w:rStyle w:val="lev"/>
          <w:b w:val="0"/>
          <w:bCs w:val="0"/>
        </w:rPr>
        <w:t xml:space="preserve"> nor census tracts</w:t>
      </w:r>
      <w:r>
        <w:rPr>
          <w:rStyle w:val="lev"/>
          <w:b w:val="0"/>
          <w:bCs w:val="0"/>
        </w:rPr>
        <w:t>. Thus, other datasets are required to make the</w:t>
      </w:r>
      <w:r w:rsidR="003A3B5C">
        <w:rPr>
          <w:rStyle w:val="lev"/>
          <w:b w:val="0"/>
          <w:bCs w:val="0"/>
        </w:rPr>
        <w:t xml:space="preserve"> final dataset needed</w:t>
      </w:r>
      <w:r>
        <w:rPr>
          <w:rStyle w:val="lev"/>
          <w:b w:val="0"/>
          <w:bCs w:val="0"/>
        </w:rPr>
        <w:t xml:space="preserve">. </w:t>
      </w:r>
    </w:p>
    <w:p w14:paraId="54AF5607" w14:textId="40020AA6" w:rsidR="00252ED3" w:rsidRDefault="002C7F73" w:rsidP="002C7F73">
      <w:pPr>
        <w:keepNext/>
        <w:rPr>
          <w:rStyle w:val="lev"/>
          <w:b w:val="0"/>
          <w:bCs w:val="0"/>
          <w:color w:val="2D3B45"/>
          <w:shd w:val="clear" w:color="auto" w:fill="FFFFFF"/>
        </w:rPr>
      </w:pPr>
      <w:r>
        <w:rPr>
          <w:rStyle w:val="lev"/>
          <w:b w:val="0"/>
          <w:bCs w:val="0"/>
        </w:rPr>
        <w:t xml:space="preserve">After the necessary data manipulation, </w:t>
      </w:r>
      <w:r w:rsidR="00E01F83">
        <w:rPr>
          <w:rStyle w:val="lev"/>
          <w:b w:val="0"/>
          <w:bCs w:val="0"/>
          <w:color w:val="2D3B45"/>
          <w:shd w:val="clear" w:color="auto" w:fill="FFFFFF"/>
        </w:rPr>
        <w:t xml:space="preserve">it </w:t>
      </w:r>
      <w:r w:rsidR="00915DBC">
        <w:rPr>
          <w:rStyle w:val="lev"/>
          <w:b w:val="0"/>
          <w:bCs w:val="0"/>
          <w:color w:val="2D3B45"/>
          <w:shd w:val="clear" w:color="auto" w:fill="FFFFFF"/>
        </w:rPr>
        <w:t>is</w:t>
      </w:r>
      <w:r w:rsidR="00E01F83">
        <w:rPr>
          <w:rStyle w:val="lev"/>
          <w:b w:val="0"/>
          <w:bCs w:val="0"/>
          <w:color w:val="2D3B45"/>
          <w:shd w:val="clear" w:color="auto" w:fill="FFFFFF"/>
        </w:rPr>
        <w:t xml:space="preserve"> possible to compare crime statistics across the years and among the different neighborhoods in Brooklyn. In this way, the impact of gentrification can be observed in these neighborhoods that have not directly experienced gentrification using the Crime statistics over time. </w:t>
      </w:r>
    </w:p>
    <w:p w14:paraId="0CBCE4C6" w14:textId="77777777" w:rsidR="002A6CA7" w:rsidRPr="002A6CA7" w:rsidRDefault="002A6CA7" w:rsidP="002A6CA7">
      <w:pPr>
        <w:rPr>
          <w:rStyle w:val="lev"/>
          <w:b w:val="0"/>
          <w:bCs w:val="0"/>
          <w:color w:val="2D3B45"/>
          <w:shd w:val="clear" w:color="auto" w:fill="FFFFFF"/>
        </w:rPr>
      </w:pPr>
    </w:p>
    <w:p w14:paraId="4CE7F4A9" w14:textId="28A74871" w:rsidR="00252ED3" w:rsidRPr="00252ED3" w:rsidRDefault="00EE4885" w:rsidP="00651389">
      <w:pPr>
        <w:pStyle w:val="Titre3"/>
        <w:rPr>
          <w:rStyle w:val="lev"/>
          <w:b/>
          <w:bCs/>
        </w:rPr>
      </w:pPr>
      <w:r>
        <w:rPr>
          <w:rStyle w:val="lev"/>
          <w:b/>
          <w:bCs/>
          <w:color w:val="2D3B45"/>
          <w:shd w:val="clear" w:color="auto" w:fill="FFFFFF"/>
        </w:rPr>
        <w:t xml:space="preserve">C) </w:t>
      </w:r>
      <w:r w:rsidR="00252ED3">
        <w:rPr>
          <w:rStyle w:val="lev"/>
          <w:b/>
          <w:bCs/>
          <w:color w:val="2D3B45"/>
          <w:shd w:val="clear" w:color="auto" w:fill="FFFFFF"/>
        </w:rPr>
        <w:t>Spatial Compatibility</w:t>
      </w:r>
      <w:r w:rsidR="0038648A">
        <w:rPr>
          <w:rStyle w:val="lev"/>
          <w:b/>
          <w:bCs/>
          <w:color w:val="2D3B45"/>
          <w:shd w:val="clear" w:color="auto" w:fill="FFFFFF"/>
        </w:rPr>
        <w:t xml:space="preserve"> &amp; Manipulation</w:t>
      </w:r>
    </w:p>
    <w:p w14:paraId="3EEA576C" w14:textId="5BDCC497" w:rsidR="005A3887" w:rsidRPr="005A3887" w:rsidRDefault="00EE4885" w:rsidP="005A3887">
      <w:pPr>
        <w:rPr>
          <w:rStyle w:val="lev"/>
          <w:b w:val="0"/>
          <w:bCs w:val="0"/>
          <w:color w:val="2D3B45"/>
          <w:shd w:val="clear" w:color="auto" w:fill="FFFFFF"/>
        </w:rPr>
      </w:pPr>
      <w:r>
        <w:rPr>
          <w:rStyle w:val="lev"/>
          <w:b w:val="0"/>
          <w:bCs w:val="0"/>
          <w:color w:val="2D3B45"/>
          <w:shd w:val="clear" w:color="auto" w:fill="FFFFFF"/>
        </w:rPr>
        <w:t>T</w:t>
      </w:r>
      <w:r w:rsidR="00293EE5">
        <w:rPr>
          <w:rStyle w:val="lev"/>
          <w:b w:val="0"/>
          <w:bCs w:val="0"/>
          <w:color w:val="2D3B45"/>
          <w:shd w:val="clear" w:color="auto" w:fill="FFFFFF"/>
        </w:rPr>
        <w:t xml:space="preserve">he accessible </w:t>
      </w:r>
      <w:r w:rsidR="001D3764">
        <w:rPr>
          <w:rStyle w:val="lev"/>
          <w:b w:val="0"/>
          <w:bCs w:val="0"/>
          <w:color w:val="2D3B45"/>
          <w:shd w:val="clear" w:color="auto" w:fill="FFFFFF"/>
        </w:rPr>
        <w:t xml:space="preserve">Census </w:t>
      </w:r>
      <w:r w:rsidR="00293EE5">
        <w:rPr>
          <w:rStyle w:val="lev"/>
          <w:b w:val="0"/>
          <w:bCs w:val="0"/>
          <w:color w:val="2D3B45"/>
          <w:shd w:val="clear" w:color="auto" w:fill="FFFFFF"/>
        </w:rPr>
        <w:t xml:space="preserve">data on Brooklyn </w:t>
      </w:r>
      <w:r w:rsidR="00346628">
        <w:rPr>
          <w:rStyle w:val="lev"/>
          <w:b w:val="0"/>
          <w:bCs w:val="0"/>
          <w:color w:val="2D3B45"/>
          <w:shd w:val="clear" w:color="auto" w:fill="FFFFFF"/>
        </w:rPr>
        <w:t>delineates</w:t>
      </w:r>
      <w:r w:rsidR="00293EE5">
        <w:rPr>
          <w:rStyle w:val="lev"/>
          <w:b w:val="0"/>
          <w:bCs w:val="0"/>
          <w:color w:val="2D3B45"/>
          <w:shd w:val="clear" w:color="auto" w:fill="FFFFFF"/>
        </w:rPr>
        <w:t xml:space="preserve"> the </w:t>
      </w:r>
      <w:r w:rsidR="00805AD9">
        <w:rPr>
          <w:rStyle w:val="lev"/>
          <w:b w:val="0"/>
          <w:bCs w:val="0"/>
          <w:color w:val="2D3B45"/>
          <w:shd w:val="clear" w:color="auto" w:fill="FFFFFF"/>
        </w:rPr>
        <w:t xml:space="preserve">borough into Census Tracts and the NYPD Crime Statistics indicate </w:t>
      </w:r>
      <w:r w:rsidR="00DF4A77">
        <w:rPr>
          <w:rStyle w:val="lev"/>
          <w:b w:val="0"/>
          <w:bCs w:val="0"/>
          <w:color w:val="2D3B45"/>
          <w:shd w:val="clear" w:color="auto" w:fill="FFFFFF"/>
        </w:rPr>
        <w:t xml:space="preserve">the specific location of </w:t>
      </w:r>
      <w:r w:rsidR="00805AD9">
        <w:rPr>
          <w:rStyle w:val="lev"/>
          <w:b w:val="0"/>
          <w:bCs w:val="0"/>
          <w:color w:val="2D3B45"/>
          <w:shd w:val="clear" w:color="auto" w:fill="FFFFFF"/>
        </w:rPr>
        <w:t>crime</w:t>
      </w:r>
      <w:r w:rsidR="00DF4A77">
        <w:rPr>
          <w:rStyle w:val="lev"/>
          <w:b w:val="0"/>
          <w:bCs w:val="0"/>
          <w:color w:val="2D3B45"/>
          <w:shd w:val="clear" w:color="auto" w:fill="FFFFFF"/>
        </w:rPr>
        <w:t xml:space="preserve">s with XY </w:t>
      </w:r>
      <w:r w:rsidR="000E5BB9">
        <w:rPr>
          <w:rStyle w:val="lev"/>
          <w:b w:val="0"/>
          <w:bCs w:val="0"/>
          <w:color w:val="2D3B45"/>
          <w:shd w:val="clear" w:color="auto" w:fill="FFFFFF"/>
        </w:rPr>
        <w:t>c</w:t>
      </w:r>
      <w:r w:rsidR="00DF4A77">
        <w:rPr>
          <w:rStyle w:val="lev"/>
          <w:b w:val="0"/>
          <w:bCs w:val="0"/>
          <w:color w:val="2D3B45"/>
          <w:shd w:val="clear" w:color="auto" w:fill="FFFFFF"/>
        </w:rPr>
        <w:t xml:space="preserve">o-ordinates. Hence, </w:t>
      </w:r>
      <w:r w:rsidR="00805AD9">
        <w:rPr>
          <w:rStyle w:val="lev"/>
          <w:b w:val="0"/>
          <w:bCs w:val="0"/>
          <w:color w:val="2D3B45"/>
          <w:shd w:val="clear" w:color="auto" w:fill="FFFFFF"/>
        </w:rPr>
        <w:t xml:space="preserve">two other datasets were required to </w:t>
      </w:r>
      <w:r w:rsidR="0038648A">
        <w:rPr>
          <w:rStyle w:val="lev"/>
          <w:b w:val="0"/>
          <w:bCs w:val="0"/>
          <w:color w:val="2D3B45"/>
          <w:shd w:val="clear" w:color="auto" w:fill="FFFFFF"/>
        </w:rPr>
        <w:t>join</w:t>
      </w:r>
      <w:r w:rsidR="00805AD9">
        <w:rPr>
          <w:rStyle w:val="lev"/>
          <w:b w:val="0"/>
          <w:bCs w:val="0"/>
          <w:color w:val="2D3B45"/>
          <w:shd w:val="clear" w:color="auto" w:fill="FFFFFF"/>
        </w:rPr>
        <w:t xml:space="preserve"> </w:t>
      </w:r>
      <w:r w:rsidR="00DF4A77">
        <w:rPr>
          <w:rStyle w:val="lev"/>
          <w:b w:val="0"/>
          <w:bCs w:val="0"/>
          <w:color w:val="2D3B45"/>
          <w:shd w:val="clear" w:color="auto" w:fill="FFFFFF"/>
        </w:rPr>
        <w:t xml:space="preserve">the </w:t>
      </w:r>
      <w:r w:rsidR="00805AD9">
        <w:rPr>
          <w:rStyle w:val="lev"/>
          <w:b w:val="0"/>
          <w:bCs w:val="0"/>
          <w:color w:val="2D3B45"/>
          <w:shd w:val="clear" w:color="auto" w:fill="FFFFFF"/>
        </w:rPr>
        <w:t xml:space="preserve">two </w:t>
      </w:r>
      <w:r w:rsidR="00DF4A77">
        <w:rPr>
          <w:rStyle w:val="lev"/>
          <w:b w:val="0"/>
          <w:bCs w:val="0"/>
          <w:color w:val="2D3B45"/>
          <w:shd w:val="clear" w:color="auto" w:fill="FFFFFF"/>
        </w:rPr>
        <w:t xml:space="preserve">primary </w:t>
      </w:r>
      <w:r w:rsidR="00805AD9">
        <w:rPr>
          <w:rStyle w:val="lev"/>
          <w:b w:val="0"/>
          <w:bCs w:val="0"/>
          <w:color w:val="2D3B45"/>
          <w:shd w:val="clear" w:color="auto" w:fill="FFFFFF"/>
        </w:rPr>
        <w:t xml:space="preserve">datasets to make the data compatible with one another for subsequent analysis. </w:t>
      </w:r>
      <w:r w:rsidR="00C21DE5">
        <w:rPr>
          <w:rStyle w:val="lev"/>
          <w:b w:val="0"/>
          <w:bCs w:val="0"/>
          <w:color w:val="2D3B45"/>
          <w:shd w:val="clear" w:color="auto" w:fill="FFFFFF"/>
        </w:rPr>
        <w:t>The sf package in R</w:t>
      </w:r>
      <w:r w:rsidR="00597C6E">
        <w:rPr>
          <w:rStyle w:val="lev"/>
          <w:b w:val="0"/>
          <w:bCs w:val="0"/>
          <w:color w:val="2D3B45"/>
          <w:shd w:val="clear" w:color="auto" w:fill="FFFFFF"/>
        </w:rPr>
        <w:t xml:space="preserve">, which processes the data more quickly than other packages and applications, </w:t>
      </w:r>
      <w:r w:rsidR="00C21DE5">
        <w:rPr>
          <w:rStyle w:val="lev"/>
          <w:b w:val="0"/>
          <w:bCs w:val="0"/>
          <w:color w:val="2D3B45"/>
          <w:shd w:val="clear" w:color="auto" w:fill="FFFFFF"/>
        </w:rPr>
        <w:t>was utilized for th</w:t>
      </w:r>
      <w:r w:rsidR="00597C6E">
        <w:rPr>
          <w:rStyle w:val="lev"/>
          <w:b w:val="0"/>
          <w:bCs w:val="0"/>
          <w:color w:val="2D3B45"/>
          <w:shd w:val="clear" w:color="auto" w:fill="FFFFFF"/>
        </w:rPr>
        <w:t>e following steps.</w:t>
      </w:r>
    </w:p>
    <w:p w14:paraId="0B0B3044" w14:textId="467B12F2" w:rsidR="00784060" w:rsidRPr="003F22F8" w:rsidRDefault="005A3887" w:rsidP="003F22F8">
      <w:pPr>
        <w:rPr>
          <w:rStyle w:val="lev"/>
          <w:b w:val="0"/>
          <w:bCs w:val="0"/>
          <w:strike/>
          <w:color w:val="2D3B45"/>
          <w:shd w:val="clear" w:color="auto" w:fill="FFFFFF"/>
        </w:rPr>
      </w:pPr>
      <w:r w:rsidRPr="005A3887">
        <w:rPr>
          <w:rStyle w:val="lev"/>
          <w:color w:val="2D3B45"/>
          <w:shd w:val="clear" w:color="auto" w:fill="FFFFFF"/>
        </w:rPr>
        <w:t xml:space="preserve">Crime: </w:t>
      </w:r>
      <w:r>
        <w:rPr>
          <w:rStyle w:val="lev"/>
          <w:b w:val="0"/>
          <w:bCs w:val="0"/>
          <w:color w:val="2D3B45"/>
          <w:shd w:val="clear" w:color="auto" w:fill="FFFFFF"/>
        </w:rPr>
        <w:t xml:space="preserve">To aggregate Crime statistics into Neighborhood Tract areas, </w:t>
      </w:r>
      <w:r w:rsidR="006E0E66">
        <w:rPr>
          <w:rStyle w:val="lev"/>
          <w:b w:val="0"/>
          <w:bCs w:val="0"/>
          <w:color w:val="2D3B45"/>
          <w:shd w:val="clear" w:color="auto" w:fill="FFFFFF"/>
        </w:rPr>
        <w:t xml:space="preserve">Geospatial JSON data from data.cityofnewyork.us </w:t>
      </w:r>
      <w:r w:rsidR="003F22F8" w:rsidRPr="00F26088">
        <w:rPr>
          <w:rStyle w:val="lev"/>
          <w:b w:val="0"/>
          <w:bCs w:val="0"/>
          <w:strike/>
          <w:color w:val="2D3B45"/>
          <w:shd w:val="clear" w:color="auto" w:fill="FFFFFF"/>
        </w:rPr>
        <w:fldChar w:fldCharType="begin"/>
      </w:r>
      <w:r w:rsidR="003F22F8" w:rsidRPr="00F26088">
        <w:rPr>
          <w:rStyle w:val="lev"/>
          <w:b w:val="0"/>
          <w:bCs w:val="0"/>
          <w:strike/>
          <w:color w:val="2D3B45"/>
          <w:shd w:val="clear" w:color="auto" w:fill="FFFFFF"/>
        </w:rPr>
        <w:instrText xml:space="preserve"> ADDIN ZOTERO_ITEM CSL_CITATION {"citationID":"eV7BOlZr","properties":{"formattedCitation":"({\\i{}Neighborhood Tabulation Areas (Formerly \\uc0\\u8220{}Neighborhood Projection Areas\\uc0\\u8221{})}, n.d.)","plainCitation":"(Neighborhood Tabulation Areas (Formerly “Neighborhood Projection Areas”), n.d.)","noteIndex":0},"citationItems":[{"id":25,"uris":["http://zotero.org/users/local/UXOlMPwf/items/NCYTU7GI"],"uri":["http://zotero.org/users/local/UXOlMPwf/items/NCYTU7GI"],"itemData":{"id":25,"type":"webpage","title":"Neighborhood Tabulation Areas (Formerly \"Neighborhood Projection Areas\")","URL":"https://www1.nyc.gov/site/planning/data-maps/open-data/dwn-nynta.page","accessed":{"date-parts":[["2020",9,10]]}}}],"schema":"https://github.com/citation-style-language/schema/raw/master/csl-citation.json"} </w:instrText>
      </w:r>
      <w:r w:rsidR="003F22F8" w:rsidRPr="00F26088">
        <w:rPr>
          <w:rStyle w:val="lev"/>
          <w:b w:val="0"/>
          <w:bCs w:val="0"/>
          <w:strike/>
          <w:color w:val="2D3B45"/>
          <w:shd w:val="clear" w:color="auto" w:fill="FFFFFF"/>
        </w:rPr>
        <w:fldChar w:fldCharType="separate"/>
      </w:r>
      <w:r w:rsidR="003F22F8" w:rsidRPr="00F26088">
        <w:rPr>
          <w:rFonts w:cs="Times New Roman"/>
        </w:rPr>
        <w:t>(</w:t>
      </w:r>
      <w:r w:rsidR="003F22F8" w:rsidRPr="00F26088">
        <w:rPr>
          <w:rFonts w:cs="Times New Roman"/>
          <w:i/>
          <w:iCs/>
        </w:rPr>
        <w:t>Neighborhood Tabulation Areas</w:t>
      </w:r>
      <w:r w:rsidR="003F22F8" w:rsidRPr="00F26088">
        <w:rPr>
          <w:rFonts w:cs="Times New Roman"/>
        </w:rPr>
        <w:t>, n.d.)</w:t>
      </w:r>
      <w:r w:rsidR="003F22F8" w:rsidRPr="00F26088">
        <w:rPr>
          <w:rStyle w:val="lev"/>
          <w:b w:val="0"/>
          <w:bCs w:val="0"/>
          <w:strike/>
          <w:color w:val="2D3B45"/>
          <w:shd w:val="clear" w:color="auto" w:fill="FFFFFF"/>
        </w:rPr>
        <w:fldChar w:fldCharType="end"/>
      </w:r>
      <w:r w:rsidR="006E0E66">
        <w:rPr>
          <w:rStyle w:val="lev"/>
          <w:b w:val="0"/>
          <w:bCs w:val="0"/>
          <w:color w:val="2D3B45"/>
          <w:shd w:val="clear" w:color="auto" w:fill="FFFFFF"/>
        </w:rPr>
        <w:t xml:space="preserve"> which comprised Neighborhood Tabulation </w:t>
      </w:r>
      <w:r w:rsidR="002F44D5">
        <w:rPr>
          <w:rStyle w:val="lev"/>
          <w:b w:val="0"/>
          <w:bCs w:val="0"/>
          <w:color w:val="2D3B45"/>
          <w:shd w:val="clear" w:color="auto" w:fill="FFFFFF"/>
        </w:rPr>
        <w:t>A</w:t>
      </w:r>
      <w:r w:rsidR="006E0E66">
        <w:rPr>
          <w:rStyle w:val="lev"/>
          <w:b w:val="0"/>
          <w:bCs w:val="0"/>
          <w:color w:val="2D3B45"/>
          <w:shd w:val="clear" w:color="auto" w:fill="FFFFFF"/>
        </w:rPr>
        <w:t>reas</w:t>
      </w:r>
      <w:r w:rsidR="002F44D5">
        <w:rPr>
          <w:rStyle w:val="lev"/>
          <w:b w:val="0"/>
          <w:bCs w:val="0"/>
          <w:color w:val="2D3B45"/>
          <w:shd w:val="clear" w:color="auto" w:fill="FFFFFF"/>
        </w:rPr>
        <w:t xml:space="preserve"> (NTA)</w:t>
      </w:r>
      <w:r w:rsidR="006E0E66">
        <w:rPr>
          <w:rStyle w:val="lev"/>
          <w:b w:val="0"/>
          <w:bCs w:val="0"/>
          <w:color w:val="2D3B45"/>
          <w:shd w:val="clear" w:color="auto" w:fill="FFFFFF"/>
        </w:rPr>
        <w:t>, Census Tract numbers and Borough Number</w:t>
      </w:r>
      <w:r w:rsidR="00D5055E">
        <w:rPr>
          <w:rStyle w:val="lev"/>
          <w:b w:val="0"/>
          <w:bCs w:val="0"/>
          <w:color w:val="2D3B45"/>
          <w:shd w:val="clear" w:color="auto" w:fill="FFFFFF"/>
        </w:rPr>
        <w:t xml:space="preserve"> </w:t>
      </w:r>
      <w:r w:rsidR="009D641A">
        <w:rPr>
          <w:rStyle w:val="lev"/>
          <w:b w:val="0"/>
          <w:bCs w:val="0"/>
          <w:color w:val="2D3B45"/>
          <w:shd w:val="clear" w:color="auto" w:fill="FFFFFF"/>
        </w:rPr>
        <w:t>is</w:t>
      </w:r>
      <w:r w:rsidR="00D5055E">
        <w:rPr>
          <w:rStyle w:val="lev"/>
          <w:b w:val="0"/>
          <w:bCs w:val="0"/>
          <w:color w:val="2D3B45"/>
          <w:shd w:val="clear" w:color="auto" w:fill="FFFFFF"/>
        </w:rPr>
        <w:t xml:space="preserve"> </w:t>
      </w:r>
      <w:r w:rsidR="00C33598">
        <w:rPr>
          <w:rStyle w:val="lev"/>
          <w:b w:val="0"/>
          <w:bCs w:val="0"/>
          <w:color w:val="2D3B45"/>
          <w:shd w:val="clear" w:color="auto" w:fill="FFFFFF"/>
        </w:rPr>
        <w:t>needed</w:t>
      </w:r>
      <w:r w:rsidR="00D5055E">
        <w:rPr>
          <w:rStyle w:val="lev"/>
          <w:b w:val="0"/>
          <w:bCs w:val="0"/>
          <w:color w:val="2D3B45"/>
          <w:shd w:val="clear" w:color="auto" w:fill="FFFFFF"/>
        </w:rPr>
        <w:t>.</w:t>
      </w:r>
      <w:r w:rsidR="00C33598">
        <w:rPr>
          <w:rStyle w:val="lev"/>
          <w:b w:val="0"/>
          <w:bCs w:val="0"/>
          <w:color w:val="2D3B45"/>
          <w:shd w:val="clear" w:color="auto" w:fill="FFFFFF"/>
        </w:rPr>
        <w:t xml:space="preserve"> Using the </w:t>
      </w:r>
      <w:proofErr w:type="spellStart"/>
      <w:r w:rsidR="00C33598">
        <w:rPr>
          <w:rStyle w:val="lev"/>
          <w:b w:val="0"/>
          <w:bCs w:val="0"/>
          <w:color w:val="2D3B45"/>
          <w:shd w:val="clear" w:color="auto" w:fill="FFFFFF"/>
        </w:rPr>
        <w:t>st_join</w:t>
      </w:r>
      <w:proofErr w:type="spellEnd"/>
      <w:r w:rsidR="00C33598">
        <w:rPr>
          <w:rStyle w:val="lev"/>
          <w:b w:val="0"/>
          <w:bCs w:val="0"/>
          <w:color w:val="2D3B45"/>
          <w:shd w:val="clear" w:color="auto" w:fill="FFFFFF"/>
        </w:rPr>
        <w:t xml:space="preserve"> function and setting the join argument as </w:t>
      </w:r>
      <w:proofErr w:type="spellStart"/>
      <w:r w:rsidR="00C33598" w:rsidRPr="001832CC">
        <w:rPr>
          <w:rStyle w:val="lev"/>
          <w:b w:val="0"/>
          <w:bCs w:val="0"/>
          <w:color w:val="2D3B45"/>
          <w:shd w:val="clear" w:color="auto" w:fill="FFFFFF"/>
        </w:rPr>
        <w:t>st_within</w:t>
      </w:r>
      <w:proofErr w:type="spellEnd"/>
      <w:r w:rsidR="00C33598">
        <w:rPr>
          <w:rStyle w:val="lev"/>
          <w:b w:val="0"/>
          <w:bCs w:val="0"/>
          <w:color w:val="2D3B45"/>
          <w:shd w:val="clear" w:color="auto" w:fill="FFFFFF"/>
        </w:rPr>
        <w:t xml:space="preserve">, </w:t>
      </w:r>
      <w:r w:rsidR="00315A76">
        <w:rPr>
          <w:rStyle w:val="lev"/>
          <w:b w:val="0"/>
          <w:bCs w:val="0"/>
          <w:color w:val="2D3B45"/>
          <w:shd w:val="clear" w:color="auto" w:fill="FFFFFF"/>
        </w:rPr>
        <w:t xml:space="preserve">each crime </w:t>
      </w:r>
      <w:r w:rsidR="00B9274A">
        <w:rPr>
          <w:rStyle w:val="lev"/>
          <w:b w:val="0"/>
          <w:bCs w:val="0"/>
          <w:color w:val="2D3B45"/>
          <w:shd w:val="clear" w:color="auto" w:fill="FFFFFF"/>
        </w:rPr>
        <w:t xml:space="preserve">from </w:t>
      </w:r>
      <w:r w:rsidR="00315A76">
        <w:rPr>
          <w:rStyle w:val="lev"/>
          <w:b w:val="0"/>
          <w:bCs w:val="0"/>
          <w:color w:val="2D3B45"/>
          <w:shd w:val="clear" w:color="auto" w:fill="FFFFFF"/>
        </w:rPr>
        <w:t xml:space="preserve">the </w:t>
      </w:r>
      <w:r w:rsidR="00B9274A">
        <w:rPr>
          <w:rStyle w:val="lev"/>
          <w:b w:val="0"/>
          <w:bCs w:val="0"/>
          <w:color w:val="2D3B45"/>
          <w:shd w:val="clear" w:color="auto" w:fill="FFFFFF"/>
        </w:rPr>
        <w:t xml:space="preserve">NYPD data was assigned to a neighborhood based on its XY co-ordinate. </w:t>
      </w:r>
      <w:r w:rsidR="009D641A">
        <w:rPr>
          <w:rStyle w:val="lev"/>
          <w:b w:val="0"/>
          <w:bCs w:val="0"/>
          <w:color w:val="2D3B45"/>
          <w:shd w:val="clear" w:color="auto" w:fill="FFFFFF"/>
        </w:rPr>
        <w:t xml:space="preserve">It was thus possible to calculate the </w:t>
      </w:r>
      <w:r w:rsidR="00D962BA">
        <w:rPr>
          <w:rStyle w:val="lev"/>
          <w:b w:val="0"/>
          <w:bCs w:val="0"/>
          <w:color w:val="2D3B45"/>
          <w:shd w:val="clear" w:color="auto" w:fill="FFFFFF"/>
        </w:rPr>
        <w:t>number</w:t>
      </w:r>
      <w:r w:rsidR="009D641A">
        <w:rPr>
          <w:rStyle w:val="lev"/>
          <w:b w:val="0"/>
          <w:bCs w:val="0"/>
          <w:color w:val="2D3B45"/>
          <w:shd w:val="clear" w:color="auto" w:fill="FFFFFF"/>
        </w:rPr>
        <w:t xml:space="preserve"> of Felonies </w:t>
      </w:r>
      <w:r w:rsidR="00E27A3A">
        <w:rPr>
          <w:rStyle w:val="lev"/>
          <w:b w:val="0"/>
          <w:bCs w:val="0"/>
          <w:color w:val="2D3B45"/>
          <w:shd w:val="clear" w:color="auto" w:fill="FFFFFF"/>
        </w:rPr>
        <w:t xml:space="preserve">per </w:t>
      </w:r>
      <w:r w:rsidR="00D962BA">
        <w:rPr>
          <w:rStyle w:val="lev"/>
          <w:b w:val="0"/>
          <w:bCs w:val="0"/>
          <w:color w:val="2D3B45"/>
          <w:shd w:val="clear" w:color="auto" w:fill="FFFFFF"/>
        </w:rPr>
        <w:t>N</w:t>
      </w:r>
      <w:r w:rsidR="00E27A3A">
        <w:rPr>
          <w:rStyle w:val="lev"/>
          <w:b w:val="0"/>
          <w:bCs w:val="0"/>
          <w:color w:val="2D3B45"/>
          <w:shd w:val="clear" w:color="auto" w:fill="FFFFFF"/>
        </w:rPr>
        <w:t>eighborhood for each year</w:t>
      </w:r>
      <w:r w:rsidR="00784060">
        <w:rPr>
          <w:rStyle w:val="lev"/>
          <w:b w:val="0"/>
          <w:bCs w:val="0"/>
          <w:color w:val="2D3B45"/>
          <w:shd w:val="clear" w:color="auto" w:fill="FFFFFF"/>
        </w:rPr>
        <w:t xml:space="preserve"> and conduct spatial analysis solely on Crime statistics.</w:t>
      </w:r>
    </w:p>
    <w:p w14:paraId="02E96C07" w14:textId="5AE6C0A0" w:rsidR="00C3298C" w:rsidRDefault="00E27A3A" w:rsidP="001F757C">
      <w:pPr>
        <w:rPr>
          <w:rStyle w:val="lev"/>
          <w:b w:val="0"/>
          <w:bCs w:val="0"/>
          <w:color w:val="2D3B45"/>
          <w:shd w:val="clear" w:color="auto" w:fill="FFFFFF"/>
        </w:rPr>
      </w:pPr>
      <w:r>
        <w:rPr>
          <w:rStyle w:val="lev"/>
          <w:color w:val="2D3B45"/>
          <w:shd w:val="clear" w:color="auto" w:fill="FFFFFF"/>
        </w:rPr>
        <w:t xml:space="preserve">Census &amp; </w:t>
      </w:r>
      <w:r w:rsidRPr="00E27A3A">
        <w:rPr>
          <w:rStyle w:val="lev"/>
          <w:color w:val="2D3B45"/>
          <w:shd w:val="clear" w:color="auto" w:fill="FFFFFF"/>
        </w:rPr>
        <w:t xml:space="preserve">Gentrification: </w:t>
      </w:r>
      <w:r w:rsidR="00926E9D">
        <w:rPr>
          <w:rStyle w:val="lev"/>
          <w:b w:val="0"/>
          <w:bCs w:val="0"/>
          <w:color w:val="2D3B45"/>
          <w:shd w:val="clear" w:color="auto" w:fill="FFFFFF"/>
        </w:rPr>
        <w:t xml:space="preserve">Following, a </w:t>
      </w:r>
      <w:r w:rsidR="009363EE">
        <w:rPr>
          <w:rStyle w:val="lev"/>
          <w:b w:val="0"/>
          <w:bCs w:val="0"/>
          <w:color w:val="2D3B45"/>
          <w:shd w:val="clear" w:color="auto" w:fill="FFFFFF"/>
        </w:rPr>
        <w:t xml:space="preserve">spatial </w:t>
      </w:r>
      <w:r w:rsidR="00926E9D">
        <w:rPr>
          <w:rStyle w:val="lev"/>
          <w:b w:val="0"/>
          <w:bCs w:val="0"/>
          <w:color w:val="2D3B45"/>
          <w:shd w:val="clear" w:color="auto" w:fill="FFFFFF"/>
        </w:rPr>
        <w:t xml:space="preserve">shape file of all tracts </w:t>
      </w:r>
      <w:r w:rsidR="00330AE5">
        <w:rPr>
          <w:rStyle w:val="lev"/>
          <w:b w:val="0"/>
          <w:bCs w:val="0"/>
          <w:color w:val="2D3B45"/>
          <w:shd w:val="clear" w:color="auto" w:fill="FFFFFF"/>
        </w:rPr>
        <w:t xml:space="preserve">from U.S. Census Bureau </w:t>
      </w:r>
      <w:r w:rsidR="009363EE">
        <w:rPr>
          <w:rStyle w:val="lev"/>
          <w:b w:val="0"/>
          <w:bCs w:val="0"/>
          <w:color w:val="2D3B45"/>
          <w:shd w:val="clear" w:color="auto" w:fill="FFFFFF"/>
        </w:rPr>
        <w:t>with their tract number</w:t>
      </w:r>
      <w:r w:rsidR="00330AE5">
        <w:rPr>
          <w:rStyle w:val="lev"/>
          <w:b w:val="0"/>
          <w:bCs w:val="0"/>
          <w:color w:val="2D3B45"/>
          <w:shd w:val="clear" w:color="auto" w:fill="FFFFFF"/>
        </w:rPr>
        <w:t>s</w:t>
      </w:r>
      <w:r w:rsidR="00F26088">
        <w:rPr>
          <w:rStyle w:val="lev"/>
          <w:b w:val="0"/>
          <w:bCs w:val="0"/>
          <w:color w:val="2D3B45"/>
          <w:shd w:val="clear" w:color="auto" w:fill="FFFFFF"/>
        </w:rPr>
        <w:t>, labeled as GEOID,</w:t>
      </w:r>
      <w:r w:rsidR="009363EE">
        <w:rPr>
          <w:rStyle w:val="lev"/>
          <w:b w:val="0"/>
          <w:bCs w:val="0"/>
          <w:color w:val="2D3B45"/>
          <w:shd w:val="clear" w:color="auto" w:fill="FFFFFF"/>
        </w:rPr>
        <w:t xml:space="preserve"> </w:t>
      </w:r>
      <w:r w:rsidR="00926E9D">
        <w:rPr>
          <w:rStyle w:val="lev"/>
          <w:b w:val="0"/>
          <w:bCs w:val="0"/>
          <w:color w:val="2D3B45"/>
          <w:shd w:val="clear" w:color="auto" w:fill="FFFFFF"/>
        </w:rPr>
        <w:t xml:space="preserve">was required to merge </w:t>
      </w:r>
      <w:r w:rsidR="009363EE">
        <w:rPr>
          <w:rStyle w:val="lev"/>
          <w:b w:val="0"/>
          <w:bCs w:val="0"/>
          <w:color w:val="2D3B45"/>
          <w:shd w:val="clear" w:color="auto" w:fill="FFFFFF"/>
        </w:rPr>
        <w:t xml:space="preserve">the </w:t>
      </w:r>
      <w:r w:rsidR="00F26088">
        <w:rPr>
          <w:rStyle w:val="lev"/>
          <w:b w:val="0"/>
          <w:bCs w:val="0"/>
          <w:color w:val="2D3B45"/>
          <w:shd w:val="clear" w:color="auto" w:fill="FFFFFF"/>
        </w:rPr>
        <w:t xml:space="preserve">manipulated </w:t>
      </w:r>
      <w:bookmarkStart w:id="14" w:name="_Hlk57860490"/>
      <w:r w:rsidR="001D3764">
        <w:rPr>
          <w:rStyle w:val="lev"/>
          <w:b w:val="0"/>
          <w:bCs w:val="0"/>
          <w:color w:val="2D3B45"/>
          <w:shd w:val="clear" w:color="auto" w:fill="FFFFFF"/>
        </w:rPr>
        <w:t>Census</w:t>
      </w:r>
      <w:r w:rsidR="009363EE">
        <w:rPr>
          <w:rStyle w:val="lev"/>
          <w:b w:val="0"/>
          <w:bCs w:val="0"/>
          <w:color w:val="2D3B45"/>
          <w:shd w:val="clear" w:color="auto" w:fill="FFFFFF"/>
        </w:rPr>
        <w:t xml:space="preserve"> </w:t>
      </w:r>
      <w:bookmarkEnd w:id="14"/>
      <w:r w:rsidR="009363EE">
        <w:rPr>
          <w:rStyle w:val="lev"/>
          <w:b w:val="0"/>
          <w:bCs w:val="0"/>
          <w:color w:val="2D3B45"/>
          <w:shd w:val="clear" w:color="auto" w:fill="FFFFFF"/>
        </w:rPr>
        <w:t>data</w:t>
      </w:r>
      <w:r w:rsidR="00F26088">
        <w:rPr>
          <w:rStyle w:val="lev"/>
          <w:b w:val="0"/>
          <w:bCs w:val="0"/>
          <w:color w:val="2D3B45"/>
          <w:shd w:val="clear" w:color="auto" w:fill="FFFFFF"/>
        </w:rPr>
        <w:t xml:space="preserve"> </w:t>
      </w:r>
      <w:r w:rsidR="009363EE">
        <w:rPr>
          <w:rStyle w:val="lev"/>
          <w:b w:val="0"/>
          <w:bCs w:val="0"/>
          <w:color w:val="2D3B45"/>
          <w:shd w:val="clear" w:color="auto" w:fill="FFFFFF"/>
        </w:rPr>
        <w:t xml:space="preserve">with </w:t>
      </w:r>
      <w:r w:rsidR="00F26088">
        <w:rPr>
          <w:rStyle w:val="lev"/>
          <w:b w:val="0"/>
          <w:bCs w:val="0"/>
          <w:color w:val="2D3B45"/>
          <w:shd w:val="clear" w:color="auto" w:fill="FFFFFF"/>
        </w:rPr>
        <w:t xml:space="preserve">this spatial data, such that the </w:t>
      </w:r>
      <w:r w:rsidR="001D3764">
        <w:rPr>
          <w:rStyle w:val="lev"/>
          <w:b w:val="0"/>
          <w:bCs w:val="0"/>
          <w:color w:val="2D3B45"/>
          <w:shd w:val="clear" w:color="auto" w:fill="FFFFFF"/>
        </w:rPr>
        <w:t xml:space="preserve">Census </w:t>
      </w:r>
      <w:r w:rsidR="00F26088">
        <w:rPr>
          <w:rStyle w:val="lev"/>
          <w:b w:val="0"/>
          <w:bCs w:val="0"/>
          <w:color w:val="2D3B45"/>
          <w:shd w:val="clear" w:color="auto" w:fill="FFFFFF"/>
        </w:rPr>
        <w:t>data with a constructed gentrification index and other demographic variables now have spatial attributes.</w:t>
      </w:r>
      <w:r w:rsidR="00E829FD">
        <w:rPr>
          <w:rStyle w:val="lev"/>
          <w:b w:val="0"/>
          <w:bCs w:val="0"/>
          <w:color w:val="2D3B45"/>
          <w:shd w:val="clear" w:color="auto" w:fill="FFFFFF"/>
        </w:rPr>
        <w:t xml:space="preserve"> Spatial analysis then becomes </w:t>
      </w:r>
      <w:r w:rsidR="00E829FD">
        <w:rPr>
          <w:rStyle w:val="lev"/>
          <w:b w:val="0"/>
          <w:bCs w:val="0"/>
          <w:color w:val="2D3B45"/>
          <w:shd w:val="clear" w:color="auto" w:fill="FFFFFF"/>
        </w:rPr>
        <w:lastRenderedPageBreak/>
        <w:t xml:space="preserve">possible on Gentrification Index scores of </w:t>
      </w:r>
      <w:r w:rsidR="006E6A83">
        <w:rPr>
          <w:rStyle w:val="lev"/>
          <w:b w:val="0"/>
          <w:bCs w:val="0"/>
          <w:color w:val="2D3B45"/>
          <w:shd w:val="clear" w:color="auto" w:fill="FFFFFF"/>
        </w:rPr>
        <w:t xml:space="preserve">each of </w:t>
      </w:r>
      <w:r w:rsidR="00E829FD">
        <w:rPr>
          <w:rStyle w:val="lev"/>
          <w:b w:val="0"/>
          <w:bCs w:val="0"/>
          <w:color w:val="2D3B45"/>
          <w:shd w:val="clear" w:color="auto" w:fill="FFFFFF"/>
        </w:rPr>
        <w:t xml:space="preserve">the </w:t>
      </w:r>
      <w:r w:rsidR="00F867C3">
        <w:rPr>
          <w:rStyle w:val="lev"/>
          <w:b w:val="0"/>
          <w:bCs w:val="0"/>
          <w:color w:val="2D3B45"/>
          <w:shd w:val="clear" w:color="auto" w:fill="FFFFFF"/>
        </w:rPr>
        <w:t xml:space="preserve">more than </w:t>
      </w:r>
      <w:r w:rsidR="007A1264">
        <w:rPr>
          <w:rStyle w:val="lev"/>
          <w:b w:val="0"/>
          <w:bCs w:val="0"/>
          <w:color w:val="2D3B45"/>
          <w:shd w:val="clear" w:color="auto" w:fill="FFFFFF"/>
        </w:rPr>
        <w:t xml:space="preserve">700 </w:t>
      </w:r>
      <w:r w:rsidR="006E6A83">
        <w:rPr>
          <w:rStyle w:val="lev"/>
          <w:b w:val="0"/>
          <w:bCs w:val="0"/>
          <w:color w:val="2D3B45"/>
          <w:shd w:val="clear" w:color="auto" w:fill="FFFFFF"/>
        </w:rPr>
        <w:t xml:space="preserve">Census </w:t>
      </w:r>
      <w:r w:rsidR="00E829FD">
        <w:rPr>
          <w:rStyle w:val="lev"/>
          <w:b w:val="0"/>
          <w:bCs w:val="0"/>
          <w:color w:val="2D3B45"/>
          <w:shd w:val="clear" w:color="auto" w:fill="FFFFFF"/>
        </w:rPr>
        <w:t xml:space="preserve">tracts in Brooklyn. </w:t>
      </w:r>
      <w:r w:rsidR="00571AA7">
        <w:rPr>
          <w:rStyle w:val="lev"/>
          <w:b w:val="0"/>
          <w:bCs w:val="0"/>
          <w:color w:val="2D3B45"/>
          <w:shd w:val="clear" w:color="auto" w:fill="FFFFFF"/>
        </w:rPr>
        <w:tab/>
      </w:r>
      <w:r w:rsidR="00F26088">
        <w:rPr>
          <w:rStyle w:val="lev"/>
          <w:b w:val="0"/>
          <w:bCs w:val="0"/>
          <w:color w:val="2D3B45"/>
          <w:shd w:val="clear" w:color="auto" w:fill="FFFFFF"/>
        </w:rPr>
        <w:t xml:space="preserve"> </w:t>
      </w:r>
      <w:r w:rsidR="00C97122">
        <w:rPr>
          <w:rStyle w:val="lev"/>
          <w:b w:val="0"/>
          <w:bCs w:val="0"/>
          <w:color w:val="2D3B45"/>
          <w:shd w:val="clear" w:color="auto" w:fill="FFFFFF"/>
        </w:rPr>
        <w:t>To obtain both variables in the same dataset at the same granularity, these datasets were merged by GEOID</w:t>
      </w:r>
      <w:r w:rsidR="00BE1BD5">
        <w:rPr>
          <w:rStyle w:val="lev"/>
          <w:b w:val="0"/>
          <w:bCs w:val="0"/>
          <w:color w:val="2D3B45"/>
          <w:shd w:val="clear" w:color="auto" w:fill="FFFFFF"/>
        </w:rPr>
        <w:t xml:space="preserve"> and the corresponding Gentrification scores </w:t>
      </w:r>
      <w:r w:rsidR="008219BF">
        <w:rPr>
          <w:rStyle w:val="lev"/>
          <w:b w:val="0"/>
          <w:bCs w:val="0"/>
          <w:color w:val="2D3B45"/>
          <w:shd w:val="clear" w:color="auto" w:fill="FFFFFF"/>
        </w:rPr>
        <w:t xml:space="preserve">of each tract </w:t>
      </w:r>
      <w:r w:rsidR="00BE1BD5">
        <w:rPr>
          <w:rStyle w:val="lev"/>
          <w:b w:val="0"/>
          <w:bCs w:val="0"/>
          <w:color w:val="2D3B45"/>
          <w:shd w:val="clear" w:color="auto" w:fill="FFFFFF"/>
        </w:rPr>
        <w:t xml:space="preserve">were averaged out to apply to </w:t>
      </w:r>
      <w:r w:rsidR="008219BF">
        <w:rPr>
          <w:rStyle w:val="lev"/>
          <w:b w:val="0"/>
          <w:bCs w:val="0"/>
          <w:color w:val="2D3B45"/>
          <w:shd w:val="clear" w:color="auto" w:fill="FFFFFF"/>
        </w:rPr>
        <w:t xml:space="preserve">each Neighborhood, </w:t>
      </w:r>
      <w:r w:rsidR="00BE1BD5">
        <w:rPr>
          <w:rStyle w:val="lev"/>
          <w:b w:val="0"/>
          <w:bCs w:val="0"/>
          <w:color w:val="2D3B45"/>
          <w:shd w:val="clear" w:color="auto" w:fill="FFFFFF"/>
        </w:rPr>
        <w:t xml:space="preserve">so it is </w:t>
      </w:r>
      <w:r w:rsidR="00A2308A">
        <w:rPr>
          <w:rStyle w:val="lev"/>
          <w:b w:val="0"/>
          <w:bCs w:val="0"/>
          <w:color w:val="2D3B45"/>
          <w:shd w:val="clear" w:color="auto" w:fill="FFFFFF"/>
        </w:rPr>
        <w:t>then</w:t>
      </w:r>
      <w:r w:rsidR="00BE1BD5">
        <w:rPr>
          <w:rStyle w:val="lev"/>
          <w:b w:val="0"/>
          <w:bCs w:val="0"/>
          <w:color w:val="2D3B45"/>
          <w:shd w:val="clear" w:color="auto" w:fill="FFFFFF"/>
        </w:rPr>
        <w:t xml:space="preserve"> possible to </w:t>
      </w:r>
      <w:r w:rsidR="008219BF">
        <w:rPr>
          <w:rStyle w:val="lev"/>
          <w:b w:val="0"/>
          <w:bCs w:val="0"/>
          <w:color w:val="2D3B45"/>
          <w:shd w:val="clear" w:color="auto" w:fill="FFFFFF"/>
        </w:rPr>
        <w:t xml:space="preserve">analyze Gentrification and Crime by Neighborhood for each year between 2010 – 2018. </w:t>
      </w:r>
    </w:p>
    <w:p w14:paraId="47EA4957" w14:textId="77777777" w:rsidR="001F757C" w:rsidRDefault="001F757C" w:rsidP="001F757C">
      <w:pPr>
        <w:rPr>
          <w:rStyle w:val="lev"/>
          <w:b w:val="0"/>
          <w:bCs w:val="0"/>
          <w:color w:val="2D3B45"/>
          <w:shd w:val="clear" w:color="auto" w:fill="FFFFFF"/>
        </w:rPr>
      </w:pPr>
    </w:p>
    <w:p w14:paraId="1CEADEA0" w14:textId="1AC9081F" w:rsidR="00E4208F" w:rsidRPr="00185491" w:rsidRDefault="00185491" w:rsidP="00F0627A">
      <w:pPr>
        <w:pStyle w:val="Titre2"/>
        <w:numPr>
          <w:ilvl w:val="1"/>
          <w:numId w:val="23"/>
        </w:numPr>
        <w:rPr>
          <w:rStyle w:val="lev"/>
          <w:b w:val="0"/>
          <w:bCs w:val="0"/>
          <w:color w:val="2D3B45"/>
          <w:shd w:val="clear" w:color="auto" w:fill="FFFFFF"/>
        </w:rPr>
      </w:pPr>
      <w:bookmarkStart w:id="15" w:name="_Toc60787103"/>
      <w:r>
        <w:rPr>
          <w:rStyle w:val="lev"/>
          <w:b w:val="0"/>
          <w:bCs w:val="0"/>
          <w:color w:val="2D3B45"/>
          <w:shd w:val="clear" w:color="auto" w:fill="FFFFFF"/>
        </w:rPr>
        <w:t xml:space="preserve">Independent Variable: </w:t>
      </w:r>
      <w:r w:rsidR="00E4208F" w:rsidRPr="00185491">
        <w:rPr>
          <w:rStyle w:val="lev"/>
          <w:b w:val="0"/>
          <w:bCs w:val="0"/>
          <w:color w:val="2D3B45"/>
          <w:shd w:val="clear" w:color="auto" w:fill="FFFFFF"/>
        </w:rPr>
        <w:t>Gentrification</w:t>
      </w:r>
      <w:bookmarkEnd w:id="15"/>
      <w:r w:rsidR="00A85DA2" w:rsidRPr="00185491">
        <w:rPr>
          <w:rStyle w:val="lev"/>
          <w:b w:val="0"/>
          <w:bCs w:val="0"/>
          <w:color w:val="2D3B45"/>
          <w:shd w:val="clear" w:color="auto" w:fill="FFFFFF"/>
        </w:rPr>
        <w:t xml:space="preserve"> </w:t>
      </w:r>
    </w:p>
    <w:p w14:paraId="311648D1" w14:textId="5183BCEE" w:rsidR="00A2308A" w:rsidRDefault="002A6CA7" w:rsidP="006B2DC4">
      <w:r>
        <w:t>The level of g</w:t>
      </w:r>
      <w:r w:rsidR="00185491">
        <w:t xml:space="preserve">entrification </w:t>
      </w:r>
      <w:r>
        <w:t xml:space="preserve">in each neighborhood for each year is </w:t>
      </w:r>
      <w:r w:rsidR="00185491">
        <w:t xml:space="preserve">the independent </w:t>
      </w:r>
      <w:r w:rsidR="008C2560">
        <w:t>variable</w:t>
      </w:r>
      <w:r>
        <w:t xml:space="preserve"> in this analysis and this needs to be </w:t>
      </w:r>
      <w:r w:rsidR="00185491">
        <w:t>defined quantitatively</w:t>
      </w:r>
      <w:r w:rsidR="008C2560">
        <w:t>.</w:t>
      </w:r>
      <w:r w:rsidR="00DF6556">
        <w:t xml:space="preserve"> </w:t>
      </w:r>
      <w:r w:rsidR="00A2308A">
        <w:t xml:space="preserve">A simpler Gentrification Index would be established, </w:t>
      </w:r>
      <w:proofErr w:type="gramStart"/>
      <w:r w:rsidR="00A2308A">
        <w:t>similar to</w:t>
      </w:r>
      <w:proofErr w:type="gramEnd"/>
      <w:r w:rsidR="00A2308A">
        <w:t xml:space="preserve"> that of the Los Angeles Index of Neighborhood Change</w:t>
      </w:r>
      <w:r w:rsidR="008B21CA">
        <w:t xml:space="preserve">, since their exact methodology and formula is not accessible. </w:t>
      </w:r>
      <w:r w:rsidR="00A2308A">
        <w:t xml:space="preserve">With references to the papers reviewed in 2.1.1, the defining metrics that characterize gentrified areas would serve as the metrics used to compute this index. Limited by the datasets available for Brooklyn and for the yearly ACS data, the variables used are the percentage per capita change of the number of white residents (race), number of residents above 25 years without a high school </w:t>
      </w:r>
      <w:r w:rsidR="008B21CA">
        <w:t>diploma</w:t>
      </w:r>
      <w:r w:rsidR="00A2308A">
        <w:t xml:space="preserve"> (education), number of non-family householders (family structure) for each of the 50 Brooklyn neighborhoods.</w:t>
      </w:r>
    </w:p>
    <w:p w14:paraId="75646574" w14:textId="5CBF2DEE" w:rsidR="00BB4573" w:rsidRDefault="00BB4573" w:rsidP="00012FE4">
      <w:r>
        <w:t xml:space="preserve">Specifically, since Gentrification refers to a process, the score compares </w:t>
      </w:r>
      <w:r w:rsidR="00BF502E">
        <w:t xml:space="preserve">the variables from </w:t>
      </w:r>
      <w:r>
        <w:t xml:space="preserve">one year to </w:t>
      </w:r>
      <w:r w:rsidR="00623A95">
        <w:t xml:space="preserve">the previous </w:t>
      </w:r>
      <w:r w:rsidR="00BF502E">
        <w:t xml:space="preserve">year. The variables are then computed to reflect the percentage change, that is the percentage change of Number </w:t>
      </w:r>
      <w:r w:rsidR="00A2308A">
        <w:t>of non-family householders</w:t>
      </w:r>
      <w:r w:rsidR="00BF502E">
        <w:t xml:space="preserve"> between 2010 – 2018. If the number of foreign-born residents per capita in 2010 is </w:t>
      </w:r>
      <w:r w:rsidR="00DA3ED0">
        <w:t xml:space="preserve">2.30, and in 2018 is 4.0, the percentage change would be (4.0 – 2.30) / 4.0. The same </w:t>
      </w:r>
      <w:r w:rsidR="00833E5F">
        <w:t xml:space="preserve">calculation is applied to the Number of </w:t>
      </w:r>
      <w:r w:rsidR="00A2308A">
        <w:t>w</w:t>
      </w:r>
      <w:r w:rsidR="00833E5F">
        <w:t xml:space="preserve">hite residents per capita and </w:t>
      </w:r>
      <w:r w:rsidR="00C347F2">
        <w:t>the Number of non-</w:t>
      </w:r>
      <w:r w:rsidR="00A2308A">
        <w:t>h</w:t>
      </w:r>
      <w:r w:rsidR="00C347F2">
        <w:t xml:space="preserve">igh </w:t>
      </w:r>
      <w:r w:rsidR="00A2308A">
        <w:t>s</w:t>
      </w:r>
      <w:r w:rsidR="00C347F2">
        <w:t>chool graduates per capita. Then, these three percentage changes are added up, although the value for Number of non-</w:t>
      </w:r>
      <w:r w:rsidR="00A2308A">
        <w:t>h</w:t>
      </w:r>
      <w:r w:rsidR="00C347F2">
        <w:t xml:space="preserve">igh </w:t>
      </w:r>
      <w:r w:rsidR="00A2308A">
        <w:t>s</w:t>
      </w:r>
      <w:r w:rsidR="00C347F2">
        <w:t xml:space="preserve">chool graduates per capita would be given a negative coefficient, since </w:t>
      </w:r>
      <w:r w:rsidR="008B21CA">
        <w:t>having fewer residents who did not complete</w:t>
      </w:r>
      <w:r w:rsidR="00C347F2">
        <w:t xml:space="preserve"> </w:t>
      </w:r>
      <w:r w:rsidR="008B21CA">
        <w:t>h</w:t>
      </w:r>
      <w:r w:rsidR="00C347F2">
        <w:t xml:space="preserve">igh </w:t>
      </w:r>
      <w:r w:rsidR="008B21CA">
        <w:t>s</w:t>
      </w:r>
      <w:r w:rsidR="00C347F2">
        <w:t>chool correspond</w:t>
      </w:r>
      <w:r w:rsidR="008B21CA">
        <w:t>s</w:t>
      </w:r>
      <w:r w:rsidR="00C347F2">
        <w:t xml:space="preserve"> to an increase in Gentrification, and the other two variables have a </w:t>
      </w:r>
      <w:r w:rsidR="00C347F2">
        <w:lastRenderedPageBreak/>
        <w:t>positive correlation with Gentrification</w:t>
      </w:r>
      <w:r w:rsidR="00126DD1">
        <w:t xml:space="preserve"> (</w:t>
      </w:r>
      <w:r w:rsidR="008B21CA">
        <w:t>Lee, 2003</w:t>
      </w:r>
      <w:r w:rsidR="00126DD1">
        <w:t xml:space="preserve">). </w:t>
      </w:r>
      <w:r w:rsidR="00A358C0">
        <w:t xml:space="preserve">The final value forms the Gentrification Index score. </w:t>
      </w:r>
      <w:r w:rsidR="008B21CA">
        <w:t>While it is also possible to include rent and income, this would complicate the aggregation</w:t>
      </w:r>
      <w:r w:rsidR="00012FE4">
        <w:t xml:space="preserve"> since the percentage change in these variables would not be on the same scale as accounting for the change of number of residents with a certain characteristic per capita. Furthermore, rent as a metric would fail to account for new building developments and residents purchasing their accommodation instead of renting them.</w:t>
      </w:r>
    </w:p>
    <w:p w14:paraId="4F6C4B95" w14:textId="135490C8" w:rsidR="00A358C0" w:rsidRPr="00162CE3" w:rsidRDefault="00162CE3" w:rsidP="00162CE3">
      <w:r>
        <w:t>As a result</w:t>
      </w:r>
      <w:r w:rsidR="00FC5AC3">
        <w:t xml:space="preserve">, a Gentrification index score </w:t>
      </w:r>
      <w:r>
        <w:t xml:space="preserve">based on those three variables per capita was adopted. </w:t>
      </w:r>
      <w:r w:rsidR="00E651BD">
        <w:t xml:space="preserve">It </w:t>
      </w:r>
      <w:r w:rsidR="00AD777E">
        <w:t xml:space="preserve">establishes whether a neighborhood is Gentrified or not, and that is mostly sufficient for this paper’s analysis. </w:t>
      </w:r>
    </w:p>
    <w:p w14:paraId="431DDA27" w14:textId="2C3697C1" w:rsidR="00185491" w:rsidRDefault="00185491" w:rsidP="00AD777E">
      <w:pPr>
        <w:ind w:firstLine="0"/>
      </w:pPr>
    </w:p>
    <w:p w14:paraId="78768BAB" w14:textId="5CA35A19" w:rsidR="00800283" w:rsidRDefault="00185491" w:rsidP="00800283">
      <w:pPr>
        <w:pStyle w:val="Titre2"/>
        <w:numPr>
          <w:ilvl w:val="1"/>
          <w:numId w:val="1"/>
        </w:numPr>
      </w:pPr>
      <w:bookmarkStart w:id="16" w:name="_Dependent_Variable:_Violent"/>
      <w:bookmarkStart w:id="17" w:name="_Toc60787104"/>
      <w:bookmarkEnd w:id="16"/>
      <w:r>
        <w:t xml:space="preserve">Dependent Variable: </w:t>
      </w:r>
      <w:r w:rsidR="00077D50">
        <w:t>Brooklyn</w:t>
      </w:r>
      <w:r>
        <w:t xml:space="preserve"> </w:t>
      </w:r>
      <w:r w:rsidR="00077D50">
        <w:t>Felony Crime Rate</w:t>
      </w:r>
      <w:bookmarkEnd w:id="17"/>
      <w:r>
        <w:t xml:space="preserve"> </w:t>
      </w:r>
    </w:p>
    <w:p w14:paraId="3334A31A" w14:textId="4A943B95" w:rsidR="00710D5B" w:rsidRPr="00710D5B" w:rsidRDefault="0047112D" w:rsidP="004146DB">
      <w:pPr>
        <w:rPr>
          <w:b/>
          <w:bCs/>
        </w:rPr>
      </w:pPr>
      <w:r>
        <w:t xml:space="preserve">The dependent variable </w:t>
      </w:r>
      <w:r w:rsidR="000262C5">
        <w:t xml:space="preserve">to be evaluated measures the change in Felony Crime Rate per capita </w:t>
      </w:r>
      <w:r w:rsidR="00982520">
        <w:t xml:space="preserve">in each </w:t>
      </w:r>
      <w:r w:rsidR="004146DB">
        <w:t xml:space="preserve">Brooklyn </w:t>
      </w:r>
      <w:r w:rsidR="00982520">
        <w:t xml:space="preserve">Neighborhood for each year between 2010 – 2018. </w:t>
      </w:r>
      <w:r w:rsidR="004146DB">
        <w:t xml:space="preserve">The data primarily is sourced from the NYPD Crime Dataset, and only crimes categorized as a Felony are </w:t>
      </w:r>
      <w:proofErr w:type="gramStart"/>
      <w:r w:rsidR="004146DB">
        <w:t>taken into account</w:t>
      </w:r>
      <w:proofErr w:type="gramEnd"/>
      <w:r w:rsidR="004146DB">
        <w:t xml:space="preserve">. </w:t>
      </w:r>
    </w:p>
    <w:p w14:paraId="65065CBA" w14:textId="33BE9E3E" w:rsidR="007C699D" w:rsidRDefault="00741B8D" w:rsidP="007C699D">
      <w:r>
        <w:t xml:space="preserve">While the intention of using </w:t>
      </w:r>
      <w:proofErr w:type="gramStart"/>
      <w:r>
        <w:t>crime</w:t>
      </w:r>
      <w:proofErr w:type="gramEnd"/>
      <w:r>
        <w:t xml:space="preserve"> rate is to measure </w:t>
      </w:r>
      <w:r w:rsidR="00C67932">
        <w:t xml:space="preserve">criminal activity in the neighborhood, since this is an indicator of a better or poorer quality of life, it also should be noted that many criminal activity can go unreported, or that </w:t>
      </w:r>
      <w:r w:rsidR="00D842BF">
        <w:t xml:space="preserve">reporting is more frequent in certain areas as compared to others. Even then, the level of reporting of crime itself is a variable that is informative in an appropriate context. </w:t>
      </w:r>
    </w:p>
    <w:p w14:paraId="0F5DCF1F" w14:textId="77777777" w:rsidR="00741B8D" w:rsidRPr="00741B8D" w:rsidRDefault="00741B8D" w:rsidP="007C699D"/>
    <w:p w14:paraId="1DCF1615" w14:textId="3F244674" w:rsidR="00092238" w:rsidRDefault="00092238" w:rsidP="00092238">
      <w:pPr>
        <w:pStyle w:val="Titre2"/>
        <w:numPr>
          <w:ilvl w:val="1"/>
          <w:numId w:val="1"/>
        </w:numPr>
      </w:pPr>
      <w:bookmarkStart w:id="18" w:name="_Toc60787105"/>
      <w:r>
        <w:lastRenderedPageBreak/>
        <w:t>Time Frame: 20</w:t>
      </w:r>
      <w:r w:rsidR="00741B8D">
        <w:t>10</w:t>
      </w:r>
      <w:r>
        <w:t xml:space="preserve"> - 2018</w:t>
      </w:r>
      <w:bookmarkEnd w:id="18"/>
      <w:r>
        <w:t xml:space="preserve"> </w:t>
      </w:r>
    </w:p>
    <w:p w14:paraId="2C8ED515" w14:textId="6300E772" w:rsidR="00092238" w:rsidRDefault="00092238" w:rsidP="008B77D2">
      <w:r>
        <w:t xml:space="preserve">Apart from analyzing the relationship </w:t>
      </w:r>
      <w:r w:rsidR="00D35F71">
        <w:t xml:space="preserve">between </w:t>
      </w:r>
      <w:r>
        <w:t>these variables, this research will also involve a study of them through the period of 20</w:t>
      </w:r>
      <w:r w:rsidR="00D35F71">
        <w:t>10</w:t>
      </w:r>
      <w:r>
        <w:t xml:space="preserve"> – 2018.</w:t>
      </w:r>
      <w:r w:rsidRPr="005F5EA1">
        <w:t xml:space="preserve"> </w:t>
      </w:r>
      <w:r>
        <w:t xml:space="preserve"> A time series analysis is necessary because such impact on the social well-being of residents can only be observed over a long duration. The specific time frame of the data is selected as it matches the data of the U.S. Census Bureau that is available. Although</w:t>
      </w:r>
      <w:r w:rsidR="00FD44A8">
        <w:t>,</w:t>
      </w:r>
      <w:r>
        <w:t xml:space="preserve"> </w:t>
      </w:r>
      <w:r w:rsidR="00FD44A8">
        <w:t xml:space="preserve">as </w:t>
      </w:r>
      <w:r>
        <w:t xml:space="preserve">gentrification started since the 1990s, the effects of </w:t>
      </w:r>
      <w:r w:rsidR="00473474">
        <w:t>G</w:t>
      </w:r>
      <w:r>
        <w:t xml:space="preserve">entrification on </w:t>
      </w:r>
      <w:r w:rsidR="00473474">
        <w:t>C</w:t>
      </w:r>
      <w:r>
        <w:t>rime are not always immediate (</w:t>
      </w:r>
      <w:r w:rsidR="00770EA9">
        <w:t>McDonald, 1986</w:t>
      </w:r>
      <w:r>
        <w:t xml:space="preserve">). </w:t>
      </w:r>
      <w:r w:rsidR="00553BC5">
        <w:t>Furthermore, s</w:t>
      </w:r>
      <w:r w:rsidR="00473474">
        <w:t>ome neighborhoods</w:t>
      </w:r>
      <w:r w:rsidR="00553BC5">
        <w:t xml:space="preserve"> in Brooklyn</w:t>
      </w:r>
      <w:r w:rsidR="00473474">
        <w:t xml:space="preserve"> could have also experienced Gentrification to a high degree such that this evolution would not be reflected in this paper’s Gentrification Index, which only includes variables between 2010 – 2018. </w:t>
      </w:r>
      <w:r w:rsidR="008B77D2">
        <w:t xml:space="preserve">Despite that, </w:t>
      </w:r>
      <w:r>
        <w:t xml:space="preserve">since </w:t>
      </w:r>
      <w:r w:rsidR="008B77D2">
        <w:t>most of the G</w:t>
      </w:r>
      <w:r>
        <w:t xml:space="preserve">entrification </w:t>
      </w:r>
      <w:r w:rsidR="008B77D2">
        <w:t>process</w:t>
      </w:r>
      <w:r w:rsidR="00C921D4">
        <w:t xml:space="preserve"> in Brooklyn</w:t>
      </w:r>
      <w:r w:rsidR="008B77D2">
        <w:t xml:space="preserve"> </w:t>
      </w:r>
      <w:r>
        <w:t xml:space="preserve">has </w:t>
      </w:r>
      <w:r w:rsidR="00FD44A8">
        <w:t xml:space="preserve">mostly </w:t>
      </w:r>
      <w:r>
        <w:t xml:space="preserve">occurred in the last decade, this time frame </w:t>
      </w:r>
      <w:r w:rsidR="008B77D2">
        <w:t xml:space="preserve">is </w:t>
      </w:r>
      <w:r>
        <w:t xml:space="preserve">suitable for </w:t>
      </w:r>
      <w:r w:rsidR="008B77D2">
        <w:t xml:space="preserve">such a </w:t>
      </w:r>
      <w:r>
        <w:t>study</w:t>
      </w:r>
      <w:r w:rsidR="00FA248D">
        <w:t xml:space="preserve"> (</w:t>
      </w:r>
      <w:proofErr w:type="spellStart"/>
      <w:r w:rsidR="00770EA9">
        <w:t>Chronopoulos</w:t>
      </w:r>
      <w:proofErr w:type="spellEnd"/>
      <w:r w:rsidR="00770EA9">
        <w:t>, 2020</w:t>
      </w:r>
      <w:r w:rsidR="00FA248D">
        <w:t>).</w:t>
      </w:r>
      <w:r>
        <w:t xml:space="preserve"> </w:t>
      </w:r>
    </w:p>
    <w:p w14:paraId="71E3C4A9" w14:textId="77777777" w:rsidR="00552D9A" w:rsidRPr="00552D9A" w:rsidRDefault="00552D9A" w:rsidP="00552D9A"/>
    <w:p w14:paraId="4A254B0D" w14:textId="0037D7D9" w:rsidR="00185491" w:rsidRDefault="00185491" w:rsidP="00185491">
      <w:pPr>
        <w:pStyle w:val="Titre2"/>
        <w:numPr>
          <w:ilvl w:val="1"/>
          <w:numId w:val="1"/>
        </w:numPr>
      </w:pPr>
      <w:bookmarkStart w:id="19" w:name="_Toc60787106"/>
      <w:r>
        <w:t>Control Variables</w:t>
      </w:r>
      <w:bookmarkEnd w:id="19"/>
    </w:p>
    <w:p w14:paraId="3CE28DD0" w14:textId="67C67F50" w:rsidR="000A71F8" w:rsidRDefault="00810F4F" w:rsidP="000A71F8">
      <w:r>
        <w:t xml:space="preserve">Control variables that </w:t>
      </w:r>
      <w:r w:rsidR="000A71F8">
        <w:t>should be considered when evaluating criminal activity in a neighborhood are</w:t>
      </w:r>
      <w:r w:rsidR="00466696">
        <w:t xml:space="preserve"> as follows</w:t>
      </w:r>
      <w:r w:rsidR="000A71F8">
        <w:t xml:space="preserve">: </w:t>
      </w:r>
    </w:p>
    <w:p w14:paraId="6A22F8E3" w14:textId="46BD8FB3" w:rsidR="00ED60F5" w:rsidRDefault="00185491" w:rsidP="00ED60F5">
      <w:pPr>
        <w:pStyle w:val="Paragraphedeliste"/>
        <w:numPr>
          <w:ilvl w:val="0"/>
          <w:numId w:val="25"/>
        </w:numPr>
      </w:pPr>
      <w:r w:rsidRPr="00F60E62">
        <w:rPr>
          <w:u w:val="single"/>
        </w:rPr>
        <w:t>Overall N</w:t>
      </w:r>
      <w:r w:rsidR="00F60E62" w:rsidRPr="00F60E62">
        <w:rPr>
          <w:u w:val="single"/>
        </w:rPr>
        <w:t xml:space="preserve">ew </w:t>
      </w:r>
      <w:r w:rsidRPr="00F60E62">
        <w:rPr>
          <w:u w:val="single"/>
        </w:rPr>
        <w:t>Y</w:t>
      </w:r>
      <w:r w:rsidR="00F60E62" w:rsidRPr="00F60E62">
        <w:rPr>
          <w:u w:val="single"/>
        </w:rPr>
        <w:t xml:space="preserve">ork </w:t>
      </w:r>
      <w:r w:rsidRPr="00F60E62">
        <w:rPr>
          <w:u w:val="single"/>
        </w:rPr>
        <w:t>C</w:t>
      </w:r>
      <w:r w:rsidR="00F60E62" w:rsidRPr="00F60E62">
        <w:rPr>
          <w:u w:val="single"/>
        </w:rPr>
        <w:t>ity</w:t>
      </w:r>
      <w:r w:rsidRPr="00F60E62">
        <w:rPr>
          <w:u w:val="single"/>
        </w:rPr>
        <w:t xml:space="preserve"> </w:t>
      </w:r>
      <w:r w:rsidR="000A71F8" w:rsidRPr="00F60E62">
        <w:rPr>
          <w:u w:val="single"/>
        </w:rPr>
        <w:t>Felony Crime Rate</w:t>
      </w:r>
      <w:r w:rsidR="000A71F8">
        <w:t xml:space="preserve"> </w:t>
      </w:r>
      <w:r w:rsidR="00F60E62">
        <w:tab/>
      </w:r>
      <w:r w:rsidR="00F60E62">
        <w:br/>
        <w:t>I</w:t>
      </w:r>
      <w:r w:rsidR="00552D9A">
        <w:t xml:space="preserve">f Crime Rate has reduced in the City as a whole, it would be due to </w:t>
      </w:r>
      <w:r w:rsidR="00820D78">
        <w:t xml:space="preserve">stricter </w:t>
      </w:r>
      <w:r w:rsidR="00552D9A">
        <w:t xml:space="preserve">NYPD control, </w:t>
      </w:r>
      <w:r w:rsidR="00820D78">
        <w:t xml:space="preserve">anti-crime </w:t>
      </w:r>
      <w:r w:rsidR="00552D9A">
        <w:t>policies, etc. and not localized to the impact of gentrification on the neighborhood.</w:t>
      </w:r>
      <w:r w:rsidR="00820D78">
        <w:t xml:space="preserve"> </w:t>
      </w:r>
      <w:r w:rsidR="00820D78">
        <w:tab/>
      </w:r>
      <w:r w:rsidR="00820D78">
        <w:br/>
        <w:t>To account for this, it is only the</w:t>
      </w:r>
      <w:r w:rsidR="003314FF">
        <w:t xml:space="preserve"> percentage</w:t>
      </w:r>
      <w:r w:rsidR="00820D78">
        <w:t xml:space="preserve"> change in crime rate </w:t>
      </w:r>
      <w:r w:rsidR="003314FF">
        <w:t xml:space="preserve">for each neighborhood from one year and the </w:t>
      </w:r>
      <w:r w:rsidR="00623A95">
        <w:t xml:space="preserve">previous </w:t>
      </w:r>
      <w:r w:rsidR="003314FF">
        <w:t xml:space="preserve">year that is being evaluated and compared to that of other neighborhoods. The actual </w:t>
      </w:r>
      <w:r w:rsidR="00ED60F5">
        <w:t xml:space="preserve">crime count for each year is not being used in the subsequent overall analysis. </w:t>
      </w:r>
      <w:r w:rsidR="00ED60F5">
        <w:tab/>
      </w:r>
      <w:r w:rsidR="00ED60F5">
        <w:br/>
      </w:r>
    </w:p>
    <w:p w14:paraId="5B0933B2" w14:textId="4B98A841" w:rsidR="00ED60F5" w:rsidRPr="00BF4D52" w:rsidRDefault="00ED60F5" w:rsidP="00ED60F5">
      <w:pPr>
        <w:pStyle w:val="Paragraphedeliste"/>
        <w:numPr>
          <w:ilvl w:val="0"/>
          <w:numId w:val="25"/>
        </w:numPr>
        <w:rPr>
          <w:u w:val="single"/>
        </w:rPr>
      </w:pPr>
      <w:r w:rsidRPr="00ED60F5">
        <w:rPr>
          <w:u w:val="single"/>
        </w:rPr>
        <w:t>Population of the Neighborhood</w:t>
      </w:r>
      <w:r w:rsidR="00BA26E1" w:rsidRPr="00BA26E1">
        <w:tab/>
      </w:r>
      <w:r>
        <w:rPr>
          <w:u w:val="single"/>
        </w:rPr>
        <w:br/>
      </w:r>
      <w:r w:rsidR="006C4DFD">
        <w:t>Th</w:t>
      </w:r>
      <w:r w:rsidR="00A72B57">
        <w:t xml:space="preserve">e variables obtained from the Census dataset to construct the Gentrification </w:t>
      </w:r>
      <w:r w:rsidR="00A72B57">
        <w:lastRenderedPageBreak/>
        <w:t>Index are descriptive indicators of the population</w:t>
      </w:r>
      <w:r w:rsidR="00940005">
        <w:t xml:space="preserve"> which estimate</w:t>
      </w:r>
      <w:r w:rsidR="00A72B57">
        <w:t xml:space="preserve"> the number of </w:t>
      </w:r>
      <w:r w:rsidR="00940005">
        <w:t>individuals with a certain characteristic</w:t>
      </w:r>
      <w:r w:rsidR="006C4DFD">
        <w:t>. Hence,</w:t>
      </w:r>
      <w:r w:rsidR="00940005">
        <w:t xml:space="preserve"> </w:t>
      </w:r>
      <w:r w:rsidR="00F76F42">
        <w:t xml:space="preserve">it is important that the overall population count of the Neighborhood is taken into consideration, </w:t>
      </w:r>
      <w:r w:rsidR="006C4DFD">
        <w:t xml:space="preserve">as for </w:t>
      </w:r>
      <w:proofErr w:type="gramStart"/>
      <w:r w:rsidR="006C4DFD">
        <w:t>example,  the</w:t>
      </w:r>
      <w:proofErr w:type="gramEnd"/>
      <w:r w:rsidR="006C4DFD">
        <w:t xml:space="preserve"> count of White residents could increase just because the overall population </w:t>
      </w:r>
      <w:r w:rsidR="00BF4D52">
        <w:t xml:space="preserve">in that Neighborhood has increased, while the racial demographic had remained constant.  </w:t>
      </w:r>
    </w:p>
    <w:p w14:paraId="3B51860F" w14:textId="41779C99" w:rsidR="008E0969" w:rsidRDefault="00BF4D52" w:rsidP="0031580E">
      <w:pPr>
        <w:pStyle w:val="Paragraphedeliste"/>
        <w:ind w:left="1428"/>
      </w:pPr>
      <w:r w:rsidRPr="00BF4D52">
        <w:t xml:space="preserve">This </w:t>
      </w:r>
      <w:r>
        <w:t xml:space="preserve">control variable is </w:t>
      </w:r>
      <w:r w:rsidR="0031580E">
        <w:t xml:space="preserve">respected by having all variables be measured per capita, to account for variation in population size. </w:t>
      </w:r>
    </w:p>
    <w:p w14:paraId="40EDFD30" w14:textId="77777777" w:rsidR="005F5EA1" w:rsidRDefault="005F5EA1" w:rsidP="005F5EA1"/>
    <w:p w14:paraId="01CD963B" w14:textId="46EC8FD0" w:rsidR="007C699D" w:rsidRDefault="007C699D" w:rsidP="007C699D">
      <w:pPr>
        <w:pStyle w:val="Titre2"/>
        <w:numPr>
          <w:ilvl w:val="1"/>
          <w:numId w:val="1"/>
        </w:numPr>
      </w:pPr>
      <w:bookmarkStart w:id="20" w:name="_Toc60787107"/>
      <w:r>
        <w:t>Methodology</w:t>
      </w:r>
      <w:bookmarkEnd w:id="20"/>
    </w:p>
    <w:p w14:paraId="69E6938A" w14:textId="113DF485" w:rsidR="00530B4F" w:rsidRDefault="00A72212" w:rsidP="00530B4F">
      <w:r>
        <w:t xml:space="preserve">With all these variables </w:t>
      </w:r>
      <w:r w:rsidR="00FF1A1B">
        <w:t xml:space="preserve">at hand, </w:t>
      </w:r>
      <w:r w:rsidR="00FE0B40">
        <w:t xml:space="preserve">and </w:t>
      </w:r>
      <w:r w:rsidR="00FF1A1B">
        <w:t xml:space="preserve">after the necessary data cleaning, manipulation and merging of datasets, </w:t>
      </w:r>
      <w:r w:rsidR="00FE0B40">
        <w:t xml:space="preserve">the main analytical models can be operationalized. </w:t>
      </w:r>
    </w:p>
    <w:p w14:paraId="1B4FF2CB" w14:textId="6733A846" w:rsidR="00E21EE8" w:rsidRDefault="00E21EE8" w:rsidP="00651389">
      <w:pPr>
        <w:pStyle w:val="Titre3"/>
      </w:pPr>
      <w:proofErr w:type="gramStart"/>
      <w:r>
        <w:t>3.6.1  Time</w:t>
      </w:r>
      <w:proofErr w:type="gramEnd"/>
      <w:r>
        <w:t xml:space="preserve"> Series &amp; Multivariate Regression Models</w:t>
      </w:r>
    </w:p>
    <w:p w14:paraId="652209F8" w14:textId="3F202512" w:rsidR="00E21EE8" w:rsidRDefault="00E21EE8" w:rsidP="00E21EE8">
      <w:pPr>
        <w:pStyle w:val="Listepuces"/>
        <w:numPr>
          <w:ilvl w:val="0"/>
          <w:numId w:val="0"/>
        </w:numPr>
        <w:ind w:firstLine="360"/>
      </w:pPr>
      <w:r>
        <w:t xml:space="preserve">To start out, several regression models were </w:t>
      </w:r>
      <w:proofErr w:type="gramStart"/>
      <w:r>
        <w:t>ran</w:t>
      </w:r>
      <w:proofErr w:type="gramEnd"/>
      <w:r>
        <w:t xml:space="preserve"> to determine the influence of the predictor variables on crime rates</w:t>
      </w:r>
      <w:r w:rsidR="00387281">
        <w:t xml:space="preserve"> only for neighborhoods with negative gentrification scores.</w:t>
      </w:r>
    </w:p>
    <w:p w14:paraId="0E60F7D8" w14:textId="5BC4FA90" w:rsidR="00E21EE8" w:rsidRDefault="00E21EE8" w:rsidP="003A23BF">
      <w:pPr>
        <w:pStyle w:val="Listepuces"/>
        <w:numPr>
          <w:ilvl w:val="0"/>
          <w:numId w:val="0"/>
        </w:numPr>
        <w:ind w:firstLine="360"/>
      </w:pPr>
      <w:r>
        <w:t xml:space="preserve">First, a basic Ordinary least squares (OLS) model was </w:t>
      </w:r>
      <w:proofErr w:type="gramStart"/>
      <w:r>
        <w:t>ran</w:t>
      </w:r>
      <w:proofErr w:type="gramEnd"/>
      <w:r>
        <w:t xml:space="preserve"> to investigate the relationship between gentrification score and crime rates. Following, to explore each of the metrics used to construct the Gentrification Index, a multivariate OLS model was ran. Lastly, a regression model controlling for time as a variable was also ran for changes between each individual year, as opposed to the overall </w:t>
      </w:r>
      <w:proofErr w:type="gramStart"/>
      <w:r>
        <w:t>time period</w:t>
      </w:r>
      <w:proofErr w:type="gramEnd"/>
      <w:r>
        <w:t xml:space="preserve"> of 2010 – 2018. </w:t>
      </w:r>
    </w:p>
    <w:p w14:paraId="2ECD604C" w14:textId="77777777" w:rsidR="003A23BF" w:rsidRDefault="003A23BF" w:rsidP="003A23BF">
      <w:pPr>
        <w:pStyle w:val="Listepuces"/>
        <w:numPr>
          <w:ilvl w:val="0"/>
          <w:numId w:val="0"/>
        </w:numPr>
        <w:ind w:firstLine="360"/>
      </w:pPr>
    </w:p>
    <w:p w14:paraId="09BDA8BF" w14:textId="711791ED" w:rsidR="00D048CD" w:rsidRDefault="00D048CD" w:rsidP="00651389">
      <w:pPr>
        <w:pStyle w:val="Titre3"/>
      </w:pPr>
      <w:r>
        <w:t>3.6.</w:t>
      </w:r>
      <w:r w:rsidR="00E21EE8">
        <w:t>2</w:t>
      </w:r>
      <w:r>
        <w:t xml:space="preserve"> </w:t>
      </w:r>
      <w:r>
        <w:tab/>
        <w:t xml:space="preserve">Affirming Causal </w:t>
      </w:r>
      <w:r w:rsidR="00855AED">
        <w:t>Relationship between Gentrification and Crime</w:t>
      </w:r>
    </w:p>
    <w:p w14:paraId="21B4B7F5" w14:textId="4A0DCEA9" w:rsidR="00D048CD" w:rsidRDefault="00855AED" w:rsidP="00855AED">
      <w:r>
        <w:t xml:space="preserve">Given that this is a Time-Series Analysis, it is possible that the relationship between Gentrification and Crime could be reciprocal, or that it is in fact Crime Rates that influence the extent of Gentrification, rather than Gentrification having an impact on Crime Rates, as is the </w:t>
      </w:r>
      <w:r>
        <w:lastRenderedPageBreak/>
        <w:t xml:space="preserve">focus of this paper. A </w:t>
      </w:r>
      <w:r w:rsidR="002903A0">
        <w:t xml:space="preserve">SEM </w:t>
      </w:r>
      <w:r>
        <w:t xml:space="preserve">Cross-lagged Model </w:t>
      </w:r>
      <w:r w:rsidR="002903A0">
        <w:t xml:space="preserve">using the R </w:t>
      </w:r>
      <w:proofErr w:type="spellStart"/>
      <w:r w:rsidR="002903A0">
        <w:t>lavaan</w:t>
      </w:r>
      <w:proofErr w:type="spellEnd"/>
      <w:r w:rsidR="002903A0">
        <w:t xml:space="preserve"> package </w:t>
      </w:r>
      <w:r>
        <w:t>was employed to determine the extent of this reciprocal relationship.</w:t>
      </w:r>
    </w:p>
    <w:p w14:paraId="35FE1E8A" w14:textId="77777777" w:rsidR="00855AED" w:rsidRPr="00A72212" w:rsidRDefault="00855AED" w:rsidP="00855AED"/>
    <w:p w14:paraId="67250BEA" w14:textId="212B8C60" w:rsidR="00CA154E" w:rsidRDefault="001B373E" w:rsidP="00651389">
      <w:pPr>
        <w:pStyle w:val="Titre3"/>
      </w:pPr>
      <w:r>
        <w:t>3.6.</w:t>
      </w:r>
      <w:r w:rsidR="00E21EE8">
        <w:t>3</w:t>
      </w:r>
      <w:r>
        <w:t xml:space="preserve"> </w:t>
      </w:r>
      <w:r>
        <w:tab/>
      </w:r>
      <w:r w:rsidR="00E7647F">
        <w:t xml:space="preserve">Determining </w:t>
      </w:r>
      <w:r w:rsidR="00E913C7">
        <w:t>Granularity of Research</w:t>
      </w:r>
    </w:p>
    <w:p w14:paraId="027E68A6" w14:textId="28BDD4F3" w:rsidR="00714072" w:rsidRDefault="00FE0B40" w:rsidP="00345A2A">
      <w:r>
        <w:t>While it has been stated that Neighborhood</w:t>
      </w:r>
      <w:r w:rsidR="002E2C3B">
        <w:t>s</w:t>
      </w:r>
      <w:r>
        <w:t xml:space="preserve"> are the level of granularity to review, this decision also comes after </w:t>
      </w:r>
      <w:r w:rsidR="002E2C3B">
        <w:t xml:space="preserve">exploring the data at the </w:t>
      </w:r>
      <w:r w:rsidR="001759F0">
        <w:t>c</w:t>
      </w:r>
      <w:r w:rsidR="002E2C3B">
        <w:t xml:space="preserve">ensus </w:t>
      </w:r>
      <w:r w:rsidR="001759F0">
        <w:t>t</w:t>
      </w:r>
      <w:r w:rsidR="002E2C3B">
        <w:t>ract level and at the Neighborhood level in the form of choropleth maps</w:t>
      </w:r>
      <w:r w:rsidR="00C17F03">
        <w:t xml:space="preserve"> with the Crime </w:t>
      </w:r>
      <w:r w:rsidR="001759F0">
        <w:t>r</w:t>
      </w:r>
      <w:r w:rsidR="00C17F03">
        <w:t xml:space="preserve">ate per capita and Gentrification score variables. It was evident that the choropleth map at </w:t>
      </w:r>
      <w:r w:rsidR="00D41149">
        <w:t xml:space="preserve">the </w:t>
      </w:r>
      <w:r w:rsidR="00C17F03">
        <w:t xml:space="preserve">level of </w:t>
      </w:r>
      <w:r w:rsidR="00D41149">
        <w:t xml:space="preserve">Neighborhoods </w:t>
      </w:r>
      <w:r w:rsidR="00C17F03">
        <w:t xml:space="preserve">displayed a consistent spread, as opposed </w:t>
      </w:r>
      <w:r w:rsidR="00565B23">
        <w:t xml:space="preserve">to </w:t>
      </w:r>
      <w:r w:rsidR="007D77AB">
        <w:t xml:space="preserve">that of </w:t>
      </w:r>
      <w:r w:rsidR="001759F0">
        <w:t>c</w:t>
      </w:r>
      <w:r w:rsidR="007D77AB">
        <w:t xml:space="preserve">ensus </w:t>
      </w:r>
      <w:r w:rsidR="001759F0">
        <w:t>t</w:t>
      </w:r>
      <w:r w:rsidR="007D77AB">
        <w:t xml:space="preserve">racts. </w:t>
      </w:r>
      <w:r w:rsidR="00345A2A">
        <w:t>Even if a higher granularity would provide more details, these details may contain more noise</w:t>
      </w:r>
      <w:r w:rsidR="001759F0">
        <w:t>, as evidenced by the boxplot in Fig. 2.1.</w:t>
      </w:r>
    </w:p>
    <w:p w14:paraId="449E88C9" w14:textId="75392A25" w:rsidR="001759F0" w:rsidRPr="005A1106" w:rsidRDefault="001759F0" w:rsidP="001759F0">
      <w:r>
        <w:t xml:space="preserve">With the Gentrification Index used in this paper, it is possible to establish the extent of Gentrification. In addition, upon reviewing the data with the aid of the Text Scatterplot of the neighborhoods by Crime rate and Gentrification score in Fig. 3, it can be observed that the magnitude of the score was not that accurate, especially compared to simply converting this into a binary predictor. </w:t>
      </w:r>
    </w:p>
    <w:p w14:paraId="1CDB5BD4" w14:textId="640EC0D2" w:rsidR="001759F0" w:rsidRDefault="001759F0" w:rsidP="001759F0">
      <w:r>
        <w:t xml:space="preserve">While the data for this analysis covers the </w:t>
      </w:r>
      <w:proofErr w:type="gramStart"/>
      <w:r>
        <w:t>time period</w:t>
      </w:r>
      <w:proofErr w:type="gramEnd"/>
      <w:r>
        <w:t xml:space="preserve"> of 2010</w:t>
      </w:r>
      <w:r w:rsidR="00486C62">
        <w:t xml:space="preserve"> </w:t>
      </w:r>
      <w:r>
        <w:t>-</w:t>
      </w:r>
      <w:r w:rsidR="00486C62">
        <w:t xml:space="preserve"> </w:t>
      </w:r>
      <w:r>
        <w:t>2018, it is possible to look at the change between each year, or between 2010 and 2018. Both approaches were attempted and from a series of choropleth maps for both Crime Rates and Gentrification Scores from 2010</w:t>
      </w:r>
      <w:r w:rsidR="00486C62">
        <w:t xml:space="preserve"> </w:t>
      </w:r>
      <w:r>
        <w:t>-</w:t>
      </w:r>
      <w:r w:rsidR="00486C62">
        <w:t xml:space="preserve"> </w:t>
      </w:r>
      <w:r>
        <w:t>2011, 2011</w:t>
      </w:r>
      <w:r w:rsidR="00486C62">
        <w:t xml:space="preserve"> </w:t>
      </w:r>
      <w:r>
        <w:t>-</w:t>
      </w:r>
      <w:r w:rsidR="00486C62">
        <w:t xml:space="preserve"> </w:t>
      </w:r>
      <w:r>
        <w:t xml:space="preserve">2012, etc., compared with a choropleth map with variables considering the change between 2010 and 2018, the latter displayed a more coherent story, particularly in neighborhoods of geographical proximity, as shown in Fig. </w:t>
      </w:r>
      <w:r w:rsidR="00486C62">
        <w:t xml:space="preserve">5.1, 5.2. </w:t>
      </w:r>
      <w:r w:rsidR="00486C62">
        <w:tab/>
      </w:r>
      <w:r>
        <w:br/>
      </w:r>
    </w:p>
    <w:p w14:paraId="7CA86A5B" w14:textId="76E3A1FA" w:rsidR="00994BE3" w:rsidRDefault="002121CA" w:rsidP="00345A2A">
      <w:r>
        <w:rPr>
          <w:noProof/>
        </w:rPr>
        <w:lastRenderedPageBreak/>
        <mc:AlternateContent>
          <mc:Choice Requires="wps">
            <w:drawing>
              <wp:anchor distT="0" distB="0" distL="114300" distR="114300" simplePos="0" relativeHeight="251688960" behindDoc="0" locked="0" layoutInCell="1" allowOverlap="1" wp14:anchorId="7D762B45" wp14:editId="4283317B">
                <wp:simplePos x="0" y="0"/>
                <wp:positionH relativeFrom="column">
                  <wp:posOffset>1406525</wp:posOffset>
                </wp:positionH>
                <wp:positionV relativeFrom="paragraph">
                  <wp:posOffset>7708265</wp:posOffset>
                </wp:positionV>
                <wp:extent cx="3152775" cy="635"/>
                <wp:effectExtent l="0" t="0" r="9525" b="0"/>
                <wp:wrapTopAndBottom/>
                <wp:docPr id="29" name="Zone de texte 29"/>
                <wp:cNvGraphicFramePr/>
                <a:graphic xmlns:a="http://schemas.openxmlformats.org/drawingml/2006/main">
                  <a:graphicData uri="http://schemas.microsoft.com/office/word/2010/wordprocessingShape">
                    <wps:wsp>
                      <wps:cNvSpPr txBox="1"/>
                      <wps:spPr>
                        <a:xfrm>
                          <a:off x="0" y="0"/>
                          <a:ext cx="3152775" cy="635"/>
                        </a:xfrm>
                        <a:prstGeom prst="rect">
                          <a:avLst/>
                        </a:prstGeom>
                        <a:solidFill>
                          <a:prstClr val="white"/>
                        </a:solidFill>
                        <a:ln>
                          <a:noFill/>
                        </a:ln>
                      </wps:spPr>
                      <wps:txbx>
                        <w:txbxContent>
                          <w:p w14:paraId="4593296C" w14:textId="6347CA68" w:rsidR="00651389" w:rsidRPr="00253423" w:rsidRDefault="00651389" w:rsidP="002121CA">
                            <w:pPr>
                              <w:pStyle w:val="Lgende"/>
                              <w:rPr>
                                <w:sz w:val="24"/>
                                <w:szCs w:val="24"/>
                              </w:rPr>
                            </w:pPr>
                            <w:r>
                              <w:t xml:space="preserve">Figure 5.2: Choropleth map of crime rates by neighborhood for each year and from 2010 – 2018 </w:t>
                            </w:r>
                          </w:p>
                          <w:p w14:paraId="133DABAE" w14:textId="06A6BC51" w:rsidR="00651389" w:rsidRPr="002B01CB" w:rsidRDefault="00651389" w:rsidP="002121CA">
                            <w:pPr>
                              <w:pStyle w:val="Lgende"/>
                              <w:rPr>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762B45" id="Zone de texte 29" o:spid="_x0000_s1029" type="#_x0000_t202" style="position:absolute;left:0;text-align:left;margin-left:110.75pt;margin-top:606.95pt;width:248.25pt;height:.0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" stroked="f">
                <v:textbox style="mso-fit-shape-to-text:t" inset="0,0,0,0">
                  <w:txbxContent>
                    <w:p w14:paraId="4593296C" w14:textId="6347CA68" w:rsidR="00651389" w:rsidRPr="00253423" w:rsidRDefault="00651389" w:rsidP="002121CA">
                      <w:pPr>
                        <w:pStyle w:val="Lgende"/>
                        <w:rPr>
                          <w:sz w:val="24"/>
                          <w:szCs w:val="24"/>
                        </w:rPr>
                      </w:pPr>
                      <w:r>
                        <w:t xml:space="preserve">Figure 5.2: Choropleth map of crime rates by neighborhood for each year and from 2010 – 2018 </w:t>
                      </w:r>
                    </w:p>
                    <w:p w14:paraId="133DABAE" w14:textId="06A6BC51" w:rsidR="00651389" w:rsidRPr="002B01CB" w:rsidRDefault="00651389" w:rsidP="002121CA">
                      <w:pPr>
                        <w:pStyle w:val="Lgende"/>
                        <w:rPr>
                          <w:sz w:val="24"/>
                          <w:szCs w:val="24"/>
                        </w:rPr>
                      </w:pPr>
                    </w:p>
                  </w:txbxContent>
                </v:textbox>
                <w10:wrap type="topAndBottom"/>
              </v:shape>
            </w:pict>
          </mc:Fallback>
        </mc:AlternateContent>
      </w:r>
      <w:r>
        <w:rPr>
          <w:noProof/>
        </w:rPr>
        <mc:AlternateContent>
          <mc:Choice Requires="wps">
            <w:drawing>
              <wp:anchor distT="0" distB="0" distL="114300" distR="114300" simplePos="0" relativeHeight="251686912" behindDoc="0" locked="0" layoutInCell="1" allowOverlap="1" wp14:anchorId="63D9481F" wp14:editId="019C9875">
                <wp:simplePos x="0" y="0"/>
                <wp:positionH relativeFrom="margin">
                  <wp:align>center</wp:align>
                </wp:positionH>
                <wp:positionV relativeFrom="paragraph">
                  <wp:posOffset>3620175</wp:posOffset>
                </wp:positionV>
                <wp:extent cx="3297555" cy="409575"/>
                <wp:effectExtent l="0" t="0" r="0" b="9525"/>
                <wp:wrapTopAndBottom/>
                <wp:docPr id="28" name="Zone de texte 28"/>
                <wp:cNvGraphicFramePr/>
                <a:graphic xmlns:a="http://schemas.openxmlformats.org/drawingml/2006/main">
                  <a:graphicData uri="http://schemas.microsoft.com/office/word/2010/wordprocessingShape">
                    <wps:wsp>
                      <wps:cNvSpPr txBox="1"/>
                      <wps:spPr>
                        <a:xfrm>
                          <a:off x="0" y="0"/>
                          <a:ext cx="3297555" cy="409575"/>
                        </a:xfrm>
                        <a:prstGeom prst="rect">
                          <a:avLst/>
                        </a:prstGeom>
                        <a:solidFill>
                          <a:prstClr val="white"/>
                        </a:solidFill>
                        <a:ln>
                          <a:noFill/>
                        </a:ln>
                      </wps:spPr>
                      <wps:txbx>
                        <w:txbxContent>
                          <w:p w14:paraId="72CFC1E2" w14:textId="37E7B81D" w:rsidR="00651389" w:rsidRPr="00253423" w:rsidRDefault="00651389" w:rsidP="002121CA">
                            <w:pPr>
                              <w:pStyle w:val="Lgende"/>
                              <w:rPr>
                                <w:sz w:val="24"/>
                                <w:szCs w:val="24"/>
                              </w:rPr>
                            </w:pPr>
                            <w:r>
                              <w:t xml:space="preserve">Figure 5.1: Choropleth map of gentrification score by neighborhood for each year and from 2010 – 2018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D9481F" id="Zone de texte 28" o:spid="_x0000_s1030" type="#_x0000_t202" style="position:absolute;left:0;text-align:left;margin-left:0;margin-top:285.05pt;width:259.65pt;height:32.25pt;z-index:251686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" stroked="f">
                <v:textbox inset="0,0,0,0">
                  <w:txbxContent>
                    <w:p w14:paraId="72CFC1E2" w14:textId="37E7B81D" w:rsidR="00651389" w:rsidRPr="00253423" w:rsidRDefault="00651389" w:rsidP="002121CA">
                      <w:pPr>
                        <w:pStyle w:val="Lgende"/>
                        <w:rPr>
                          <w:sz w:val="24"/>
                          <w:szCs w:val="24"/>
                        </w:rPr>
                      </w:pPr>
                      <w:r>
                        <w:t xml:space="preserve">Figure 5.1: Choropleth map of gentrification score by neighborhood for each year and from 2010 – 2018 </w:t>
                      </w:r>
                    </w:p>
                  </w:txbxContent>
                </v:textbox>
                <w10:wrap type="topAndBottom" anchorx="margin"/>
              </v:shape>
            </w:pict>
          </mc:Fallback>
        </mc:AlternateContent>
      </w:r>
      <w:r w:rsidR="0037672E" w:rsidRPr="00994BE3">
        <w:drawing>
          <wp:anchor distT="0" distB="0" distL="114300" distR="114300" simplePos="0" relativeHeight="251683840" behindDoc="0" locked="0" layoutInCell="1" allowOverlap="1" wp14:anchorId="766BFB18" wp14:editId="230BDAC3">
            <wp:simplePos x="0" y="0"/>
            <wp:positionH relativeFrom="margin">
              <wp:align>center</wp:align>
            </wp:positionH>
            <wp:positionV relativeFrom="paragraph">
              <wp:posOffset>4260266</wp:posOffset>
            </wp:positionV>
            <wp:extent cx="4315460" cy="3390900"/>
            <wp:effectExtent l="76200" t="76200" r="85090" b="76200"/>
            <wp:wrapTopAndBottom/>
            <wp:docPr id="26" name="Graphiqu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315460" cy="339090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14:sizeRelH relativeFrom="margin">
              <wp14:pctWidth>0</wp14:pctWidth>
            </wp14:sizeRelH>
            <wp14:sizeRelV relativeFrom="margin">
              <wp14:pctHeight>0</wp14:pctHeight>
            </wp14:sizeRelV>
          </wp:anchor>
        </w:drawing>
      </w:r>
      <w:r w:rsidR="0037672E" w:rsidRPr="00994BE3">
        <w:drawing>
          <wp:anchor distT="0" distB="0" distL="114300" distR="114300" simplePos="0" relativeHeight="251684864" behindDoc="0" locked="0" layoutInCell="1" allowOverlap="1" wp14:anchorId="7FECBA59" wp14:editId="68B093FE">
            <wp:simplePos x="0" y="0"/>
            <wp:positionH relativeFrom="column">
              <wp:posOffset>646480</wp:posOffset>
            </wp:positionH>
            <wp:positionV relativeFrom="paragraph">
              <wp:posOffset>76200</wp:posOffset>
            </wp:positionV>
            <wp:extent cx="4415155" cy="3469005"/>
            <wp:effectExtent l="76200" t="76200" r="80645" b="74295"/>
            <wp:wrapTopAndBottom/>
            <wp:docPr id="25" name="Graphiqu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4415155" cy="3469005"/>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14:sizeRelH relativeFrom="margin">
              <wp14:pctWidth>0</wp14:pctWidth>
            </wp14:sizeRelH>
            <wp14:sizeRelV relativeFrom="margin">
              <wp14:pctHeight>0</wp14:pctHeight>
            </wp14:sizeRelV>
          </wp:anchor>
        </w:drawing>
      </w:r>
    </w:p>
    <w:p w14:paraId="04367EDE" w14:textId="6C5FC26D" w:rsidR="00B90D8C" w:rsidRDefault="00B90D8C" w:rsidP="00B90D8C">
      <w:pPr>
        <w:ind w:firstLine="0"/>
      </w:pPr>
    </w:p>
    <w:p w14:paraId="2AF73D4D" w14:textId="464F7840" w:rsidR="00FE0B40" w:rsidRDefault="00562708" w:rsidP="001D4280">
      <w:r>
        <w:t>In addition, the trend analysis</w:t>
      </w:r>
      <w:r w:rsidR="006542C8">
        <w:t xml:space="preserve"> carried out as shown in Fig. </w:t>
      </w:r>
      <w:r w:rsidR="00486C62">
        <w:t>4</w:t>
      </w:r>
      <w:r>
        <w:t xml:space="preserve">, while useful to demonstrate the significant difference in crime rates between Gentrified and </w:t>
      </w:r>
      <w:r w:rsidR="00EF5D21">
        <w:t>Non-gentrified</w:t>
      </w:r>
      <w:r>
        <w:t xml:space="preserve"> </w:t>
      </w:r>
      <w:r w:rsidR="000F1BE0">
        <w:t xml:space="preserve">Neighborhoods, </w:t>
      </w:r>
      <w:r w:rsidR="006542C8">
        <w:t>reveals</w:t>
      </w:r>
      <w:r w:rsidR="000F1BE0">
        <w:t xml:space="preserve"> an inconsistent and </w:t>
      </w:r>
      <w:r w:rsidR="00CA699A">
        <w:t xml:space="preserve">inexplicable </w:t>
      </w:r>
      <w:r w:rsidR="000F1BE0">
        <w:t xml:space="preserve">trend in </w:t>
      </w:r>
      <w:r w:rsidR="00CA699A">
        <w:t xml:space="preserve">Crime Rates for each year. Evidently, changes between each year are too small to be evaluated, and the overall change in </w:t>
      </w:r>
      <w:r w:rsidR="00C1395A">
        <w:t xml:space="preserve">variables are more telling. </w:t>
      </w:r>
    </w:p>
    <w:p w14:paraId="234D94C3" w14:textId="77777777" w:rsidR="001D4280" w:rsidRDefault="001D4280" w:rsidP="001D4280"/>
    <w:p w14:paraId="2A8FEB00" w14:textId="22209192" w:rsidR="007C699D" w:rsidRDefault="00847D75" w:rsidP="00651389">
      <w:pPr>
        <w:pStyle w:val="Titre3"/>
      </w:pPr>
      <w:proofErr w:type="gramStart"/>
      <w:r>
        <w:t>3.6.</w:t>
      </w:r>
      <w:r w:rsidR="00E21EE8">
        <w:t>4</w:t>
      </w:r>
      <w:r>
        <w:t xml:space="preserve">  </w:t>
      </w:r>
      <w:r w:rsidR="007C699D">
        <w:t>Identify</w:t>
      </w:r>
      <w:proofErr w:type="gramEnd"/>
      <w:r w:rsidR="007C699D">
        <w:t xml:space="preserve"> Non-Gentrified Neighborhoods to Analyze </w:t>
      </w:r>
    </w:p>
    <w:p w14:paraId="294F266E" w14:textId="09EEBBF5" w:rsidR="00337F5D" w:rsidRDefault="004672B0" w:rsidP="006A336E">
      <w:r>
        <w:t xml:space="preserve">With a choropleth map analysis of all </w:t>
      </w:r>
      <w:r w:rsidR="00283287">
        <w:t>N</w:t>
      </w:r>
      <w:r>
        <w:t xml:space="preserve">eighborhoods according to their </w:t>
      </w:r>
      <w:r w:rsidR="001D4280">
        <w:t xml:space="preserve">Gentrification </w:t>
      </w:r>
      <w:r>
        <w:t xml:space="preserve">score from 2010 – 2018, </w:t>
      </w:r>
      <w:r w:rsidR="006A336E">
        <w:t xml:space="preserve">it </w:t>
      </w:r>
      <w:r w:rsidR="008E7A80">
        <w:t>is</w:t>
      </w:r>
      <w:r w:rsidR="006A336E">
        <w:t xml:space="preserve"> evident that the</w:t>
      </w:r>
      <w:r w:rsidR="00283287">
        <w:t xml:space="preserve"> Non-Gentrified Neighborhoods </w:t>
      </w:r>
      <w:r w:rsidR="008E7A80">
        <w:t>are</w:t>
      </w:r>
      <w:r w:rsidR="00283287">
        <w:t xml:space="preserve"> clustered in the same geographical area. </w:t>
      </w:r>
    </w:p>
    <w:p w14:paraId="6CAA17F8" w14:textId="571D3795" w:rsidR="0026139A" w:rsidRDefault="00283287" w:rsidP="006A336E">
      <w:r>
        <w:t xml:space="preserve">There were two other outliers with negative gentrification sores, </w:t>
      </w:r>
      <w:r w:rsidR="006F2CAB">
        <w:t xml:space="preserve">Greenpoint and Brooklyn Heights-Cobble Hill, </w:t>
      </w:r>
      <w:r w:rsidR="0040636A">
        <w:t>that can be identified simply by their geographical distance from the other Non-</w:t>
      </w:r>
      <w:r w:rsidR="00F51B4F">
        <w:t>g</w:t>
      </w:r>
      <w:r w:rsidR="0040636A">
        <w:t xml:space="preserve">entrified </w:t>
      </w:r>
      <w:r w:rsidR="00F51B4F">
        <w:t>n</w:t>
      </w:r>
      <w:r w:rsidR="0040636A">
        <w:t xml:space="preserve">eighborhoods, and by referencing other </w:t>
      </w:r>
      <w:r w:rsidR="00F32B24">
        <w:t>research that have shown these two Neighborhoods to have gentrified extensively in the years before 2010.</w:t>
      </w:r>
    </w:p>
    <w:p w14:paraId="74E5ADA9" w14:textId="5EEBA657" w:rsidR="001D4280" w:rsidRPr="001D4280" w:rsidRDefault="00337F5D" w:rsidP="006A336E">
      <w:r>
        <w:t>As such, these two outliers were eliminated from the analysis of Non-</w:t>
      </w:r>
      <w:r w:rsidR="00F51B4F">
        <w:t>g</w:t>
      </w:r>
      <w:r>
        <w:t xml:space="preserve">entrified </w:t>
      </w:r>
      <w:r w:rsidR="00F51B4F">
        <w:t>n</w:t>
      </w:r>
      <w:r>
        <w:t xml:space="preserve">eighborhoods and only </w:t>
      </w:r>
      <w:r w:rsidR="00BF7F16">
        <w:t xml:space="preserve">the remaining ones were used for further spatial analysis.  </w:t>
      </w:r>
    </w:p>
    <w:p w14:paraId="56BA9680" w14:textId="1BCE4F6B" w:rsidR="004142A3" w:rsidRDefault="004142A3" w:rsidP="004142A3">
      <w:pPr>
        <w:pStyle w:val="Listepuces"/>
        <w:numPr>
          <w:ilvl w:val="0"/>
          <w:numId w:val="0"/>
        </w:numPr>
        <w:ind w:left="360" w:hanging="360"/>
      </w:pPr>
    </w:p>
    <w:p w14:paraId="27F5251A" w14:textId="22A84431" w:rsidR="00752FE0" w:rsidRDefault="00752FE0" w:rsidP="00651389">
      <w:pPr>
        <w:pStyle w:val="Titre3"/>
      </w:pPr>
      <w:proofErr w:type="gramStart"/>
      <w:r>
        <w:t>3.6.</w:t>
      </w:r>
      <w:r w:rsidR="00E21EE8">
        <w:t>5</w:t>
      </w:r>
      <w:r>
        <w:t xml:space="preserve">  Spatial</w:t>
      </w:r>
      <w:proofErr w:type="gramEnd"/>
      <w:r>
        <w:t xml:space="preserve"> </w:t>
      </w:r>
      <w:r w:rsidR="00B914A4">
        <w:t xml:space="preserve">Autocorrelation </w:t>
      </w:r>
      <w:r w:rsidR="00A36011">
        <w:t xml:space="preserve">Statistical </w:t>
      </w:r>
      <w:r>
        <w:t xml:space="preserve">Models </w:t>
      </w:r>
    </w:p>
    <w:p w14:paraId="7A1810A6" w14:textId="7C87490B" w:rsidR="007B09E3" w:rsidRDefault="00752FE0" w:rsidP="007B09E3">
      <w:r>
        <w:t xml:space="preserve">Finally, a core part of the analysis entails </w:t>
      </w:r>
      <w:r w:rsidR="00502D84">
        <w:t xml:space="preserve">spatial analysis which uses the variables geographic properties. </w:t>
      </w:r>
      <w:r w:rsidR="007722A9">
        <w:t xml:space="preserve">Checking for spatial autocorrelation is helpful since </w:t>
      </w:r>
      <w:r w:rsidR="000B58E7">
        <w:t xml:space="preserve">it highlights that each neighborhood is not independent of the other and that the relative outcome of two neighborhoods is </w:t>
      </w:r>
      <w:r w:rsidR="007B09E3">
        <w:t xml:space="preserve">related to their distance. For this paper, spatial autocorrelation is in fact </w:t>
      </w:r>
      <w:r w:rsidR="009B7D07">
        <w:t xml:space="preserve">assumed, in that the </w:t>
      </w:r>
      <w:r w:rsidR="009B7D07">
        <w:lastRenderedPageBreak/>
        <w:t xml:space="preserve">proximity of Gentrified </w:t>
      </w:r>
      <w:r w:rsidR="00A13891">
        <w:t>n</w:t>
      </w:r>
      <w:r w:rsidR="009B7D07">
        <w:t xml:space="preserve">eighborhoods </w:t>
      </w:r>
      <w:r w:rsidR="00BC5545">
        <w:t>to Non-</w:t>
      </w:r>
      <w:r w:rsidR="00A13891">
        <w:t>g</w:t>
      </w:r>
      <w:r w:rsidR="00BC5545">
        <w:t xml:space="preserve">entrified </w:t>
      </w:r>
      <w:r w:rsidR="00A13891">
        <w:t>n</w:t>
      </w:r>
      <w:r w:rsidR="00BC5545">
        <w:t>eighborhoods would influence</w:t>
      </w:r>
      <w:r w:rsidR="000D0AC1">
        <w:t xml:space="preserve"> </w:t>
      </w:r>
      <w:r w:rsidR="00BC5545">
        <w:t xml:space="preserve">Crime </w:t>
      </w:r>
      <w:r w:rsidR="00A13891">
        <w:t>r</w:t>
      </w:r>
      <w:r w:rsidR="00BC5545">
        <w:t xml:space="preserve">ates in the latter. </w:t>
      </w:r>
    </w:p>
    <w:p w14:paraId="302C5AC1" w14:textId="100923CA" w:rsidR="00B15EF6" w:rsidRDefault="00B914A4" w:rsidP="00752FE0">
      <w:r>
        <w:t>To detect autocorrelation, the Moran’s I parametric test</w:t>
      </w:r>
      <w:r w:rsidR="0036365C">
        <w:t xml:space="preserve"> using Queen contiguity</w:t>
      </w:r>
      <w:r>
        <w:t xml:space="preserve"> </w:t>
      </w:r>
      <w:r w:rsidR="006C6F75">
        <w:t>gives a positive or negative spatial autocorrelation score and a p-value for the level of autocorrelation</w:t>
      </w:r>
      <w:r w:rsidR="00D63196">
        <w:t xml:space="preserve">, by weighting the correlation with inverse distances. </w:t>
      </w:r>
    </w:p>
    <w:p w14:paraId="49AEC5F6" w14:textId="63C07AEF" w:rsidR="0036365C" w:rsidRPr="004142A3" w:rsidRDefault="0036365C" w:rsidP="0001604D">
      <w:r>
        <w:t xml:space="preserve">Following, </w:t>
      </w:r>
      <w:r w:rsidR="00230AD5">
        <w:t xml:space="preserve">Local Indicators of Spatial Association (LISA) becomes useful in providing a statistic for each location with an assessment of significance by establishing a proportional relationship between the sum of the local statistics and a </w:t>
      </w:r>
      <w:r w:rsidR="00E21EE8">
        <w:t>corresponding global statistic</w:t>
      </w:r>
      <w:r w:rsidR="00230AD5">
        <w:t xml:space="preserve">. </w:t>
      </w:r>
      <w:r w:rsidR="005105BC">
        <w:t xml:space="preserve">Mapping out any LISA clusters present in the data would provide </w:t>
      </w:r>
      <w:r w:rsidR="00967ACF">
        <w:t xml:space="preserve">further </w:t>
      </w:r>
      <w:r w:rsidR="005105BC">
        <w:t xml:space="preserve">insight </w:t>
      </w:r>
      <w:r w:rsidR="00967ACF">
        <w:t xml:space="preserve">to spatial autocorrelation, and how Crime Rates are affected due to geographical location. </w:t>
      </w:r>
    </w:p>
    <w:p w14:paraId="664C0DF0" w14:textId="4A1674D8" w:rsidR="000B18C6" w:rsidRPr="004142A3" w:rsidRDefault="000B18C6" w:rsidP="00AC3B47">
      <w:pPr>
        <w:ind w:firstLine="0"/>
        <w:rPr>
          <w:rFonts w:ascii="Montserrat" w:hAnsi="Montserrat"/>
          <w:sz w:val="32"/>
          <w:szCs w:val="32"/>
        </w:rPr>
      </w:pPr>
    </w:p>
    <w:p w14:paraId="585D2C43" w14:textId="77777777" w:rsidR="00B76138" w:rsidRDefault="00B76138">
      <w:pPr>
        <w:spacing w:line="300" w:lineRule="auto"/>
        <w:ind w:firstLine="0"/>
        <w:jc w:val="left"/>
        <w:rPr>
          <w:rFonts w:ascii="Montserrat SemiBold" w:hAnsi="Montserrat SemiBold"/>
          <w:sz w:val="40"/>
          <w:szCs w:val="40"/>
          <w:highlight w:val="lightGray"/>
        </w:rPr>
      </w:pPr>
      <w:r>
        <w:rPr>
          <w:highlight w:val="lightGray"/>
        </w:rPr>
        <w:br w:type="page"/>
      </w:r>
    </w:p>
    <w:p w14:paraId="7A742845" w14:textId="3DF416D9" w:rsidR="0001604D" w:rsidRDefault="000B18C6" w:rsidP="00805AD9">
      <w:pPr>
        <w:pStyle w:val="Titre1"/>
        <w:numPr>
          <w:ilvl w:val="0"/>
          <w:numId w:val="1"/>
        </w:numPr>
      </w:pPr>
      <w:bookmarkStart w:id="21" w:name="_Toc60787108"/>
      <w:r>
        <w:lastRenderedPageBreak/>
        <w:t>Results</w:t>
      </w:r>
      <w:bookmarkEnd w:id="21"/>
    </w:p>
    <w:p w14:paraId="3385D01A" w14:textId="65AD3649" w:rsidR="00E21EE8" w:rsidRDefault="00387281" w:rsidP="00E21EE8">
      <w:pPr>
        <w:pStyle w:val="Titre2"/>
        <w:numPr>
          <w:ilvl w:val="1"/>
          <w:numId w:val="1"/>
        </w:numPr>
      </w:pPr>
      <w:bookmarkStart w:id="22" w:name="_Toc60787109"/>
      <w:r>
        <w:rPr>
          <w:noProof/>
        </w:rPr>
        <mc:AlternateContent>
          <mc:Choice Requires="wps">
            <w:drawing>
              <wp:anchor distT="0" distB="0" distL="114300" distR="114300" simplePos="0" relativeHeight="251692032" behindDoc="0" locked="0" layoutInCell="1" allowOverlap="1" wp14:anchorId="24C761F5" wp14:editId="6F77D236">
                <wp:simplePos x="0" y="0"/>
                <wp:positionH relativeFrom="column">
                  <wp:posOffset>-79375</wp:posOffset>
                </wp:positionH>
                <wp:positionV relativeFrom="paragraph">
                  <wp:posOffset>3625850</wp:posOffset>
                </wp:positionV>
                <wp:extent cx="2929255" cy="635"/>
                <wp:effectExtent l="0" t="0" r="4445" b="3175"/>
                <wp:wrapTopAndBottom/>
                <wp:docPr id="38" name="Zone de texte 38"/>
                <wp:cNvGraphicFramePr/>
                <a:graphic xmlns:a="http://schemas.openxmlformats.org/drawingml/2006/main">
                  <a:graphicData uri="http://schemas.microsoft.com/office/word/2010/wordprocessingShape">
                    <wps:wsp>
                      <wps:cNvSpPr txBox="1"/>
                      <wps:spPr>
                        <a:xfrm>
                          <a:off x="0" y="0"/>
                          <a:ext cx="2929255" cy="635"/>
                        </a:xfrm>
                        <a:prstGeom prst="rect">
                          <a:avLst/>
                        </a:prstGeom>
                        <a:solidFill>
                          <a:prstClr val="white"/>
                        </a:solidFill>
                        <a:ln>
                          <a:noFill/>
                        </a:ln>
                      </wps:spPr>
                      <wps:txbx>
                        <w:txbxContent>
                          <w:p w14:paraId="0B9F5012" w14:textId="5FC66978" w:rsidR="00651389" w:rsidRPr="00B73317" w:rsidRDefault="00651389" w:rsidP="00387281">
                            <w:pPr>
                              <w:pStyle w:val="Lgende"/>
                              <w:rPr>
                                <w:sz w:val="24"/>
                                <w:szCs w:val="24"/>
                              </w:rPr>
                            </w:pPr>
                            <w:r>
                              <w:t>Figure 6.1: Ordinary Least Square regression for Gentrification on Crime rates for non-gentrified neighborhoods (2010 -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C761F5" id="Zone de texte 38" o:spid="_x0000_s1031" type="#_x0000_t202" style="position:absolute;left:0;text-align:left;margin-left:-6.25pt;margin-top:285.5pt;width:230.65pt;height:.0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" stroked="f">
                <v:textbox style="mso-fit-shape-to-text:t" inset="0,0,0,0">
                  <w:txbxContent>
                    <w:p w14:paraId="0B9F5012" w14:textId="5FC66978" w:rsidR="00651389" w:rsidRPr="00B73317" w:rsidRDefault="00651389" w:rsidP="00387281">
                      <w:pPr>
                        <w:pStyle w:val="Lgende"/>
                        <w:rPr>
                          <w:sz w:val="24"/>
                          <w:szCs w:val="24"/>
                        </w:rPr>
                      </w:pPr>
                      <w:r>
                        <w:t>Figure 6.1: Ordinary Least Square regression for Gentrification on Crime rates for non-gentrified neighborhoods (2010 - 2018)</w:t>
                      </w:r>
                    </w:p>
                  </w:txbxContent>
                </v:textbox>
                <w10:wrap type="topAndBottom"/>
              </v:shape>
            </w:pict>
          </mc:Fallback>
        </mc:AlternateContent>
      </w:r>
      <w:r>
        <w:rPr>
          <w:noProof/>
        </w:rPr>
        <w:drawing>
          <wp:anchor distT="0" distB="0" distL="114300" distR="114300" simplePos="0" relativeHeight="251693056" behindDoc="0" locked="0" layoutInCell="1" allowOverlap="1" wp14:anchorId="1FAA8EB8" wp14:editId="0803B084">
            <wp:simplePos x="0" y="0"/>
            <wp:positionH relativeFrom="column">
              <wp:posOffset>3050540</wp:posOffset>
            </wp:positionH>
            <wp:positionV relativeFrom="paragraph">
              <wp:posOffset>499745</wp:posOffset>
            </wp:positionV>
            <wp:extent cx="2921000" cy="4090035"/>
            <wp:effectExtent l="76200" t="76200" r="69850" b="81915"/>
            <wp:wrapSquare wrapText="bothSides"/>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21000" cy="4090035"/>
                    </a:xfrm>
                    <a:prstGeom prst="rect">
                      <a:avLst/>
                    </a:prstGeom>
                    <a:ln cap="flat">
                      <a:prstDash val="solid"/>
                      <a:round/>
                    </a:ln>
                    <a:effectLst>
                      <a:glow>
                        <a:schemeClr val="accent1">
                          <a:alpha val="40000"/>
                        </a:schemeClr>
                      </a:glow>
                      <a:outerShdw blurRad="63500" algn="ctr" rotWithShape="0">
                        <a:schemeClr val="bg1">
                          <a:lumMod val="50000"/>
                          <a:alpha val="92000"/>
                        </a:schemeClr>
                      </a:outerShdw>
                      <a:softEdge rad="0"/>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9984" behindDoc="0" locked="0" layoutInCell="1" allowOverlap="1" wp14:anchorId="3B9CAD22" wp14:editId="5BE557C6">
            <wp:simplePos x="0" y="0"/>
            <wp:positionH relativeFrom="column">
              <wp:posOffset>104775</wp:posOffset>
            </wp:positionH>
            <wp:positionV relativeFrom="paragraph">
              <wp:posOffset>504190</wp:posOffset>
            </wp:positionV>
            <wp:extent cx="2765425" cy="2973070"/>
            <wp:effectExtent l="76200" t="76200" r="73025" b="74930"/>
            <wp:wrapTopAndBottom/>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5425" cy="2973070"/>
                    </a:xfrm>
                    <a:prstGeom prst="rect">
                      <a:avLst/>
                    </a:prstGeom>
                    <a:ln cap="flat">
                      <a:prstDash val="solid"/>
                      <a:round/>
                    </a:ln>
                    <a:effectLst>
                      <a:glow>
                        <a:schemeClr val="accent1">
                          <a:alpha val="40000"/>
                        </a:schemeClr>
                      </a:glow>
                      <a:outerShdw blurRad="63500" algn="ctr" rotWithShape="0">
                        <a:schemeClr val="bg1">
                          <a:lumMod val="50000"/>
                          <a:alpha val="92000"/>
                        </a:schemeClr>
                      </a:outerShdw>
                      <a:softEdge rad="0"/>
                    </a:effectLst>
                  </pic:spPr>
                </pic:pic>
              </a:graphicData>
            </a:graphic>
            <wp14:sizeRelH relativeFrom="margin">
              <wp14:pctWidth>0</wp14:pctWidth>
            </wp14:sizeRelH>
            <wp14:sizeRelV relativeFrom="margin">
              <wp14:pctHeight>0</wp14:pctHeight>
            </wp14:sizeRelV>
          </wp:anchor>
        </w:drawing>
      </w:r>
      <w:r w:rsidR="00E21EE8">
        <w:t>Regression Models</w:t>
      </w:r>
      <w:bookmarkEnd w:id="22"/>
    </w:p>
    <w:p w14:paraId="5CFD8E97" w14:textId="4F360010" w:rsidR="00E21EE8" w:rsidRDefault="00E21EE8" w:rsidP="00E21EE8"/>
    <w:p w14:paraId="4860C60C" w14:textId="3A399B22" w:rsidR="00387281" w:rsidRDefault="00387281" w:rsidP="00E21EE8">
      <w:r>
        <w:rPr>
          <w:noProof/>
        </w:rPr>
        <mc:AlternateContent>
          <mc:Choice Requires="wps">
            <w:drawing>
              <wp:anchor distT="0" distB="0" distL="114300" distR="114300" simplePos="0" relativeHeight="251695104" behindDoc="0" locked="0" layoutInCell="1" allowOverlap="1" wp14:anchorId="5935965D" wp14:editId="21A33DB2">
                <wp:simplePos x="0" y="0"/>
                <wp:positionH relativeFrom="column">
                  <wp:posOffset>2962275</wp:posOffset>
                </wp:positionH>
                <wp:positionV relativeFrom="paragraph">
                  <wp:posOffset>209550</wp:posOffset>
                </wp:positionV>
                <wp:extent cx="2929255" cy="635"/>
                <wp:effectExtent l="0" t="0" r="4445" b="3175"/>
                <wp:wrapTopAndBottom/>
                <wp:docPr id="40" name="Zone de texte 40"/>
                <wp:cNvGraphicFramePr/>
                <a:graphic xmlns:a="http://schemas.openxmlformats.org/drawingml/2006/main">
                  <a:graphicData uri="http://schemas.microsoft.com/office/word/2010/wordprocessingShape">
                    <wps:wsp>
                      <wps:cNvSpPr txBox="1"/>
                      <wps:spPr>
                        <a:xfrm>
                          <a:off x="0" y="0"/>
                          <a:ext cx="2929255" cy="635"/>
                        </a:xfrm>
                        <a:prstGeom prst="rect">
                          <a:avLst/>
                        </a:prstGeom>
                        <a:solidFill>
                          <a:prstClr val="white"/>
                        </a:solidFill>
                        <a:ln>
                          <a:noFill/>
                        </a:ln>
                      </wps:spPr>
                      <wps:txbx>
                        <w:txbxContent>
                          <w:p w14:paraId="0ADF5D35" w14:textId="7837A256" w:rsidR="00651389" w:rsidRPr="00B73317" w:rsidRDefault="00651389" w:rsidP="00387281">
                            <w:pPr>
                              <w:pStyle w:val="Lgende"/>
                              <w:rPr>
                                <w:sz w:val="24"/>
                                <w:szCs w:val="24"/>
                              </w:rPr>
                            </w:pPr>
                            <w:r>
                              <w:t>Figure 6.2: Ordinary Least Square multivariate regression for metrics of Gentrification on Crime rates for non-gentrified neighborhoods (2010 -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35965D" id="Zone de texte 40" o:spid="_x0000_s1032" type="#_x0000_t202" style="position:absolute;left:0;text-align:left;margin-left:233.25pt;margin-top:16.5pt;width:230.65pt;height:.0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" stroked="f">
                <v:textbox style="mso-fit-shape-to-text:t" inset="0,0,0,0">
                  <w:txbxContent>
                    <w:p w14:paraId="0ADF5D35" w14:textId="7837A256" w:rsidR="00651389" w:rsidRPr="00B73317" w:rsidRDefault="00651389" w:rsidP="00387281">
                      <w:pPr>
                        <w:pStyle w:val="Lgende"/>
                        <w:rPr>
                          <w:sz w:val="24"/>
                          <w:szCs w:val="24"/>
                        </w:rPr>
                      </w:pPr>
                      <w:r>
                        <w:t>Figure 6.2: Ordinary Least Square multivariate regression for metrics of Gentrification on Crime rates for non-gentrified neighborhoods (2010 - 2018)</w:t>
                      </w:r>
                    </w:p>
                  </w:txbxContent>
                </v:textbox>
                <w10:wrap type="topAndBottom"/>
              </v:shape>
            </w:pict>
          </mc:Fallback>
        </mc:AlternateContent>
      </w:r>
    </w:p>
    <w:p w14:paraId="34BC366A" w14:textId="77777777" w:rsidR="00387281" w:rsidRDefault="00387281" w:rsidP="00387281"/>
    <w:p w14:paraId="5E80B652" w14:textId="5DD0602D" w:rsidR="00387281" w:rsidRDefault="00387281" w:rsidP="008D4D2E">
      <w:r>
        <w:t xml:space="preserve">Starting out with the basic regression models, the regression model in 6.1 estimates that for every increase in Gentrification </w:t>
      </w:r>
      <w:r w:rsidR="00274A33">
        <w:t>s</w:t>
      </w:r>
      <w:r>
        <w:t xml:space="preserve">core by one unit, the </w:t>
      </w:r>
      <w:r w:rsidR="00274A33">
        <w:t xml:space="preserve">crime rate in non-gentrified neighborhoods decrease by 0.00002, indicating a negative correlation. </w:t>
      </w:r>
      <w:r w:rsidR="008D4D2E">
        <w:t xml:space="preserve">The intercept shows that when gentrification score is 0, meaning no gentrification, the crime rate decreases by 0.00121, indicating </w:t>
      </w:r>
      <w:r w:rsidR="006F0B6D">
        <w:t>that non-gentrified neighborhoods experience a decrease in crime rates</w:t>
      </w:r>
      <w:r w:rsidR="008D4D2E">
        <w:t xml:space="preserve"> which corresponds to the initial hypothesis and that the less negative the gentrification score of non-</w:t>
      </w:r>
      <w:r w:rsidR="008D4D2E">
        <w:lastRenderedPageBreak/>
        <w:t xml:space="preserve">gentrified neighborhoods, the lower the crime rates. </w:t>
      </w:r>
      <w:r w:rsidR="00274A33">
        <w:t xml:space="preserve">The </w:t>
      </w:r>
      <w:r w:rsidR="00330B05">
        <w:t>coefficient</w:t>
      </w:r>
      <w:r w:rsidR="00274A33">
        <w:t xml:space="preserve"> is however not statistically </w:t>
      </w:r>
      <w:proofErr w:type="gramStart"/>
      <w:r w:rsidR="00274A33">
        <w:t>significant</w:t>
      </w:r>
      <w:proofErr w:type="gramEnd"/>
      <w:r w:rsidR="00330B05">
        <w:t xml:space="preserve"> but the constant of the intercept is.</w:t>
      </w:r>
    </w:p>
    <w:p w14:paraId="5E7170F4" w14:textId="752EF59C" w:rsidR="00274A33" w:rsidRDefault="00274A33" w:rsidP="00387281">
      <w:r>
        <w:t>When analyzing each of the valuables used to construct the Gentrification index score in Fig. 6.2, every percent increase in white residents per capita leads to a decrease in crime rate</w:t>
      </w:r>
      <w:r w:rsidR="00330B05">
        <w:t>s</w:t>
      </w:r>
      <w:r>
        <w:t xml:space="preserve"> by 0.00003, controlling for changes in the percent change in residents without high school diplomas per capita and the percent change in non-family householders per capita. </w:t>
      </w:r>
      <w:r w:rsidR="00330B05">
        <w:t xml:space="preserve">Additionally, a percent lower in residents without high school diplomas per capita leads to a decrease in in crime rates by 0.0001, controlling for the other two metrics. </w:t>
      </w:r>
      <w:r w:rsidR="006F0B6D">
        <w:t>Th</w:t>
      </w:r>
      <w:r w:rsidR="00330B05">
        <w:t xml:space="preserve">ese </w:t>
      </w:r>
      <w:r w:rsidR="006F0B6D">
        <w:t>correspond</w:t>
      </w:r>
      <w:r w:rsidR="00330B05">
        <w:t xml:space="preserve"> </w:t>
      </w:r>
      <w:r w:rsidR="006F0B6D">
        <w:t xml:space="preserve">to the </w:t>
      </w:r>
      <w:r w:rsidR="001E56A9">
        <w:t xml:space="preserve">results in Fig 6.1 but the coefficients for percent change in number of non-family householders per capita do not follow the same trend. </w:t>
      </w:r>
      <w:r w:rsidR="00330B05">
        <w:t>The coefficients are however not statistically significant.</w:t>
      </w:r>
      <w:r w:rsidR="00BB76BF">
        <w:t xml:space="preserve"> </w:t>
      </w:r>
    </w:p>
    <w:p w14:paraId="7DBA5810" w14:textId="732EB26B" w:rsidR="00387281" w:rsidRDefault="00FA7940" w:rsidP="00387281">
      <w:r>
        <w:rPr>
          <w:noProof/>
        </w:rPr>
        <w:lastRenderedPageBreak/>
        <mc:AlternateContent>
          <mc:Choice Requires="wps">
            <w:drawing>
              <wp:anchor distT="0" distB="0" distL="114300" distR="114300" simplePos="0" relativeHeight="251698176" behindDoc="0" locked="0" layoutInCell="1" allowOverlap="1" wp14:anchorId="617FB731" wp14:editId="7C064D4B">
                <wp:simplePos x="0" y="0"/>
                <wp:positionH relativeFrom="column">
                  <wp:posOffset>1035050</wp:posOffset>
                </wp:positionH>
                <wp:positionV relativeFrom="paragraph">
                  <wp:posOffset>6032500</wp:posOffset>
                </wp:positionV>
                <wp:extent cx="3157220" cy="635"/>
                <wp:effectExtent l="0" t="0" r="0" b="0"/>
                <wp:wrapTopAndBottom/>
                <wp:docPr id="43" name="Zone de texte 43"/>
                <wp:cNvGraphicFramePr/>
                <a:graphic xmlns:a="http://schemas.openxmlformats.org/drawingml/2006/main">
                  <a:graphicData uri="http://schemas.microsoft.com/office/word/2010/wordprocessingShape">
                    <wps:wsp>
                      <wps:cNvSpPr txBox="1"/>
                      <wps:spPr>
                        <a:xfrm>
                          <a:off x="0" y="0"/>
                          <a:ext cx="3157220" cy="635"/>
                        </a:xfrm>
                        <a:prstGeom prst="rect">
                          <a:avLst/>
                        </a:prstGeom>
                        <a:solidFill>
                          <a:prstClr val="white"/>
                        </a:solidFill>
                        <a:ln>
                          <a:noFill/>
                        </a:ln>
                      </wps:spPr>
                      <wps:txbx>
                        <w:txbxContent>
                          <w:p w14:paraId="7CF0E93A" w14:textId="5AF8C37A" w:rsidR="00651389" w:rsidRPr="00685FD8" w:rsidRDefault="00651389" w:rsidP="00FA7940">
                            <w:pPr>
                              <w:pStyle w:val="Lgende"/>
                              <w:rPr>
                                <w:sz w:val="24"/>
                                <w:szCs w:val="24"/>
                              </w:rPr>
                            </w:pPr>
                            <w:r w:rsidRPr="00B83A6C">
                              <w:t>Figure 6.</w:t>
                            </w:r>
                            <w:r>
                              <w:t>3</w:t>
                            </w:r>
                            <w:r w:rsidRPr="00B83A6C">
                              <w:t xml:space="preserve">: </w:t>
                            </w:r>
                            <w:r>
                              <w:t xml:space="preserve">Panel </w:t>
                            </w:r>
                            <w:r w:rsidRPr="00B83A6C">
                              <w:t xml:space="preserve">regression for Gentrification on Crime rates for non-gentrified neighborhoods </w:t>
                            </w:r>
                            <w:r>
                              <w:t xml:space="preserve">for each year between </w:t>
                            </w:r>
                            <w:r w:rsidRPr="00B83A6C">
                              <w:t>2010 -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7FB731" id="Zone de texte 43" o:spid="_x0000_s1033" type="#_x0000_t202" style="position:absolute;left:0;text-align:left;margin-left:81.5pt;margin-top:475pt;width:248.6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" stroked="f">
                <v:textbox style="mso-fit-shape-to-text:t" inset="0,0,0,0">
                  <w:txbxContent>
                    <w:p w14:paraId="7CF0E93A" w14:textId="5AF8C37A" w:rsidR="00651389" w:rsidRPr="00685FD8" w:rsidRDefault="00651389" w:rsidP="00FA7940">
                      <w:pPr>
                        <w:pStyle w:val="Lgende"/>
                        <w:rPr>
                          <w:sz w:val="24"/>
                          <w:szCs w:val="24"/>
                        </w:rPr>
                      </w:pPr>
                      <w:r w:rsidRPr="00B83A6C">
                        <w:t>Figure 6.</w:t>
                      </w:r>
                      <w:r>
                        <w:t>3</w:t>
                      </w:r>
                      <w:r w:rsidRPr="00B83A6C">
                        <w:t xml:space="preserve">: </w:t>
                      </w:r>
                      <w:r>
                        <w:t xml:space="preserve">Panel </w:t>
                      </w:r>
                      <w:r w:rsidRPr="00B83A6C">
                        <w:t xml:space="preserve">regression for Gentrification on Crime rates for non-gentrified neighborhoods </w:t>
                      </w:r>
                      <w:r>
                        <w:t xml:space="preserve">for each year between </w:t>
                      </w:r>
                      <w:r w:rsidRPr="00B83A6C">
                        <w:t>2010 - 2018</w:t>
                      </w:r>
                    </w:p>
                  </w:txbxContent>
                </v:textbox>
                <w10:wrap type="topAndBottom"/>
              </v:shape>
            </w:pict>
          </mc:Fallback>
        </mc:AlternateContent>
      </w:r>
      <w:r w:rsidR="00BB76BF">
        <w:rPr>
          <w:noProof/>
        </w:rPr>
        <w:drawing>
          <wp:anchor distT="0" distB="0" distL="114300" distR="114300" simplePos="0" relativeHeight="251696128" behindDoc="0" locked="0" layoutInCell="1" allowOverlap="1" wp14:anchorId="03863072" wp14:editId="4D94AF07">
            <wp:simplePos x="0" y="0"/>
            <wp:positionH relativeFrom="column">
              <wp:posOffset>1047750</wp:posOffset>
            </wp:positionH>
            <wp:positionV relativeFrom="paragraph">
              <wp:posOffset>92710</wp:posOffset>
            </wp:positionV>
            <wp:extent cx="3157220" cy="5767705"/>
            <wp:effectExtent l="76200" t="76200" r="81280" b="80645"/>
            <wp:wrapTopAndBottom/>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57220" cy="5767705"/>
                    </a:xfrm>
                    <a:prstGeom prst="rect">
                      <a:avLst/>
                    </a:prstGeom>
                    <a:ln cap="flat">
                      <a:prstDash val="solid"/>
                      <a:round/>
                    </a:ln>
                    <a:effectLst>
                      <a:glow>
                        <a:schemeClr val="accent1">
                          <a:alpha val="40000"/>
                        </a:schemeClr>
                      </a:glow>
                      <a:outerShdw blurRad="63500" algn="ctr" rotWithShape="0">
                        <a:schemeClr val="bg1">
                          <a:lumMod val="50000"/>
                          <a:alpha val="92000"/>
                        </a:schemeClr>
                      </a:outerShdw>
                      <a:softEdge rad="0"/>
                    </a:effectLst>
                  </pic:spPr>
                </pic:pic>
              </a:graphicData>
            </a:graphic>
          </wp:anchor>
        </w:drawing>
      </w:r>
    </w:p>
    <w:p w14:paraId="2B924143" w14:textId="0A9EB3D0" w:rsidR="00BB76BF" w:rsidRDefault="00BB76BF" w:rsidP="00AC5E09">
      <w:r>
        <w:t xml:space="preserve">Given that </w:t>
      </w:r>
      <w:r w:rsidR="00AC5E09">
        <w:t>this is a time series analysis, a time series regression model would be more appropriate, meaning that the change of the variables for each year, instead of from the entire period of 2010 – 2018 would be considered as factor variables using the panel linear model (</w:t>
      </w:r>
      <w:proofErr w:type="spellStart"/>
      <w:r w:rsidR="00AC5E09">
        <w:t>plm</w:t>
      </w:r>
      <w:proofErr w:type="spellEnd"/>
      <w:r w:rsidR="00AC5E09">
        <w:t xml:space="preserve">) function. </w:t>
      </w:r>
      <w:r w:rsidR="00D4265B">
        <w:t xml:space="preserve">From this, shown in Fig 6.3, it can be observed that overall, for every increase in gentrification score among non-gentrified neighborhoods, there is a decrease in crime rate for each </w:t>
      </w:r>
      <w:r w:rsidR="00D4265B">
        <w:lastRenderedPageBreak/>
        <w:t>year, except in 2010 – 2011 and 2011 - 2012.</w:t>
      </w:r>
      <w:r w:rsidR="00203C05">
        <w:t xml:space="preserve"> The results are mostly statistically significant, meaning that they are more reliable in supporting the initial hypothesis.</w:t>
      </w:r>
    </w:p>
    <w:p w14:paraId="076A8F40" w14:textId="77777777" w:rsidR="00BB76BF" w:rsidRPr="00E21EE8" w:rsidRDefault="00BB76BF" w:rsidP="00387281"/>
    <w:p w14:paraId="255A7F3E" w14:textId="2F8D3968" w:rsidR="00E21EE8" w:rsidRPr="00E21EE8" w:rsidRDefault="00E21EE8" w:rsidP="00E21EE8">
      <w:pPr>
        <w:pStyle w:val="Titre2"/>
        <w:numPr>
          <w:ilvl w:val="1"/>
          <w:numId w:val="1"/>
        </w:numPr>
      </w:pPr>
      <w:bookmarkStart w:id="23" w:name="_Toc60787110"/>
      <w:r>
        <w:t>Cross-Lagged Model Analysis</w:t>
      </w:r>
      <w:bookmarkEnd w:id="23"/>
    </w:p>
    <w:p w14:paraId="70633594" w14:textId="738A25F4" w:rsidR="002903A0" w:rsidRDefault="002F64AF" w:rsidP="00DA767C">
      <w:r>
        <w:rPr>
          <w:noProof/>
        </w:rPr>
        <mc:AlternateContent>
          <mc:Choice Requires="wps">
            <w:drawing>
              <wp:anchor distT="0" distB="0" distL="114300" distR="114300" simplePos="0" relativeHeight="251669504" behindDoc="0" locked="0" layoutInCell="1" allowOverlap="1" wp14:anchorId="4D97874C" wp14:editId="6812C0E6">
                <wp:simplePos x="0" y="0"/>
                <wp:positionH relativeFrom="column">
                  <wp:posOffset>0</wp:posOffset>
                </wp:positionH>
                <wp:positionV relativeFrom="paragraph">
                  <wp:posOffset>4490720</wp:posOffset>
                </wp:positionV>
                <wp:extent cx="5731510" cy="635"/>
                <wp:effectExtent l="0" t="0" r="0" b="0"/>
                <wp:wrapSquare wrapText="bothSides"/>
                <wp:docPr id="14" name="Zone de texte 1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AD83CEF" w14:textId="2511E757" w:rsidR="00651389" w:rsidRPr="00377B24" w:rsidRDefault="00651389" w:rsidP="009E15F0">
                            <w:pPr>
                              <w:pStyle w:val="Lgende"/>
                              <w:rPr>
                                <w:sz w:val="24"/>
                                <w:szCs w:val="24"/>
                              </w:rPr>
                            </w:pPr>
                            <w:r>
                              <w:t xml:space="preserve">Figure 7: Cross-Lagged Model analysis for Gentrification and Change in Felony Crime Rates. The Beta values of -0.462 for Gentrification on Crime and .0005 for Crime on Gentrification indicates that the former has a stronger effec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97874C" id="Zone de texte 14" o:spid="_x0000_s1034" type="#_x0000_t202" style="position:absolute;left:0;text-align:left;margin-left:0;margin-top:353.6pt;width:451.3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" stroked="f">
                <v:textbox style="mso-fit-shape-to-text:t" inset="0,0,0,0">
                  <w:txbxContent>
                    <w:p w14:paraId="1AD83CEF" w14:textId="2511E757" w:rsidR="00651389" w:rsidRPr="00377B24" w:rsidRDefault="00651389" w:rsidP="009E15F0">
                      <w:pPr>
                        <w:pStyle w:val="Lgende"/>
                        <w:rPr>
                          <w:sz w:val="24"/>
                          <w:szCs w:val="24"/>
                        </w:rPr>
                      </w:pPr>
                      <w:r>
                        <w:t xml:space="preserve">Figure 7: Cross-Lagged Model analysis for Gentrification and Change in Felony Crime Rates. The Beta values of -0.462 for Gentrification on Crime and .0005 for Crime on Gentrification indicates that the former has a stronger effect. </w:t>
                      </w:r>
                    </w:p>
                  </w:txbxContent>
                </v:textbox>
                <w10:wrap type="square"/>
              </v:shape>
            </w:pict>
          </mc:Fallback>
        </mc:AlternateContent>
      </w:r>
      <w:r w:rsidR="00DA767C">
        <w:t xml:space="preserve">To detail </w:t>
      </w:r>
      <w:r w:rsidR="00DF7423">
        <w:t xml:space="preserve">the </w:t>
      </w:r>
      <w:r w:rsidR="00DA767C">
        <w:t>relationship</w:t>
      </w:r>
      <w:r w:rsidR="00DF7423">
        <w:t xml:space="preserve"> between Gentrification and change in Felony Crime Rates for each neighborhood</w:t>
      </w:r>
      <w:r w:rsidR="00DA767C">
        <w:t xml:space="preserve">, the results Cross-Lagged model produced the </w:t>
      </w:r>
      <w:r w:rsidR="00704A74">
        <w:t>regression and covariance estimates as shown in this diagram of Fig</w:t>
      </w:r>
      <w:r w:rsidR="00024894">
        <w:t>.</w:t>
      </w:r>
      <w:r w:rsidR="00704A74">
        <w:t xml:space="preserve"> </w:t>
      </w:r>
      <w:r w:rsidR="00024894">
        <w:t>7</w:t>
      </w:r>
      <w:r w:rsidR="00704A74">
        <w:t xml:space="preserve">. </w:t>
      </w:r>
    </w:p>
    <w:p w14:paraId="2710A140" w14:textId="2E45C7B3" w:rsidR="00704A74" w:rsidRDefault="00AD2F2E" w:rsidP="00AD2F2E">
      <w:r>
        <w:rPr>
          <w:noProof/>
        </w:rPr>
        <w:drawing>
          <wp:anchor distT="0" distB="0" distL="114300" distR="114300" simplePos="0" relativeHeight="251664384" behindDoc="1" locked="0" layoutInCell="1" allowOverlap="1" wp14:anchorId="0A153FC5" wp14:editId="719F04AE">
            <wp:simplePos x="0" y="0"/>
            <wp:positionH relativeFrom="margin">
              <wp:align>center</wp:align>
            </wp:positionH>
            <wp:positionV relativeFrom="paragraph">
              <wp:posOffset>76835</wp:posOffset>
            </wp:positionV>
            <wp:extent cx="5731510" cy="3007360"/>
            <wp:effectExtent l="133350" t="114300" r="135890" b="173990"/>
            <wp:wrapSquare wrapText="bothSides"/>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0073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25A39F51" w14:textId="4C461FF7" w:rsidR="00792213" w:rsidRDefault="008A6AA7" w:rsidP="00743B2C">
      <w:r>
        <w:t xml:space="preserve">The results show that there is evidence of mutual and reciprocal causation, though the effect of </w:t>
      </w:r>
      <w:r w:rsidR="0098280D">
        <w:t>G</w:t>
      </w:r>
      <w:r>
        <w:t>entri</w:t>
      </w:r>
      <w:r w:rsidR="0098280D">
        <w:t>fication on Change in Felony Crime Rates (Beta = 0.462) is 92.4 times stronger than the opposite effect (Beta = 0.005)</w:t>
      </w:r>
      <w:r w:rsidR="00B453A7">
        <w:t>.</w:t>
      </w:r>
      <w:r w:rsidR="0098280D">
        <w:t xml:space="preserve"> Hence, this validates that the impact of Gentrification on Crime Rates</w:t>
      </w:r>
      <w:r w:rsidR="00E80D9A">
        <w:t xml:space="preserve"> is relevant for study.</w:t>
      </w:r>
      <w:r w:rsidR="00792213">
        <w:t xml:space="preserve"> </w:t>
      </w:r>
    </w:p>
    <w:p w14:paraId="20B44531" w14:textId="654C8E3E" w:rsidR="00E80D9A" w:rsidRDefault="00E80D9A" w:rsidP="00A32C90">
      <w:pPr>
        <w:ind w:firstLine="0"/>
      </w:pPr>
    </w:p>
    <w:p w14:paraId="40C1D628" w14:textId="71C60CE1" w:rsidR="00A32C90" w:rsidRDefault="00A32C90" w:rsidP="00A32C90">
      <w:pPr>
        <w:pStyle w:val="Titre2"/>
      </w:pPr>
      <w:bookmarkStart w:id="24" w:name="_Toc60787111"/>
      <w:r>
        <w:lastRenderedPageBreak/>
        <w:t>4.</w:t>
      </w:r>
      <w:r w:rsidR="009B2214">
        <w:t>3</w:t>
      </w:r>
      <w:r>
        <w:tab/>
        <w:t>Choropleth Maps</w:t>
      </w:r>
      <w:bookmarkEnd w:id="24"/>
    </w:p>
    <w:p w14:paraId="63DD5888" w14:textId="679DF9A1" w:rsidR="002709D9" w:rsidRDefault="002709D9" w:rsidP="00651389">
      <w:pPr>
        <w:pStyle w:val="Titre3"/>
      </w:pPr>
      <w:r>
        <w:t>4.</w:t>
      </w:r>
      <w:r w:rsidR="009B2214">
        <w:t>3</w:t>
      </w:r>
      <w:r>
        <w:t>.1 All of Brooklyn</w:t>
      </w:r>
    </w:p>
    <w:p w14:paraId="44F9DDE1" w14:textId="60EB5664" w:rsidR="00A32C90" w:rsidRDefault="00B47B4F" w:rsidP="00694C60">
      <w:r w:rsidRPr="00B47B4F">
        <w:rPr>
          <w:noProof/>
        </w:rPr>
        <w:drawing>
          <wp:anchor distT="0" distB="0" distL="114300" distR="114300" simplePos="0" relativeHeight="251699200" behindDoc="0" locked="0" layoutInCell="1" allowOverlap="1" wp14:anchorId="28F872AE" wp14:editId="749D47B5">
            <wp:simplePos x="0" y="0"/>
            <wp:positionH relativeFrom="margin">
              <wp:align>center</wp:align>
            </wp:positionH>
            <wp:positionV relativeFrom="paragraph">
              <wp:posOffset>2412365</wp:posOffset>
            </wp:positionV>
            <wp:extent cx="5731510" cy="3183890"/>
            <wp:effectExtent l="76200" t="76200" r="78740" b="73660"/>
            <wp:wrapTopAndBottom/>
            <wp:docPr id="45" name="Graphiqu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731510" cy="318389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anchor>
        </w:drawing>
      </w:r>
      <w:r w:rsidR="002F64AF">
        <w:rPr>
          <w:noProof/>
        </w:rPr>
        <mc:AlternateContent>
          <mc:Choice Requires="wps">
            <w:drawing>
              <wp:anchor distT="0" distB="0" distL="114300" distR="114300" simplePos="0" relativeHeight="251671552" behindDoc="0" locked="0" layoutInCell="1" allowOverlap="1" wp14:anchorId="42AFC9EF" wp14:editId="436C003A">
                <wp:simplePos x="0" y="0"/>
                <wp:positionH relativeFrom="column">
                  <wp:posOffset>42545</wp:posOffset>
                </wp:positionH>
                <wp:positionV relativeFrom="paragraph">
                  <wp:posOffset>5973445</wp:posOffset>
                </wp:positionV>
                <wp:extent cx="5731510" cy="635"/>
                <wp:effectExtent l="0" t="0" r="0" b="0"/>
                <wp:wrapSquare wrapText="bothSides"/>
                <wp:docPr id="15" name="Zone de texte 1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CB7904E" w14:textId="761025BF" w:rsidR="00651389" w:rsidRPr="0068568F" w:rsidRDefault="00651389" w:rsidP="009E15F0">
                            <w:pPr>
                              <w:pStyle w:val="Lgende"/>
                              <w:rPr>
                                <w:sz w:val="24"/>
                                <w:szCs w:val="24"/>
                              </w:rPr>
                            </w:pPr>
                            <w:r>
                              <w:t>Figure 8: Choropleth maps of Gentrification scores and Change in Crime Rate across Neighborhoods in Brooklyn. The maps indicate a spatial relationship for each variable, and also a similarity in spread between both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AFC9EF" id="Zone de texte 15" o:spid="_x0000_s1035" type="#_x0000_t202" style="position:absolute;left:0;text-align:left;margin-left:3.35pt;margin-top:470.35pt;width:451.3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" stroked="f">
                <v:textbox style="mso-fit-shape-to-text:t" inset="0,0,0,0">
                  <w:txbxContent>
                    <w:p w14:paraId="2CB7904E" w14:textId="761025BF" w:rsidR="00651389" w:rsidRPr="0068568F" w:rsidRDefault="00651389" w:rsidP="009E15F0">
                      <w:pPr>
                        <w:pStyle w:val="Lgende"/>
                        <w:rPr>
                          <w:sz w:val="24"/>
                          <w:szCs w:val="24"/>
                        </w:rPr>
                      </w:pPr>
                      <w:r>
                        <w:t>Figure 8: Choropleth maps of Gentrification scores and Change in Crime Rate across Neighborhoods in Brooklyn. The maps indicate a spatial relationship for each variable, and also a similarity in spread between both maps.</w:t>
                      </w:r>
                    </w:p>
                  </w:txbxContent>
                </v:textbox>
                <w10:wrap type="square"/>
              </v:shape>
            </w:pict>
          </mc:Fallback>
        </mc:AlternateContent>
      </w:r>
      <w:r w:rsidR="00694C60">
        <w:t xml:space="preserve">Visualizing each variable, Gentrification and Change in Felony Crime Rate, through choropleth maps were helpful in </w:t>
      </w:r>
      <w:r w:rsidR="008002F3">
        <w:t>observing spatial correlations</w:t>
      </w:r>
      <w:r w:rsidR="003E4E6F">
        <w:t xml:space="preserve"> between each neighborhood and to affirm the granularity for the analysis. </w:t>
      </w:r>
      <w:r w:rsidR="002D28AE">
        <w:t xml:space="preserve">In Fig. </w:t>
      </w:r>
      <w:r w:rsidR="00024894">
        <w:t>8</w:t>
      </w:r>
      <w:r w:rsidR="002D28AE">
        <w:t xml:space="preserve">, the choropleth maps for both variables are shown – the extent of Gentrification is represented in </w:t>
      </w:r>
      <w:r w:rsidR="00B021B4">
        <w:t xml:space="preserve">the magma pink palette, where yellow represents a high Gentrification score and </w:t>
      </w:r>
      <w:r w:rsidR="00264523">
        <w:t xml:space="preserve">dark purple a low Gentrification score. </w:t>
      </w:r>
      <w:r w:rsidR="00DC48CB">
        <w:t xml:space="preserve">Change in </w:t>
      </w:r>
      <w:r w:rsidR="002D28AE">
        <w:t xml:space="preserve">Felony Crime Rates in </w:t>
      </w:r>
      <w:r w:rsidR="00DC48CB">
        <w:t xml:space="preserve">the </w:t>
      </w:r>
      <w:proofErr w:type="spellStart"/>
      <w:r w:rsidR="00DC48CB">
        <w:t>viridis</w:t>
      </w:r>
      <w:proofErr w:type="spellEnd"/>
      <w:r w:rsidR="00DC48CB">
        <w:t xml:space="preserve"> </w:t>
      </w:r>
      <w:r w:rsidR="002D28AE">
        <w:t xml:space="preserve">turquoise palette </w:t>
      </w:r>
      <w:r w:rsidR="00836D84">
        <w:t xml:space="preserve">indicate </w:t>
      </w:r>
      <w:r w:rsidR="00DC48CB">
        <w:t xml:space="preserve">higher values in </w:t>
      </w:r>
      <w:r w:rsidR="00836D84">
        <w:t xml:space="preserve">dark blue and lower values in yellow. </w:t>
      </w:r>
    </w:p>
    <w:p w14:paraId="650DF45E" w14:textId="3E8E083D" w:rsidR="0056396C" w:rsidRDefault="0056396C" w:rsidP="00AD2F2E">
      <w:pPr>
        <w:jc w:val="center"/>
      </w:pPr>
    </w:p>
    <w:p w14:paraId="1C6A856C" w14:textId="2D91B7A6" w:rsidR="00EF6273" w:rsidRDefault="00460191" w:rsidP="00694C60">
      <w:r>
        <w:t>As can be observed</w:t>
      </w:r>
      <w:r w:rsidR="00341012">
        <w:t xml:space="preserve"> in Fig. </w:t>
      </w:r>
      <w:r w:rsidR="00024894">
        <w:t>8</w:t>
      </w:r>
      <w:r>
        <w:t xml:space="preserve">, there is a general spatial pattern to the distribution, where more gentrified neighborhoods are clustered in the </w:t>
      </w:r>
      <w:r w:rsidR="00442F7D">
        <w:t>upper</w:t>
      </w:r>
      <w:r>
        <w:t xml:space="preserve">-middle </w:t>
      </w:r>
      <w:r w:rsidR="00442F7D">
        <w:t xml:space="preserve">portion of Brooklyn, </w:t>
      </w:r>
      <w:r w:rsidR="0056698E">
        <w:t xml:space="preserve">whereas neighborhoods with negative </w:t>
      </w:r>
      <w:r w:rsidR="00023237">
        <w:t>G</w:t>
      </w:r>
      <w:r w:rsidR="0056698E">
        <w:t xml:space="preserve">entrification scores </w:t>
      </w:r>
      <w:proofErr w:type="gramStart"/>
      <w:r w:rsidR="0056698E">
        <w:t>are located in</w:t>
      </w:r>
      <w:proofErr w:type="gramEnd"/>
      <w:r w:rsidR="0056698E">
        <w:t xml:space="preserve"> the lower-middle portion of Brooklyn. </w:t>
      </w:r>
      <w:r w:rsidR="00EF6273">
        <w:t>Furthermore, the di</w:t>
      </w:r>
      <w:r w:rsidR="00023237">
        <w:t xml:space="preserve">fference between one neighborhood to an adjacent neighborhood </w:t>
      </w:r>
      <w:r w:rsidR="00023237">
        <w:lastRenderedPageBreak/>
        <w:t xml:space="preserve">is not pronounced, and </w:t>
      </w:r>
      <w:r w:rsidR="00E92024">
        <w:t xml:space="preserve">the gradual spread of colors show that </w:t>
      </w:r>
      <w:r w:rsidR="00023237">
        <w:t>Gentrification levels</w:t>
      </w:r>
      <w:r w:rsidR="00E92024">
        <w:t xml:space="preserve"> in neighborhood</w:t>
      </w:r>
      <w:r w:rsidR="00A517DC">
        <w:t>s</w:t>
      </w:r>
      <w:r w:rsidR="00023237">
        <w:t xml:space="preserve"> </w:t>
      </w:r>
      <w:r w:rsidR="00E92024">
        <w:t xml:space="preserve">are correlated with </w:t>
      </w:r>
      <w:r w:rsidR="00A517DC">
        <w:t xml:space="preserve">their adjacent neighborhoods. </w:t>
      </w:r>
    </w:p>
    <w:p w14:paraId="6772C7CC" w14:textId="05681B64" w:rsidR="00460191" w:rsidRDefault="0056698E" w:rsidP="00694C60">
      <w:r>
        <w:t xml:space="preserve">This is especially interesting as the </w:t>
      </w:r>
      <w:r w:rsidR="00EF6273">
        <w:t xml:space="preserve">same pattern is found in </w:t>
      </w:r>
      <w:r w:rsidR="0064126D">
        <w:t xml:space="preserve">the choropleth map for Change in Crime Rates. Neighborhoods with lower Change in Crime Rates are likewise located in the upper-middle region of Brooklyn, </w:t>
      </w:r>
      <w:proofErr w:type="gramStart"/>
      <w:r w:rsidR="0064126D">
        <w:t>similar to</w:t>
      </w:r>
      <w:proofErr w:type="gramEnd"/>
      <w:r w:rsidR="0064126D">
        <w:t xml:space="preserve"> those neighborhoods with </w:t>
      </w:r>
      <w:r w:rsidR="00565A20">
        <w:t xml:space="preserve">higher Gentrification scores. The lower-middle part of Brooklyn </w:t>
      </w:r>
      <w:r w:rsidR="00A21AF7">
        <w:t>shows a higher Change in Crime Rates compared to Gentrified Neighborhoods, although it should be noted that the bulk of these values are still negative</w:t>
      </w:r>
      <w:r w:rsidR="00182EAD">
        <w:t xml:space="preserve">, thereby indicating a fall in Crime Rates.  </w:t>
      </w:r>
      <w:r w:rsidR="00A21AF7">
        <w:t xml:space="preserve"> </w:t>
      </w:r>
    </w:p>
    <w:p w14:paraId="05EF7046" w14:textId="30B403EF" w:rsidR="00C32FB6" w:rsidRDefault="00C32FB6" w:rsidP="00694C60">
      <w:r>
        <w:t xml:space="preserve">However, the colors on this choropleth map in the lower-middle portion, where Non-Gentrified Neighborhoods are very similar, making it difficult to distinguish the variation in this area. This is mostly because </w:t>
      </w:r>
      <w:r w:rsidR="006A11C7">
        <w:t xml:space="preserve">the variation in these </w:t>
      </w:r>
      <w:r w:rsidR="00D431B6">
        <w:t>neighborhoods</w:t>
      </w:r>
      <w:r w:rsidR="006A11C7">
        <w:t xml:space="preserve"> </w:t>
      </w:r>
      <w:r w:rsidR="00A147A3">
        <w:t>is</w:t>
      </w:r>
      <w:r w:rsidR="006A11C7">
        <w:t xml:space="preserve"> visualized on the same scale as Gentrified Neighborhoods, thus making </w:t>
      </w:r>
      <w:r w:rsidR="009C4331">
        <w:t xml:space="preserve">the difference less pronounced here. Thus, </w:t>
      </w:r>
      <w:r>
        <w:t>choropleth map</w:t>
      </w:r>
      <w:r w:rsidR="00E5767C">
        <w:t>s</w:t>
      </w:r>
      <w:r>
        <w:t xml:space="preserve"> </w:t>
      </w:r>
      <w:r w:rsidR="00FB7B5A">
        <w:t xml:space="preserve">and other analyses </w:t>
      </w:r>
      <w:r>
        <w:t xml:space="preserve">focusing on Non-Gentrified Neighborhoods could provide more </w:t>
      </w:r>
      <w:r w:rsidR="009C4331">
        <w:t>insig</w:t>
      </w:r>
      <w:r w:rsidR="009F715D">
        <w:t>h</w:t>
      </w:r>
      <w:r w:rsidR="009C4331">
        <w:t>t</w:t>
      </w:r>
      <w:r w:rsidR="00FB7B5A">
        <w:t xml:space="preserve"> relevant to this paper</w:t>
      </w:r>
      <w:r w:rsidR="009F715D">
        <w:t>.</w:t>
      </w:r>
    </w:p>
    <w:p w14:paraId="0A0EFBAA" w14:textId="77777777" w:rsidR="009C4331" w:rsidRDefault="009C4331" w:rsidP="00694C60"/>
    <w:p w14:paraId="53B209AF" w14:textId="3CBA5F0D" w:rsidR="00AD3E8A" w:rsidRDefault="005B6F61" w:rsidP="00651389">
      <w:pPr>
        <w:pStyle w:val="Titre3"/>
      </w:pPr>
      <w:r>
        <w:t>4.</w:t>
      </w:r>
      <w:r w:rsidR="009B2214">
        <w:t>3</w:t>
      </w:r>
      <w:r>
        <w:t xml:space="preserve">.2. </w:t>
      </w:r>
      <w:r>
        <w:tab/>
        <w:t>Only Non-Gentrified Neighborhoods</w:t>
      </w:r>
    </w:p>
    <w:p w14:paraId="26445A9F" w14:textId="2EFE1113" w:rsidR="009E15F0" w:rsidRDefault="00FB7B5A" w:rsidP="00FB7B5A">
      <w:r>
        <w:t xml:space="preserve">Before mapping out the distribution of variables in maps, </w:t>
      </w:r>
      <w:proofErr w:type="gramStart"/>
      <w:r>
        <w:t>taking a look</w:t>
      </w:r>
      <w:proofErr w:type="gramEnd"/>
      <w:r>
        <w:t xml:space="preserve"> at the distribution </w:t>
      </w:r>
      <w:r w:rsidR="0054128B">
        <w:t xml:space="preserve">of </w:t>
      </w:r>
      <w:r w:rsidR="00387281">
        <w:t xml:space="preserve">the </w:t>
      </w:r>
      <w:r w:rsidR="0054128B">
        <w:t>values in this data subset could be useful.</w:t>
      </w:r>
    </w:p>
    <w:p w14:paraId="490A5EE3" w14:textId="77777777" w:rsidR="009E15F0" w:rsidRPr="009E15F0" w:rsidRDefault="009E15F0" w:rsidP="009E15F0"/>
    <w:p w14:paraId="09DFB60C" w14:textId="77777777" w:rsidR="00024894" w:rsidRDefault="00024894" w:rsidP="00024894">
      <w:pPr>
        <w:keepNext/>
        <w:ind w:firstLine="0"/>
      </w:pPr>
      <w:r>
        <w:rPr>
          <w:noProof/>
        </w:rPr>
        <w:lastRenderedPageBreak/>
        <w:drawing>
          <wp:inline distT="0" distB="0" distL="0" distR="0" wp14:anchorId="480486CC" wp14:editId="70B41633">
            <wp:extent cx="5731510" cy="2292350"/>
            <wp:effectExtent l="76200" t="76200" r="78740" b="69850"/>
            <wp:docPr id="34" name="Graphiqu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5731510" cy="229235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inline>
        </w:drawing>
      </w:r>
    </w:p>
    <w:p w14:paraId="66578E8C" w14:textId="04657A41" w:rsidR="00024894" w:rsidRDefault="00024894" w:rsidP="00024894">
      <w:pPr>
        <w:pStyle w:val="Lgende"/>
      </w:pPr>
      <w:r w:rsidRPr="00E8360B">
        <w:t>Figure 9.</w:t>
      </w:r>
      <w:r>
        <w:t>1</w:t>
      </w:r>
      <w:r w:rsidRPr="00E8360B">
        <w:t xml:space="preserve">: Boxplot digram of the Change in Crime Rates for </w:t>
      </w:r>
      <w:r>
        <w:t>Census Tracts</w:t>
      </w:r>
    </w:p>
    <w:p w14:paraId="19D13C08" w14:textId="77777777" w:rsidR="00024894" w:rsidRPr="00024894" w:rsidRDefault="00024894" w:rsidP="00024894"/>
    <w:p w14:paraId="679ACF0D" w14:textId="77777777" w:rsidR="002133EA" w:rsidRDefault="002133EA" w:rsidP="009E15F0">
      <w:pPr>
        <w:pStyle w:val="Lgende"/>
      </w:pPr>
      <w:r w:rsidRPr="002133EA">
        <w:drawing>
          <wp:inline distT="0" distB="0" distL="0" distR="0" wp14:anchorId="5BB305AE" wp14:editId="3C72C76B">
            <wp:extent cx="5731510" cy="2292350"/>
            <wp:effectExtent l="76200" t="76200" r="78740" b="69850"/>
            <wp:docPr id="33" name="Graphiqu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5731510" cy="229235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inline>
        </w:drawing>
      </w:r>
      <w:r>
        <w:t xml:space="preserve"> </w:t>
      </w:r>
    </w:p>
    <w:p w14:paraId="67C277CD" w14:textId="343F7622" w:rsidR="009E15F0" w:rsidRDefault="009E15F0" w:rsidP="009E15F0">
      <w:pPr>
        <w:pStyle w:val="Lgende"/>
      </w:pPr>
      <w:r>
        <w:t xml:space="preserve">Figure </w:t>
      </w:r>
      <w:r w:rsidR="00024894">
        <w:t>9.2</w:t>
      </w:r>
      <w:r>
        <w:t xml:space="preserve">: </w:t>
      </w:r>
      <w:r w:rsidRPr="002E3E4B">
        <w:t xml:space="preserve">Boxplot digram of the Change in Crime Rates for </w:t>
      </w:r>
      <w:r w:rsidR="00024894">
        <w:t>Non-gentrified</w:t>
      </w:r>
      <w:r>
        <w:t xml:space="preserve">l </w:t>
      </w:r>
      <w:r w:rsidRPr="002E3E4B">
        <w:t>Neighborhoods</w:t>
      </w:r>
    </w:p>
    <w:p w14:paraId="13B3B12A" w14:textId="29575DA6" w:rsidR="009E15F0" w:rsidRDefault="009E15F0" w:rsidP="009E15F0">
      <w:pPr>
        <w:ind w:firstLine="0"/>
      </w:pPr>
    </w:p>
    <w:p w14:paraId="6828852F" w14:textId="77777777" w:rsidR="00024894" w:rsidRDefault="00024894" w:rsidP="00024894">
      <w:pPr>
        <w:keepNext/>
        <w:ind w:firstLine="0"/>
      </w:pPr>
      <w:r w:rsidRPr="002133EA">
        <w:rPr>
          <w:noProof/>
        </w:rPr>
        <w:lastRenderedPageBreak/>
        <w:drawing>
          <wp:inline distT="0" distB="0" distL="0" distR="0" wp14:anchorId="533A588F" wp14:editId="00643634">
            <wp:extent cx="5731510" cy="2292350"/>
            <wp:effectExtent l="76200" t="76200" r="78740" b="69850"/>
            <wp:docPr id="32" name="Graphiqu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731510" cy="229235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inline>
        </w:drawing>
      </w:r>
    </w:p>
    <w:p w14:paraId="758A3C5B" w14:textId="0E23D27A" w:rsidR="00024894" w:rsidRDefault="00024894" w:rsidP="00024894">
      <w:pPr>
        <w:pStyle w:val="Lgende"/>
      </w:pPr>
      <w:r w:rsidRPr="00E86206">
        <w:t xml:space="preserve">Figure </w:t>
      </w:r>
      <w:r>
        <w:t>9.3</w:t>
      </w:r>
      <w:r w:rsidRPr="00E86206">
        <w:t>: Boxplot digram of the Change in Crime Rates for All Neighborhoods</w:t>
      </w:r>
    </w:p>
    <w:p w14:paraId="17B07942" w14:textId="77777777" w:rsidR="00024894" w:rsidRPr="009E15F0" w:rsidRDefault="00024894" w:rsidP="009E15F0">
      <w:pPr>
        <w:ind w:firstLine="0"/>
      </w:pPr>
    </w:p>
    <w:p w14:paraId="4A1074F6" w14:textId="453BC743" w:rsidR="004E5863" w:rsidRDefault="0054128B" w:rsidP="0054128B">
      <w:r>
        <w:t xml:space="preserve"> First, the two boxplots of the Change in Crime Rate variable of </w:t>
      </w:r>
      <w:proofErr w:type="gramStart"/>
      <w:r>
        <w:t>Non Gentrified</w:t>
      </w:r>
      <w:proofErr w:type="gramEnd"/>
      <w:r>
        <w:t xml:space="preserve"> neighborhoods are plotted in two different granularities – by Neighborhood and by Census Tracts, to see if there would be any significant difference. Both graphs indicate a mean below 0, suggesting that </w:t>
      </w:r>
      <w:r w:rsidRPr="0054128B">
        <w:rPr>
          <w:b/>
          <w:bCs/>
        </w:rPr>
        <w:t>in Non-Gentrified Neighborhoods, there is an average decrease in Crime Rates.</w:t>
      </w:r>
      <w:r>
        <w:rPr>
          <w:b/>
          <w:bCs/>
        </w:rPr>
        <w:t xml:space="preserve"> </w:t>
      </w:r>
      <w:r w:rsidRPr="0054128B">
        <w:t xml:space="preserve">In </w:t>
      </w:r>
      <w:r>
        <w:t>addition, a comparison of both boxplots show</w:t>
      </w:r>
      <w:r w:rsidR="00C12700">
        <w:t>s</w:t>
      </w:r>
      <w:r>
        <w:t xml:space="preserve"> that plotting by Census Tracts produces a lot more outliers than by Neighborhood, thereby affirming the decision to carry out most of the analysis based on Neighborhoods. Furthermore, the boxplot by Neighborhood also indicates that both upper and lower quartiles fall under 0.</w:t>
      </w:r>
      <w:r w:rsidR="009E15F0">
        <w:t xml:space="preserve"> It is also important to compare this statistic of Change in Crime Rates to that for all neighborhoods (Fig </w:t>
      </w:r>
      <w:r w:rsidR="00024894">
        <w:t>8</w:t>
      </w:r>
      <w:r w:rsidR="009E15F0">
        <w:t xml:space="preserve">.3), where the mean is also negative, and slightly lower than that for Non-Gentrified Neighborhoods. </w:t>
      </w:r>
    </w:p>
    <w:p w14:paraId="0A187831" w14:textId="6B0D1037" w:rsidR="00F63C19" w:rsidRPr="0054128B" w:rsidRDefault="001B233C" w:rsidP="0054128B">
      <w:r w:rsidRPr="001B233C">
        <w:rPr>
          <w:noProof/>
        </w:rPr>
        <w:lastRenderedPageBreak/>
        <w:drawing>
          <wp:anchor distT="0" distB="0" distL="114300" distR="114300" simplePos="0" relativeHeight="251700224" behindDoc="0" locked="0" layoutInCell="1" allowOverlap="1" wp14:anchorId="5831FDC7" wp14:editId="3A84193C">
            <wp:simplePos x="0" y="0"/>
            <wp:positionH relativeFrom="column">
              <wp:posOffset>249555</wp:posOffset>
            </wp:positionH>
            <wp:positionV relativeFrom="paragraph">
              <wp:posOffset>76200</wp:posOffset>
            </wp:positionV>
            <wp:extent cx="5486400" cy="3429000"/>
            <wp:effectExtent l="76200" t="76200" r="76200" b="76200"/>
            <wp:wrapTopAndBottom/>
            <wp:docPr id="47" name="Graphiqu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486400" cy="342900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anchor>
        </w:drawing>
      </w:r>
      <w:r w:rsidR="00F63C19">
        <w:rPr>
          <w:noProof/>
        </w:rPr>
        <mc:AlternateContent>
          <mc:Choice Requires="wps">
            <w:drawing>
              <wp:anchor distT="0" distB="0" distL="114300" distR="114300" simplePos="0" relativeHeight="251676672" behindDoc="0" locked="0" layoutInCell="1" allowOverlap="1" wp14:anchorId="2D4961D6" wp14:editId="494E4D2C">
                <wp:simplePos x="0" y="0"/>
                <wp:positionH relativeFrom="column">
                  <wp:posOffset>116840</wp:posOffset>
                </wp:positionH>
                <wp:positionV relativeFrom="paragraph">
                  <wp:posOffset>3764915</wp:posOffset>
                </wp:positionV>
                <wp:extent cx="5486400" cy="635"/>
                <wp:effectExtent l="0" t="0" r="0" b="0"/>
                <wp:wrapTopAndBottom/>
                <wp:docPr id="23" name="Zone de texte 23"/>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352A7FE6" w14:textId="29A9F437" w:rsidR="00651389" w:rsidRPr="0012359B" w:rsidRDefault="00651389" w:rsidP="00F63C19">
                            <w:pPr>
                              <w:pStyle w:val="Lgende"/>
                              <w:rPr>
                                <w:sz w:val="24"/>
                                <w:szCs w:val="24"/>
                              </w:rPr>
                            </w:pPr>
                            <w:r>
                              <w:t>Figure 10: Text scatterplot of only Non-Gentrified Neighborhoods. Most show a decrease in Change in Crime R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4961D6" id="Zone de texte 23" o:spid="_x0000_s1036" type="#_x0000_t202" style="position:absolute;left:0;text-align:left;margin-left:9.2pt;margin-top:296.45pt;width:6in;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" stroked="f">
                <v:textbox style="mso-fit-shape-to-text:t" inset="0,0,0,0">
                  <w:txbxContent>
                    <w:p w14:paraId="352A7FE6" w14:textId="29A9F437" w:rsidR="00651389" w:rsidRPr="0012359B" w:rsidRDefault="00651389" w:rsidP="00F63C19">
                      <w:pPr>
                        <w:pStyle w:val="Lgende"/>
                        <w:rPr>
                          <w:sz w:val="24"/>
                          <w:szCs w:val="24"/>
                        </w:rPr>
                      </w:pPr>
                      <w:r>
                        <w:t>Figure 10: Text scatterplot of only Non-Gentrified Neighborhoods. Most show a decrease in Change in Crime Rates</w:t>
                      </w:r>
                    </w:p>
                  </w:txbxContent>
                </v:textbox>
                <w10:wrap type="topAndBottom"/>
              </v:shape>
            </w:pict>
          </mc:Fallback>
        </mc:AlternateContent>
      </w:r>
    </w:p>
    <w:p w14:paraId="23D4057A" w14:textId="45BDAC40" w:rsidR="0054128B" w:rsidRDefault="0054128B" w:rsidP="0054128B">
      <w:pPr>
        <w:ind w:firstLine="0"/>
      </w:pPr>
    </w:p>
    <w:p w14:paraId="1885E48D" w14:textId="2E691E8C" w:rsidR="00F63C19" w:rsidRDefault="00F63C19" w:rsidP="0054128B">
      <w:pPr>
        <w:ind w:firstLine="0"/>
      </w:pPr>
      <w:r>
        <w:tab/>
        <w:t xml:space="preserve">The same Text scatterplot from above was plotted, though this time </w:t>
      </w:r>
      <w:r w:rsidR="00D877F8">
        <w:t xml:space="preserve">with only Non-Gentrified Neighborhoods. </w:t>
      </w:r>
      <w:r w:rsidR="006F25F9">
        <w:t xml:space="preserve">This makes it possible to identify exactly which Neighborhoods are anomalies, and to affirm that most of the Non-Gentrified Neighborhoods have experienced a fall in Felony Crime Rates, </w:t>
      </w:r>
      <w:proofErr w:type="gramStart"/>
      <w:r w:rsidR="006F25F9">
        <w:t>with the exception of</w:t>
      </w:r>
      <w:proofErr w:type="gramEnd"/>
      <w:r w:rsidR="006F25F9">
        <w:t xml:space="preserve"> Bay Ridge, Sunset Park East and Madison. </w:t>
      </w:r>
    </w:p>
    <w:p w14:paraId="749DAB58" w14:textId="1ABC726A" w:rsidR="0054128B" w:rsidRDefault="0054128B" w:rsidP="0054128B">
      <w:pPr>
        <w:ind w:firstLine="0"/>
      </w:pPr>
    </w:p>
    <w:p w14:paraId="2EDDF4D2" w14:textId="346E832E" w:rsidR="002F7FCC" w:rsidRDefault="002F7FCC" w:rsidP="002F7FCC">
      <w:pPr>
        <w:ind w:firstLine="0"/>
      </w:pPr>
    </w:p>
    <w:p w14:paraId="28157455" w14:textId="77777777" w:rsidR="001B233C" w:rsidRDefault="001B233C">
      <w:pPr>
        <w:spacing w:line="300" w:lineRule="auto"/>
        <w:ind w:firstLine="0"/>
        <w:jc w:val="left"/>
      </w:pPr>
      <w:r>
        <w:br w:type="page"/>
      </w:r>
    </w:p>
    <w:p w14:paraId="16D8A8B2" w14:textId="0EAB4645" w:rsidR="001B233C" w:rsidRDefault="001B233C" w:rsidP="00505B3E">
      <w:r>
        <w:rPr>
          <w:noProof/>
        </w:rPr>
        <w:lastRenderedPageBreak/>
        <mc:AlternateContent>
          <mc:Choice Requires="wps">
            <w:drawing>
              <wp:anchor distT="0" distB="0" distL="114300" distR="114300" simplePos="0" relativeHeight="251678720" behindDoc="0" locked="0" layoutInCell="1" allowOverlap="1" wp14:anchorId="661B68F5" wp14:editId="3A31FE06">
                <wp:simplePos x="0" y="0"/>
                <wp:positionH relativeFrom="column">
                  <wp:posOffset>887730</wp:posOffset>
                </wp:positionH>
                <wp:positionV relativeFrom="paragraph">
                  <wp:posOffset>3500120</wp:posOffset>
                </wp:positionV>
                <wp:extent cx="3951605" cy="635"/>
                <wp:effectExtent l="0" t="0" r="0" b="3175"/>
                <wp:wrapTopAndBottom/>
                <wp:docPr id="24" name="Zone de texte 24"/>
                <wp:cNvGraphicFramePr/>
                <a:graphic xmlns:a="http://schemas.openxmlformats.org/drawingml/2006/main">
                  <a:graphicData uri="http://schemas.microsoft.com/office/word/2010/wordprocessingShape">
                    <wps:wsp>
                      <wps:cNvSpPr txBox="1"/>
                      <wps:spPr>
                        <a:xfrm>
                          <a:off x="0" y="0"/>
                          <a:ext cx="3951605" cy="635"/>
                        </a:xfrm>
                        <a:prstGeom prst="rect">
                          <a:avLst/>
                        </a:prstGeom>
                        <a:solidFill>
                          <a:prstClr val="white"/>
                        </a:solidFill>
                        <a:ln>
                          <a:noFill/>
                        </a:ln>
                      </wps:spPr>
                      <wps:txbx>
                        <w:txbxContent>
                          <w:p w14:paraId="5D9834C6" w14:textId="66B0326B" w:rsidR="00651389" w:rsidRPr="003E7BF1" w:rsidRDefault="00651389" w:rsidP="002F7FCC">
                            <w:pPr>
                              <w:pStyle w:val="Lgende"/>
                              <w:rPr>
                                <w:sz w:val="24"/>
                                <w:szCs w:val="24"/>
                              </w:rPr>
                            </w:pPr>
                            <w:r>
                              <w:t xml:space="preserve">Figure 11. Choropleth Maps comparing the extent of Gentrification and Change in Crime Rates fro </w:t>
                            </w:r>
                            <w:r w:rsidRPr="006C2408">
                              <w:t>Non-Gentrified Neighborho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1B68F5" id="Zone de texte 24" o:spid="_x0000_s1037" type="#_x0000_t202" style="position:absolute;left:0;text-align:left;margin-left:69.9pt;margin-top:275.6pt;width:311.15pt;height:.0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" stroked="f">
                <v:textbox style="mso-fit-shape-to-text:t" inset="0,0,0,0">
                  <w:txbxContent>
                    <w:p w14:paraId="5D9834C6" w14:textId="66B0326B" w:rsidR="00651389" w:rsidRPr="003E7BF1" w:rsidRDefault="00651389" w:rsidP="002F7FCC">
                      <w:pPr>
                        <w:pStyle w:val="Lgende"/>
                        <w:rPr>
                          <w:sz w:val="24"/>
                          <w:szCs w:val="24"/>
                        </w:rPr>
                      </w:pPr>
                      <w:r>
                        <w:t xml:space="preserve">Figure 11. Choropleth Maps comparing the extent of Gentrification and Change in Crime Rates fro </w:t>
                      </w:r>
                      <w:r w:rsidRPr="006C2408">
                        <w:t>Non-Gentrified Neighborhoods</w:t>
                      </w:r>
                    </w:p>
                  </w:txbxContent>
                </v:textbox>
                <w10:wrap type="topAndBottom"/>
              </v:shape>
            </w:pict>
          </mc:Fallback>
        </mc:AlternateContent>
      </w:r>
      <w:r w:rsidRPr="001B233C">
        <w:drawing>
          <wp:anchor distT="0" distB="0" distL="114300" distR="114300" simplePos="0" relativeHeight="251701248" behindDoc="0" locked="0" layoutInCell="1" allowOverlap="1" wp14:anchorId="46135130" wp14:editId="585ADB24">
            <wp:simplePos x="0" y="0"/>
            <wp:positionH relativeFrom="margin">
              <wp:posOffset>78740</wp:posOffset>
            </wp:positionH>
            <wp:positionV relativeFrom="paragraph">
              <wp:posOffset>76200</wp:posOffset>
            </wp:positionV>
            <wp:extent cx="5731510" cy="3183890"/>
            <wp:effectExtent l="76200" t="76200" r="78740" b="73660"/>
            <wp:wrapTopAndBottom/>
            <wp:docPr id="48" name="Graphiqu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731510" cy="318389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14:sizeRelH relativeFrom="page">
              <wp14:pctWidth>0</wp14:pctWidth>
            </wp14:sizeRelH>
            <wp14:sizeRelV relativeFrom="page">
              <wp14:pctHeight>0</wp14:pctHeight>
            </wp14:sizeRelV>
          </wp:anchor>
        </w:drawing>
      </w:r>
    </w:p>
    <w:p w14:paraId="6809587E" w14:textId="62CC0571" w:rsidR="0016417A" w:rsidRDefault="002F7FCC" w:rsidP="00505B3E">
      <w:r>
        <w:t>V</w:t>
      </w:r>
      <w:r w:rsidR="00505B3E">
        <w:t xml:space="preserve">iewing the distribution of this relationship on choropleth maps would further highlight any spatial relationship present. </w:t>
      </w:r>
      <w:r w:rsidR="009F715D">
        <w:t xml:space="preserve">By only considering </w:t>
      </w:r>
      <w:r w:rsidR="004C2DB9">
        <w:t>Non-</w:t>
      </w:r>
      <w:r w:rsidR="00A4487D">
        <w:t>g</w:t>
      </w:r>
      <w:r w:rsidR="004C2DB9">
        <w:t xml:space="preserve">entrified </w:t>
      </w:r>
      <w:r w:rsidR="00A4487D">
        <w:t>n</w:t>
      </w:r>
      <w:r w:rsidR="004C2DB9">
        <w:t xml:space="preserve">eighborhoods, </w:t>
      </w:r>
      <w:r w:rsidR="00214C33">
        <w:t xml:space="preserve">plotting a choropleth map for the Change in </w:t>
      </w:r>
      <w:r w:rsidR="00A4487D">
        <w:t>f</w:t>
      </w:r>
      <w:r w:rsidR="00214C33">
        <w:t xml:space="preserve">elony </w:t>
      </w:r>
      <w:r w:rsidR="00A4487D">
        <w:t>c</w:t>
      </w:r>
      <w:r w:rsidR="00214C33">
        <w:t xml:space="preserve">rime </w:t>
      </w:r>
      <w:r w:rsidR="00A4487D">
        <w:t>r</w:t>
      </w:r>
      <w:r w:rsidR="00214C33">
        <w:t xml:space="preserve">ates indicate the variation between neighborhoods more clearly. </w:t>
      </w:r>
      <w:r w:rsidR="0016417A">
        <w:t xml:space="preserve">Choropleth maps for both Gentrification </w:t>
      </w:r>
      <w:r w:rsidR="00A4487D">
        <w:t>s</w:t>
      </w:r>
      <w:r w:rsidR="0016417A">
        <w:t xml:space="preserve">cores and Change in </w:t>
      </w:r>
      <w:r w:rsidR="00A4487D">
        <w:t>c</w:t>
      </w:r>
      <w:r w:rsidR="0016417A">
        <w:t xml:space="preserve">rime </w:t>
      </w:r>
      <w:r w:rsidR="00A4487D">
        <w:t>r</w:t>
      </w:r>
      <w:r w:rsidR="0016417A">
        <w:t>ates in these Non-</w:t>
      </w:r>
      <w:r w:rsidR="00A4487D">
        <w:t>g</w:t>
      </w:r>
      <w:r w:rsidR="0016417A">
        <w:t xml:space="preserve">entrified </w:t>
      </w:r>
      <w:r w:rsidR="00A4487D">
        <w:t>n</w:t>
      </w:r>
      <w:r w:rsidR="0016417A">
        <w:t>eighborhoods are displayed together in Fi</w:t>
      </w:r>
      <w:r w:rsidR="003061FE">
        <w:t>g. 11</w:t>
      </w:r>
      <w:r w:rsidR="0016417A">
        <w:t xml:space="preserve"> and with a similar color palette </w:t>
      </w:r>
      <w:proofErr w:type="gramStart"/>
      <w:r w:rsidR="0016417A">
        <w:t>in order to</w:t>
      </w:r>
      <w:proofErr w:type="gramEnd"/>
      <w:r w:rsidR="0016417A">
        <w:t xml:space="preserve"> examine the relationship of </w:t>
      </w:r>
      <w:r w:rsidR="00EA01B2">
        <w:t xml:space="preserve">the spread of </w:t>
      </w:r>
      <w:r w:rsidR="0016417A">
        <w:t>both variables</w:t>
      </w:r>
      <w:r w:rsidR="00EA01B2">
        <w:t xml:space="preserve">. </w:t>
      </w:r>
      <w:r w:rsidR="0016417A">
        <w:t xml:space="preserve">  </w:t>
      </w:r>
    </w:p>
    <w:p w14:paraId="3CC6D817" w14:textId="28B3B7AF" w:rsidR="001F7B78" w:rsidRDefault="005A5A3E" w:rsidP="009F715D">
      <w:pPr>
        <w:rPr>
          <w:b/>
          <w:bCs/>
        </w:rPr>
      </w:pPr>
      <w:r>
        <w:t>There ar</w:t>
      </w:r>
      <w:r w:rsidR="001B72DA">
        <w:t xml:space="preserve">e three </w:t>
      </w:r>
      <w:r>
        <w:t xml:space="preserve">main observations: first, there is a degree of similarity in how the lighter colors are concentrated in the upper, </w:t>
      </w:r>
      <w:proofErr w:type="gramStart"/>
      <w:r w:rsidR="00A4487D">
        <w:t>central</w:t>
      </w:r>
      <w:proofErr w:type="gramEnd"/>
      <w:r>
        <w:t xml:space="preserve"> and right areas, while the darker colors are found in the bottom-and left neighborhoods. This implies </w:t>
      </w:r>
      <w:r w:rsidRPr="001F7B78">
        <w:rPr>
          <w:b/>
          <w:bCs/>
        </w:rPr>
        <w:t xml:space="preserve">a relationship of </w:t>
      </w:r>
      <w:r w:rsidR="00A4487D">
        <w:rPr>
          <w:b/>
          <w:bCs/>
        </w:rPr>
        <w:t xml:space="preserve">a less negative </w:t>
      </w:r>
      <w:r w:rsidR="001F7B78" w:rsidRPr="001F7B78">
        <w:rPr>
          <w:b/>
          <w:bCs/>
        </w:rPr>
        <w:t>G</w:t>
      </w:r>
      <w:r w:rsidRPr="001F7B78">
        <w:rPr>
          <w:b/>
          <w:bCs/>
        </w:rPr>
        <w:t xml:space="preserve">entrification </w:t>
      </w:r>
      <w:r w:rsidR="00A4487D">
        <w:rPr>
          <w:b/>
          <w:bCs/>
        </w:rPr>
        <w:t xml:space="preserve">score </w:t>
      </w:r>
      <w:r w:rsidRPr="001F7B78">
        <w:rPr>
          <w:b/>
          <w:bCs/>
        </w:rPr>
        <w:t>and</w:t>
      </w:r>
      <w:r w:rsidR="001F7B78">
        <w:rPr>
          <w:b/>
          <w:bCs/>
        </w:rPr>
        <w:t xml:space="preserve"> a</w:t>
      </w:r>
      <w:r w:rsidRPr="001F7B78">
        <w:rPr>
          <w:b/>
          <w:bCs/>
        </w:rPr>
        <w:t xml:space="preserve"> </w:t>
      </w:r>
      <w:r w:rsidR="00A4487D">
        <w:rPr>
          <w:b/>
          <w:bCs/>
        </w:rPr>
        <w:t xml:space="preserve">larger </w:t>
      </w:r>
      <w:r w:rsidR="001F7B78">
        <w:rPr>
          <w:b/>
          <w:bCs/>
        </w:rPr>
        <w:t>decrease</w:t>
      </w:r>
      <w:r w:rsidR="001F7B78" w:rsidRPr="001F7B78">
        <w:rPr>
          <w:b/>
          <w:bCs/>
        </w:rPr>
        <w:t xml:space="preserve"> in C</w:t>
      </w:r>
      <w:r w:rsidRPr="001F7B78">
        <w:rPr>
          <w:b/>
          <w:bCs/>
        </w:rPr>
        <w:t xml:space="preserve">rime </w:t>
      </w:r>
      <w:r w:rsidR="001F7B78" w:rsidRPr="001F7B78">
        <w:rPr>
          <w:b/>
          <w:bCs/>
        </w:rPr>
        <w:t>R</w:t>
      </w:r>
      <w:r w:rsidRPr="001F7B78">
        <w:rPr>
          <w:b/>
          <w:bCs/>
        </w:rPr>
        <w:t>ates</w:t>
      </w:r>
      <w:r w:rsidR="00505B3E">
        <w:rPr>
          <w:b/>
          <w:bCs/>
        </w:rPr>
        <w:t xml:space="preserve">, </w:t>
      </w:r>
      <w:proofErr w:type="gramStart"/>
      <w:r w:rsidR="00505B3E">
        <w:t>similar to</w:t>
      </w:r>
      <w:proofErr w:type="gramEnd"/>
      <w:r w:rsidR="00505B3E">
        <w:t xml:space="preserve"> the results from the regression</w:t>
      </w:r>
      <w:r w:rsidR="00B67FB9">
        <w:t xml:space="preserve"> models</w:t>
      </w:r>
      <w:r w:rsidR="00505B3E">
        <w:t xml:space="preserve">. </w:t>
      </w:r>
      <w:r w:rsidRPr="001F7B78">
        <w:rPr>
          <w:b/>
          <w:bCs/>
        </w:rPr>
        <w:t xml:space="preserve"> </w:t>
      </w:r>
    </w:p>
    <w:p w14:paraId="2C5F1652" w14:textId="46902648" w:rsidR="001B72DA" w:rsidRDefault="001B72DA" w:rsidP="001B72DA">
      <w:r>
        <w:t>Second, the Change</w:t>
      </w:r>
      <w:r w:rsidR="00B67FB9">
        <w:t xml:space="preserve">s </w:t>
      </w:r>
      <w:r>
        <w:t xml:space="preserve">in </w:t>
      </w:r>
      <w:r w:rsidR="00B67FB9">
        <w:t>c</w:t>
      </w:r>
      <w:r>
        <w:t xml:space="preserve">rime </w:t>
      </w:r>
      <w:r w:rsidR="00B67FB9">
        <w:t>r</w:t>
      </w:r>
      <w:r>
        <w:t>ates also replicate</w:t>
      </w:r>
      <w:r w:rsidR="00B67FB9">
        <w:t xml:space="preserve"> </w:t>
      </w:r>
      <w:r>
        <w:t>the trends observed earlier, in that most neighborhoods have similar rates as their neighbors</w:t>
      </w:r>
      <w:r w:rsidR="005A733B">
        <w:t xml:space="preserve">, and where almost all the neighborhoods </w:t>
      </w:r>
      <w:r w:rsidR="005A733B">
        <w:lastRenderedPageBreak/>
        <w:t>experience a drop in crime rates.</w:t>
      </w:r>
      <w:r>
        <w:t xml:space="preserve"> </w:t>
      </w:r>
      <w:r w:rsidR="00B67FB9">
        <w:t>However, a spatial trend can be identified - t</w:t>
      </w:r>
      <w:r>
        <w:t xml:space="preserve">here is also a gradual trend where the neighborhood in the middle has the </w:t>
      </w:r>
      <w:r w:rsidR="00B67FB9">
        <w:t>largest decrease</w:t>
      </w:r>
      <w:r>
        <w:t xml:space="preserve"> in </w:t>
      </w:r>
      <w:r w:rsidR="00B67FB9">
        <w:t>c</w:t>
      </w:r>
      <w:r>
        <w:t xml:space="preserve">rime </w:t>
      </w:r>
      <w:r w:rsidR="00B67FB9">
        <w:t>r</w:t>
      </w:r>
      <w:r>
        <w:t xml:space="preserve">ate and </w:t>
      </w:r>
      <w:r w:rsidR="00B67FB9">
        <w:t xml:space="preserve">the crime rates </w:t>
      </w:r>
      <w:r>
        <w:t>increase</w:t>
      </w:r>
      <w:r w:rsidR="00B67FB9">
        <w:t xml:space="preserve"> </w:t>
      </w:r>
      <w:r>
        <w:t xml:space="preserve">gradually around it. </w:t>
      </w:r>
      <w:r w:rsidR="008161C1">
        <w:t xml:space="preserve">This suggests that </w:t>
      </w:r>
      <w:r w:rsidR="008161C1" w:rsidRPr="008161C1">
        <w:rPr>
          <w:b/>
          <w:bCs/>
        </w:rPr>
        <w:t xml:space="preserve">the </w:t>
      </w:r>
      <w:r w:rsidR="00B67FB9">
        <w:rPr>
          <w:b/>
          <w:bCs/>
        </w:rPr>
        <w:t xml:space="preserve">crime rates in </w:t>
      </w:r>
      <w:r w:rsidR="008161C1" w:rsidRPr="008161C1">
        <w:rPr>
          <w:b/>
          <w:bCs/>
        </w:rPr>
        <w:t>neighborhood</w:t>
      </w:r>
      <w:r w:rsidR="008161C1">
        <w:rPr>
          <w:b/>
          <w:bCs/>
        </w:rPr>
        <w:t>s</w:t>
      </w:r>
      <w:r w:rsidR="008161C1" w:rsidRPr="008161C1">
        <w:rPr>
          <w:b/>
          <w:bCs/>
        </w:rPr>
        <w:t xml:space="preserve"> not bordering Gentrified areas </w:t>
      </w:r>
      <w:r w:rsidR="00B67FB9">
        <w:rPr>
          <w:b/>
          <w:bCs/>
        </w:rPr>
        <w:t xml:space="preserve">experience a greater decrease in </w:t>
      </w:r>
      <w:r w:rsidR="008161C1" w:rsidRPr="008161C1">
        <w:rPr>
          <w:b/>
          <w:bCs/>
        </w:rPr>
        <w:t>Crime Rate</w:t>
      </w:r>
      <w:r w:rsidR="00B67FB9">
        <w:rPr>
          <w:b/>
          <w:bCs/>
        </w:rPr>
        <w:t>s</w:t>
      </w:r>
      <w:r w:rsidR="008161C1" w:rsidRPr="008161C1">
        <w:rPr>
          <w:b/>
          <w:bCs/>
        </w:rPr>
        <w:t>.</w:t>
      </w:r>
    </w:p>
    <w:p w14:paraId="5A833542" w14:textId="6E5B5F1B" w:rsidR="001B72DA" w:rsidRDefault="001B72DA" w:rsidP="009F715D"/>
    <w:p w14:paraId="492CC47C" w14:textId="3D5B24F9" w:rsidR="000B18C6" w:rsidRDefault="00DE2492" w:rsidP="005A733B">
      <w:r>
        <w:t xml:space="preserve">However, </w:t>
      </w:r>
      <w:r w:rsidR="008E271D">
        <w:t>the third</w:t>
      </w:r>
      <w:r>
        <w:t xml:space="preserve"> remark would be that the area on </w:t>
      </w:r>
      <w:r w:rsidR="001F7B78">
        <w:t xml:space="preserve">the </w:t>
      </w:r>
      <w:r>
        <w:t xml:space="preserve">left, </w:t>
      </w:r>
      <w:r w:rsidR="001F7B78">
        <w:t xml:space="preserve">marked by </w:t>
      </w:r>
      <w:r>
        <w:t xml:space="preserve">the two </w:t>
      </w:r>
      <w:r w:rsidR="001F7B78">
        <w:t xml:space="preserve">neighborhoods in black on the map of Change in Crime Rates, </w:t>
      </w:r>
      <w:r w:rsidR="003920C8">
        <w:t xml:space="preserve">strongly </w:t>
      </w:r>
      <w:r w:rsidR="001F7B78">
        <w:t>opposes this trend. It has a m</w:t>
      </w:r>
      <w:r w:rsidR="003920C8">
        <w:t xml:space="preserve">ild negative gentrification </w:t>
      </w:r>
      <w:r w:rsidR="00B67FB9">
        <w:t xml:space="preserve">score </w:t>
      </w:r>
      <w:r w:rsidR="003920C8">
        <w:t xml:space="preserve">close to the median, but </w:t>
      </w:r>
      <w:r w:rsidR="002D1C94">
        <w:rPr>
          <w:b/>
          <w:bCs/>
        </w:rPr>
        <w:t>they have</w:t>
      </w:r>
      <w:r w:rsidR="003920C8" w:rsidRPr="002D1C94">
        <w:rPr>
          <w:b/>
          <w:bCs/>
        </w:rPr>
        <w:t xml:space="preserve"> exceedingly high </w:t>
      </w:r>
      <w:r w:rsidR="00B67FB9">
        <w:rPr>
          <w:b/>
          <w:bCs/>
        </w:rPr>
        <w:t xml:space="preserve">increases in </w:t>
      </w:r>
      <w:r w:rsidR="003920C8" w:rsidRPr="002D1C94">
        <w:rPr>
          <w:b/>
          <w:bCs/>
        </w:rPr>
        <w:t>Crime Rates by comparison.</w:t>
      </w:r>
      <w:r w:rsidR="003920C8">
        <w:t xml:space="preserve"> </w:t>
      </w:r>
      <w:r w:rsidR="00893843">
        <w:t xml:space="preserve">The exceptions are the neighborhoods on the left-hand side, which spatial autocorrelation models can confirm. </w:t>
      </w:r>
    </w:p>
    <w:p w14:paraId="2E1F5B76" w14:textId="77777777" w:rsidR="0016417A" w:rsidRPr="00855808" w:rsidRDefault="0016417A" w:rsidP="00855808"/>
    <w:p w14:paraId="01793FC6" w14:textId="4978B687" w:rsidR="00CC1667" w:rsidRDefault="00567F75" w:rsidP="00CC1667">
      <w:pPr>
        <w:pStyle w:val="Titre2"/>
      </w:pPr>
      <w:bookmarkStart w:id="25" w:name="_Toc60787112"/>
      <w:r>
        <w:t>4.</w:t>
      </w:r>
      <w:r w:rsidR="009B2214">
        <w:t>4</w:t>
      </w:r>
      <w:r>
        <w:tab/>
        <w:t>Spatial Autocorrelation Analysis</w:t>
      </w:r>
      <w:bookmarkEnd w:id="25"/>
      <w:r>
        <w:t xml:space="preserve"> </w:t>
      </w:r>
      <w:r w:rsidR="00521901">
        <w:tab/>
      </w:r>
    </w:p>
    <w:p w14:paraId="18D4FAE5" w14:textId="29632D20" w:rsidR="00521901" w:rsidRDefault="005674FD" w:rsidP="00CC1667">
      <w:r>
        <w:t xml:space="preserve">With some visual evidence that a spatial relationship exists, </w:t>
      </w:r>
      <w:proofErr w:type="gramStart"/>
      <w:r>
        <w:t>i</w:t>
      </w:r>
      <w:r w:rsidR="00CC1667">
        <w:t>n order to</w:t>
      </w:r>
      <w:proofErr w:type="gramEnd"/>
      <w:r w:rsidR="00CC1667">
        <w:t xml:space="preserve"> understand the relationship between the values of Change in Crime Rate in each Neighborhood and the average value in bordering Neighborhoods, the Moran’s Scatterplot is ideal. </w:t>
      </w:r>
    </w:p>
    <w:p w14:paraId="601EE579" w14:textId="0A5CE2A1" w:rsidR="00EE2A2B" w:rsidRDefault="00B746B5" w:rsidP="00EE2A2B">
      <w:pPr>
        <w:keepNext/>
        <w:ind w:firstLine="0"/>
      </w:pPr>
      <w:r>
        <w:rPr>
          <w:noProof/>
        </w:rPr>
        <w:lastRenderedPageBreak/>
        <w:drawing>
          <wp:inline distT="0" distB="0" distL="0" distR="0" wp14:anchorId="4FF2D159" wp14:editId="40A685AE">
            <wp:extent cx="5730240" cy="4654550"/>
            <wp:effectExtent l="76200" t="76200" r="80010" b="6985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0240" cy="4654550"/>
                    </a:xfrm>
                    <a:prstGeom prst="rect">
                      <a:avLst/>
                    </a:prstGeom>
                    <a:ln cap="flat">
                      <a:prstDash val="solid"/>
                      <a:round/>
                    </a:ln>
                    <a:effectLst>
                      <a:glow>
                        <a:schemeClr val="accent1">
                          <a:alpha val="40000"/>
                        </a:schemeClr>
                      </a:glow>
                      <a:outerShdw blurRad="63500" algn="ctr" rotWithShape="0">
                        <a:schemeClr val="bg1">
                          <a:lumMod val="50000"/>
                          <a:alpha val="92000"/>
                        </a:schemeClr>
                      </a:outerShdw>
                      <a:softEdge rad="0"/>
                    </a:effectLst>
                  </pic:spPr>
                </pic:pic>
              </a:graphicData>
            </a:graphic>
          </wp:inline>
        </w:drawing>
      </w:r>
    </w:p>
    <w:p w14:paraId="60AB19FE" w14:textId="7DEB87ED" w:rsidR="001A62ED" w:rsidRPr="00521901" w:rsidRDefault="00EE2A2B" w:rsidP="00EE2A2B">
      <w:pPr>
        <w:pStyle w:val="Lgende"/>
      </w:pPr>
      <w:r>
        <w:t xml:space="preserve">Figure </w:t>
      </w:r>
      <w:r w:rsidR="00B746B5">
        <w:t>12</w:t>
      </w:r>
      <w:r>
        <w:t>: Moran's I Scatterplot analysis for Felony Crime Rates in</w:t>
      </w:r>
      <w:r w:rsidRPr="00CA7C41">
        <w:t>Non-Gentrified Neighborhoods</w:t>
      </w:r>
    </w:p>
    <w:p w14:paraId="719DA0E3" w14:textId="77777777" w:rsidR="00CC1667" w:rsidRDefault="00CC1667" w:rsidP="00567F75">
      <w:pPr>
        <w:ind w:firstLine="0"/>
      </w:pPr>
    </w:p>
    <w:p w14:paraId="76893F0F" w14:textId="5CD3CD51" w:rsidR="009D4068" w:rsidRDefault="00CC1667" w:rsidP="00567F75">
      <w:pPr>
        <w:ind w:firstLine="0"/>
      </w:pPr>
      <w:r>
        <w:tab/>
      </w:r>
      <w:r w:rsidR="00065216">
        <w:t xml:space="preserve">The overall slope of the regression line estimating the global Moran’s I indicates that most of the Neighborhoods with high </w:t>
      </w:r>
      <w:r w:rsidR="00110BEC">
        <w:t>c</w:t>
      </w:r>
      <w:r w:rsidR="00065216">
        <w:t xml:space="preserve">hange in </w:t>
      </w:r>
      <w:r w:rsidR="00110BEC">
        <w:t>c</w:t>
      </w:r>
      <w:r w:rsidR="00065216">
        <w:t xml:space="preserve">rime </w:t>
      </w:r>
      <w:r w:rsidR="00110BEC">
        <w:t>r</w:t>
      </w:r>
      <w:r w:rsidR="00065216">
        <w:t>ate values are surrounded by those with high values as well, and those with low values are surrounded by those with lower values. To observe whether there are significant high-high, low-low, high-low or low-low values, it is best viewed on a Local Indicators of Spatial Association (LISA) Cluster Map.</w:t>
      </w:r>
    </w:p>
    <w:p w14:paraId="578F4D63" w14:textId="1BFD7AE7" w:rsidR="00EE2A2B" w:rsidRDefault="00110BEC" w:rsidP="00EE2A2B">
      <w:pPr>
        <w:keepNext/>
        <w:ind w:firstLine="0"/>
      </w:pPr>
      <w:r>
        <w:rPr>
          <w:noProof/>
        </w:rPr>
        <w:lastRenderedPageBreak/>
        <w:drawing>
          <wp:inline distT="0" distB="0" distL="0" distR="0" wp14:anchorId="739B8EE9" wp14:editId="288AFBC6">
            <wp:extent cx="5726430" cy="3227070"/>
            <wp:effectExtent l="76200" t="76200" r="83820" b="6858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26430" cy="3227070"/>
                    </a:xfrm>
                    <a:prstGeom prst="rect">
                      <a:avLst/>
                    </a:prstGeom>
                    <a:ln cap="flat">
                      <a:prstDash val="solid"/>
                      <a:round/>
                    </a:ln>
                    <a:effectLst>
                      <a:glow>
                        <a:schemeClr val="accent1">
                          <a:alpha val="40000"/>
                        </a:schemeClr>
                      </a:glow>
                      <a:outerShdw blurRad="63500" algn="ctr" rotWithShape="0">
                        <a:schemeClr val="bg1">
                          <a:lumMod val="50000"/>
                          <a:alpha val="92000"/>
                        </a:schemeClr>
                      </a:outerShdw>
                      <a:softEdge rad="0"/>
                    </a:effectLst>
                  </pic:spPr>
                </pic:pic>
              </a:graphicData>
            </a:graphic>
          </wp:inline>
        </w:drawing>
      </w:r>
    </w:p>
    <w:p w14:paraId="34E58006" w14:textId="17D59962" w:rsidR="00567F75" w:rsidRDefault="00EE2A2B" w:rsidP="00EE2A2B">
      <w:pPr>
        <w:pStyle w:val="Lgende"/>
      </w:pPr>
      <w:r>
        <w:t xml:space="preserve">Figure </w:t>
      </w:r>
      <w:r w:rsidR="00110BEC">
        <w:t>13</w:t>
      </w:r>
      <w:r>
        <w:t xml:space="preserve">: LISA Clusters for Change in Felony Crime Rates of </w:t>
      </w:r>
      <w:r w:rsidRPr="00594302">
        <w:t>Non-Gentrified Neighborhoods</w:t>
      </w:r>
      <w:r>
        <w:t>. Four neighborhoods of low-low significance and high-high significance are identified.</w:t>
      </w:r>
    </w:p>
    <w:p w14:paraId="61906058" w14:textId="77777777" w:rsidR="00EE2A2B" w:rsidRPr="00EE2A2B" w:rsidRDefault="00EE2A2B" w:rsidP="00EE2A2B"/>
    <w:p w14:paraId="6981D85A" w14:textId="47EDE11F" w:rsidR="002C7BBF" w:rsidRDefault="00065216" w:rsidP="009D4068">
      <w:r>
        <w:t xml:space="preserve">The </w:t>
      </w:r>
      <w:r w:rsidR="00521901">
        <w:t xml:space="preserve">LISA Clusters show a high-high correlation in the neighborhoods on the left, identified as </w:t>
      </w:r>
      <w:r>
        <w:t xml:space="preserve">Bay Ridge and Sunset Park East, indicating that both have high values of Change in </w:t>
      </w:r>
      <w:r w:rsidR="00110BEC">
        <w:t>c</w:t>
      </w:r>
      <w:r>
        <w:t xml:space="preserve">rime </w:t>
      </w:r>
      <w:r w:rsidR="00110BEC">
        <w:t>r</w:t>
      </w:r>
      <w:r>
        <w:t>ates as compared to their bordering neighborhoods</w:t>
      </w:r>
      <w:r w:rsidR="00EE2A2B">
        <w:t xml:space="preserve"> (Fig. 1</w:t>
      </w:r>
      <w:r w:rsidR="00110BEC">
        <w:t>3</w:t>
      </w:r>
      <w:r w:rsidR="00EE2A2B">
        <w:t>)</w:t>
      </w:r>
      <w:r>
        <w:t xml:space="preserve">. </w:t>
      </w:r>
      <w:r w:rsidR="00E07CDB">
        <w:t xml:space="preserve">These two neighborhoods were also the outliers identified above that opposed the trend of how less negative gentrification scores correspond to lower crime rates. </w:t>
      </w:r>
      <w:r w:rsidR="002C7BBF">
        <w:t xml:space="preserve">To further understand these exceptions, a deeper analysis into the Change in </w:t>
      </w:r>
      <w:r w:rsidR="00110BEC">
        <w:t>c</w:t>
      </w:r>
      <w:r w:rsidR="002C7BBF">
        <w:t xml:space="preserve">rime </w:t>
      </w:r>
      <w:r w:rsidR="00110BEC">
        <w:t>r</w:t>
      </w:r>
      <w:r w:rsidR="002C7BBF">
        <w:t xml:space="preserve">ate across the different types of Felonies could prove useful. </w:t>
      </w:r>
    </w:p>
    <w:p w14:paraId="717BCAF3" w14:textId="77777777" w:rsidR="009D4068" w:rsidRPr="00567F75" w:rsidRDefault="009D4068" w:rsidP="009D4068"/>
    <w:p w14:paraId="4252B0E7" w14:textId="35082C56" w:rsidR="00A33283" w:rsidRDefault="00DA5D94">
      <w:pPr>
        <w:spacing w:line="300" w:lineRule="auto"/>
        <w:ind w:firstLine="0"/>
        <w:jc w:val="left"/>
        <w:rPr>
          <w:rFonts w:ascii="Montserrat SemiBold" w:hAnsi="Montserrat SemiBold"/>
          <w:sz w:val="40"/>
          <w:szCs w:val="40"/>
          <w:highlight w:val="lightGray"/>
        </w:rPr>
      </w:pPr>
      <w:r>
        <w:rPr>
          <w:rFonts w:ascii="Montserrat SemiBold" w:hAnsi="Montserrat SemiBold"/>
          <w:noProof/>
          <w:sz w:val="40"/>
          <w:szCs w:val="40"/>
        </w:rPr>
        <w:lastRenderedPageBreak/>
        <w:drawing>
          <wp:inline distT="0" distB="0" distL="0" distR="0" wp14:anchorId="1599B6B0" wp14:editId="31962EC3">
            <wp:extent cx="5731510" cy="2391410"/>
            <wp:effectExtent l="133350" t="114300" r="135890" b="16129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239141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BA93ECD" w14:textId="77777777" w:rsidR="009D4068" w:rsidRDefault="009D4068">
      <w:pPr>
        <w:spacing w:line="300" w:lineRule="auto"/>
        <w:ind w:firstLine="0"/>
        <w:jc w:val="left"/>
      </w:pPr>
    </w:p>
    <w:p w14:paraId="3B131C91" w14:textId="1EC5A939" w:rsidR="009D4068" w:rsidRDefault="009D4068" w:rsidP="009D4068">
      <w:pPr>
        <w:rPr>
          <w:rFonts w:ascii="Montserrat SemiBold" w:hAnsi="Montserrat SemiBold"/>
          <w:sz w:val="40"/>
          <w:szCs w:val="40"/>
          <w:highlight w:val="lightGray"/>
        </w:rPr>
      </w:pPr>
      <w:r>
        <w:t xml:space="preserve">While a </w:t>
      </w:r>
      <w:r w:rsidR="008F294F">
        <w:t>F</w:t>
      </w:r>
      <w:r>
        <w:t xml:space="preserve">elony is already a category of crime that </w:t>
      </w:r>
      <w:proofErr w:type="gramStart"/>
      <w:r>
        <w:t>makes reference</w:t>
      </w:r>
      <w:proofErr w:type="gramEnd"/>
      <w:r>
        <w:t xml:space="preserve"> to the severity of the offence, there still are a range of felonies. In the distribution plot above, the average Change in </w:t>
      </w:r>
      <w:r w:rsidR="00AC4489">
        <w:t>c</w:t>
      </w:r>
      <w:r>
        <w:t xml:space="preserve">rime </w:t>
      </w:r>
      <w:r w:rsidR="00AC4489">
        <w:t>r</w:t>
      </w:r>
      <w:r>
        <w:t>ate</w:t>
      </w:r>
      <w:r w:rsidR="00232A33">
        <w:t>s</w:t>
      </w:r>
      <w:r>
        <w:t xml:space="preserve"> for the two outliers of Bay Ridge &amp; Sunset Park </w:t>
      </w:r>
      <w:r w:rsidR="00232A33">
        <w:t>are</w:t>
      </w:r>
      <w:r>
        <w:t xml:space="preserve"> compared with the </w:t>
      </w:r>
      <w:r w:rsidR="00232A33">
        <w:t xml:space="preserve">average values for all </w:t>
      </w:r>
      <w:r w:rsidR="00DA5D94">
        <w:t>neighborhoods</w:t>
      </w:r>
      <w:r w:rsidR="00232A33">
        <w:t>. The increase in Change in Crime Rates for the outliers are especially high for sex crimes, rape, robbery, grand larceny, dangerous drugs.</w:t>
      </w:r>
      <w:r w:rsidR="00DA5D94">
        <w:t xml:space="preserve"> This informs of how exactly Crime in those two neighborhoods are evolving with respect to all the other neighborhoods. </w:t>
      </w:r>
    </w:p>
    <w:p w14:paraId="781F1319" w14:textId="77777777" w:rsidR="009D4068" w:rsidRDefault="009D4068">
      <w:pPr>
        <w:spacing w:line="300" w:lineRule="auto"/>
        <w:ind w:firstLine="0"/>
        <w:jc w:val="left"/>
        <w:rPr>
          <w:rFonts w:ascii="Montserrat SemiBold" w:hAnsi="Montserrat SemiBold"/>
          <w:sz w:val="40"/>
          <w:szCs w:val="40"/>
          <w:highlight w:val="lightGray"/>
        </w:rPr>
      </w:pPr>
    </w:p>
    <w:p w14:paraId="77023D43" w14:textId="77777777" w:rsidR="009B2214" w:rsidRDefault="009B2214">
      <w:pPr>
        <w:spacing w:line="300" w:lineRule="auto"/>
        <w:ind w:firstLine="0"/>
        <w:jc w:val="left"/>
        <w:rPr>
          <w:rFonts w:ascii="Montserrat SemiBold" w:hAnsi="Montserrat SemiBold"/>
          <w:sz w:val="40"/>
          <w:szCs w:val="40"/>
          <w:highlight w:val="lightGray"/>
        </w:rPr>
      </w:pPr>
      <w:r>
        <w:rPr>
          <w:highlight w:val="lightGray"/>
        </w:rPr>
        <w:br w:type="page"/>
      </w:r>
    </w:p>
    <w:p w14:paraId="2D6C4158" w14:textId="0D153FD5" w:rsidR="00CE6935" w:rsidRPr="00CE6935" w:rsidRDefault="000B18C6" w:rsidP="00651389">
      <w:pPr>
        <w:pStyle w:val="Titre1"/>
        <w:numPr>
          <w:ilvl w:val="0"/>
          <w:numId w:val="1"/>
        </w:numPr>
      </w:pPr>
      <w:bookmarkStart w:id="26" w:name="_Toc60787113"/>
      <w:r>
        <w:lastRenderedPageBreak/>
        <w:t>Discussion</w:t>
      </w:r>
      <w:bookmarkEnd w:id="26"/>
    </w:p>
    <w:p w14:paraId="4DA584BA" w14:textId="63F6B09E" w:rsidR="00CE6935" w:rsidRDefault="00CE6935" w:rsidP="00CE6935">
      <w:pPr>
        <w:pStyle w:val="Titre2"/>
        <w:numPr>
          <w:ilvl w:val="1"/>
          <w:numId w:val="1"/>
        </w:numPr>
      </w:pPr>
      <w:bookmarkStart w:id="27" w:name="_Toc60787114"/>
      <w:r>
        <w:t>Significance of Results for Gentrification</w:t>
      </w:r>
      <w:r w:rsidR="002F64AF">
        <w:t xml:space="preserve"> on Crime</w:t>
      </w:r>
      <w:bookmarkEnd w:id="27"/>
    </w:p>
    <w:p w14:paraId="675FC924" w14:textId="77777777" w:rsidR="00C9758F" w:rsidRDefault="00C9758F" w:rsidP="00C9758F">
      <w:r>
        <w:t xml:space="preserve">From the results obtained and the subsequent analysis, several conclusions about Gentrification in Brooklyn can be drawn. </w:t>
      </w:r>
    </w:p>
    <w:p w14:paraId="73FC6967" w14:textId="7A7A06C1" w:rsidR="00CE6935" w:rsidRDefault="00C9758F" w:rsidP="00C9758F">
      <w:r>
        <w:t>First</w:t>
      </w:r>
      <w:r w:rsidR="002F64AF">
        <w:t>ly</w:t>
      </w:r>
      <w:r>
        <w:t xml:space="preserve">, </w:t>
      </w:r>
      <w:r w:rsidRPr="002F64AF">
        <w:rPr>
          <w:b/>
          <w:bCs/>
        </w:rPr>
        <w:t>Gentrification has an impact on Crime throughout time</w:t>
      </w:r>
      <w:r>
        <w:t xml:space="preserve">, as </w:t>
      </w:r>
      <w:r w:rsidR="009B2214">
        <w:t>demonstrated</w:t>
      </w:r>
      <w:r>
        <w:t xml:space="preserve"> in </w:t>
      </w:r>
      <w:r w:rsidR="002F64AF">
        <w:t xml:space="preserve">the cross-lagged model analysis (Fig. </w:t>
      </w:r>
      <w:r w:rsidR="00731432">
        <w:t>7</w:t>
      </w:r>
      <w:r w:rsidR="002F64AF">
        <w:t>). This relationship has been discussed in research (</w:t>
      </w:r>
      <w:r w:rsidR="00704BF7">
        <w:t>Ellen, 2019</w:t>
      </w:r>
      <w:r w:rsidR="002F64AF">
        <w:t xml:space="preserve">), where some hypothesize that it is Crime which determines the extent of Gentrification, but the results from this analysis proves contrary. Establishing this then provides more credibility and significance for the subsequent findings. </w:t>
      </w:r>
    </w:p>
    <w:p w14:paraId="6B5A4E21" w14:textId="39D6AFDD" w:rsidR="002F64AF" w:rsidRDefault="002F64AF" w:rsidP="00C9758F">
      <w:r>
        <w:t>Foll</w:t>
      </w:r>
      <w:r w:rsidR="00F446B5">
        <w:t xml:space="preserve">owing, the spatial relationships for each of the variables were explored through choropleth maps, where </w:t>
      </w:r>
      <w:r w:rsidR="00F446B5" w:rsidRPr="00A71910">
        <w:rPr>
          <w:b/>
          <w:bCs/>
        </w:rPr>
        <w:t xml:space="preserve">a presence of spatial dependence can be </w:t>
      </w:r>
      <w:r w:rsidR="00A71910">
        <w:rPr>
          <w:b/>
          <w:bCs/>
        </w:rPr>
        <w:t>observed</w:t>
      </w:r>
      <w:r w:rsidR="00A71910">
        <w:t xml:space="preserve"> (Fig. </w:t>
      </w:r>
      <w:r w:rsidR="00731432">
        <w:t>8</w:t>
      </w:r>
      <w:r w:rsidR="00A71910">
        <w:t>)</w:t>
      </w:r>
      <w:r w:rsidR="00F446B5">
        <w:t>. Certain areas, in the upper</w:t>
      </w:r>
      <w:r w:rsidR="0049307F">
        <w:t xml:space="preserve"> portion of Brooklyn, had significantly lower Gentrification and Change in Crime Rates. These include neighborhoods of Bedford, Stuyvesant Heights, Clinton Hill, and Bushwick South. It corresponds to existing reports about how these areas have recently undergone high levels of gentrification (</w:t>
      </w:r>
      <w:r w:rsidR="003C5CAA">
        <w:t>Donnelly, 2018</w:t>
      </w:r>
      <w:r w:rsidR="0049307F">
        <w:t xml:space="preserve">), especially compared to neighborhoods on the top and left, such as Williamsburg, DUMBO, Brooklyn Heights, or Greenpoint. </w:t>
      </w:r>
      <w:r w:rsidR="008F294F">
        <w:t xml:space="preserve">On the other hand, the more southern neighborhoods of Brooklyn have distinctly lower and negative Gentrification scores, indicating the lack of Gentrification, as measured by the Gentrification Index used in this paper. </w:t>
      </w:r>
      <w:r w:rsidR="0019011F">
        <w:t xml:space="preserve"> The neighborhoods with the most negative Gentrification scores include Bensonhurst West, Bath Beach, and Dyker Heights, where the surrounding neighborhoods also reflect similar low scores of </w:t>
      </w:r>
      <w:proofErr w:type="gramStart"/>
      <w:r w:rsidR="0019011F">
        <w:t>Gentrification</w:t>
      </w:r>
      <w:proofErr w:type="gramEnd"/>
      <w:r w:rsidR="0019011F">
        <w:t xml:space="preserve">. </w:t>
      </w:r>
      <w:r w:rsidR="009E3EED">
        <w:t xml:space="preserve">Change in </w:t>
      </w:r>
      <w:r w:rsidR="003C5CAA">
        <w:t>f</w:t>
      </w:r>
      <w:r w:rsidR="009E3EED">
        <w:t xml:space="preserve">elony </w:t>
      </w:r>
      <w:r w:rsidR="003C5CAA">
        <w:t>r</w:t>
      </w:r>
      <w:r w:rsidR="009E3EED">
        <w:t xml:space="preserve">ates are slightly higher than it is in the more northern parts of Brooklyn, though it is mostly negative. </w:t>
      </w:r>
    </w:p>
    <w:p w14:paraId="0D68EEF9" w14:textId="77777777" w:rsidR="00BF1F9D" w:rsidRDefault="00BF1F9D" w:rsidP="00C9758F"/>
    <w:p w14:paraId="60034784" w14:textId="0DA49164" w:rsidR="00A71910" w:rsidRDefault="00BF1F9D" w:rsidP="00C9758F">
      <w:r>
        <w:lastRenderedPageBreak/>
        <w:t xml:space="preserve">A closer look into only Non-Gentrified Neighborhoods, which comprise almost half of the Brooklyn neighborhoods, provides a more comprehensive understanding of these areas. It is in these areas that data and research is relatively lacking but having access to the city’s datasets makes it possible to learn more about these areas by using the few datasets available here in combination with data from surrounding areas. </w:t>
      </w:r>
    </w:p>
    <w:p w14:paraId="3528042F" w14:textId="09F0FDC7" w:rsidR="009E3EED" w:rsidRDefault="00BF1F9D" w:rsidP="00C9758F">
      <w:r>
        <w:t xml:space="preserve">Viewing the distribution of the Change in </w:t>
      </w:r>
      <w:r w:rsidR="003A55B2">
        <w:t>c</w:t>
      </w:r>
      <w:r>
        <w:t xml:space="preserve">rime </w:t>
      </w:r>
      <w:r w:rsidR="003A55B2">
        <w:t>r</w:t>
      </w:r>
      <w:r>
        <w:t>ate values through boxplot diagrams for Non-</w:t>
      </w:r>
      <w:r w:rsidR="003A55B2">
        <w:t>g</w:t>
      </w:r>
      <w:r>
        <w:t xml:space="preserve">entrified </w:t>
      </w:r>
      <w:r w:rsidR="003A55B2">
        <w:t>n</w:t>
      </w:r>
      <w:r>
        <w:t>eighborhoods and all Neighborhoods confirms that both mean</w:t>
      </w:r>
      <w:r w:rsidR="00A9548F">
        <w:t>s</w:t>
      </w:r>
      <w:r>
        <w:t xml:space="preserve"> are negative, though it is lower for all Neighborhoods than it is for Non-</w:t>
      </w:r>
      <w:r w:rsidR="003A55B2">
        <w:t>g</w:t>
      </w:r>
      <w:r>
        <w:t xml:space="preserve">entrified </w:t>
      </w:r>
      <w:r w:rsidR="003A55B2">
        <w:t>n</w:t>
      </w:r>
      <w:r>
        <w:t xml:space="preserve">eighborhoods. </w:t>
      </w:r>
      <w:r w:rsidR="00A9548F">
        <w:t xml:space="preserve">This indicates that there is a decrease in Change in </w:t>
      </w:r>
      <w:r w:rsidR="003A55B2">
        <w:t>c</w:t>
      </w:r>
      <w:r w:rsidR="00A9548F">
        <w:t xml:space="preserve">rime </w:t>
      </w:r>
      <w:r w:rsidR="003A55B2">
        <w:t>r</w:t>
      </w:r>
      <w:r w:rsidR="00A9548F">
        <w:t>ate for Non-</w:t>
      </w:r>
      <w:r w:rsidR="003A55B2">
        <w:t>g</w:t>
      </w:r>
      <w:r w:rsidR="00A9548F">
        <w:t xml:space="preserve">entrified </w:t>
      </w:r>
      <w:r w:rsidR="003A55B2">
        <w:t>n</w:t>
      </w:r>
      <w:r w:rsidR="00A9548F">
        <w:t xml:space="preserve">eighborhoods, but to a lower extent than when considering this statistic for all of Brooklyn. The decrease thus adheres to the overall </w:t>
      </w:r>
      <w:r w:rsidR="004959CA">
        <w:t>trend and</w:t>
      </w:r>
      <w:r w:rsidR="00A9548F">
        <w:t xml:space="preserve"> comparing it to the overall trend puts it in perspective that the decrease is not an anomaly or particularly significant. </w:t>
      </w:r>
      <w:r w:rsidR="004959CA">
        <w:t xml:space="preserve">Additionally, Fig. </w:t>
      </w:r>
      <w:r w:rsidR="003A55B2">
        <w:t>10</w:t>
      </w:r>
      <w:r w:rsidR="004959CA">
        <w:t xml:space="preserve"> confirms the overall decreasing Felony Crime Rates in Non-Gentrified Neighborhoods, with only Bay Ridge, Sunset Park East and Madison experiencing increasing rates, although Madison’s is relatively closer to zero. </w:t>
      </w:r>
    </w:p>
    <w:p w14:paraId="4C63D85F" w14:textId="45A9DDC5" w:rsidR="002F7FCC" w:rsidRDefault="004959CA" w:rsidP="0081408C">
      <w:r>
        <w:t xml:space="preserve">By exploring the </w:t>
      </w:r>
      <w:r w:rsidR="006650AE">
        <w:t xml:space="preserve">relationship between both Gentrification and Crime variables in Non-Gentrified Neighborhoods through a linear regression, it is observed that a </w:t>
      </w:r>
      <w:r w:rsidR="003A55B2">
        <w:t>less negative</w:t>
      </w:r>
      <w:r w:rsidR="006650AE">
        <w:t xml:space="preserve"> Gentrification Score (</w:t>
      </w:r>
      <w:proofErr w:type="gramStart"/>
      <w:r w:rsidR="006650AE">
        <w:t>i.e.</w:t>
      </w:r>
      <w:proofErr w:type="gramEnd"/>
      <w:r w:rsidR="006650AE">
        <w:t xml:space="preserve"> closer to being considered as undergoing Gentrification) corresponds to a higher decrease in Felony </w:t>
      </w:r>
      <w:r w:rsidR="003A55B2">
        <w:t>c</w:t>
      </w:r>
      <w:r w:rsidR="006650AE">
        <w:t xml:space="preserve">rime </w:t>
      </w:r>
      <w:r w:rsidR="003A55B2">
        <w:t>r</w:t>
      </w:r>
      <w:r w:rsidR="006650AE">
        <w:t xml:space="preserve">ates (i.e. Crime is decreasing at a greater rate than others). </w:t>
      </w:r>
      <w:r w:rsidR="004D5715">
        <w:t xml:space="preserve">This extends </w:t>
      </w:r>
      <w:r w:rsidR="003A55B2">
        <w:t>the</w:t>
      </w:r>
      <w:r w:rsidR="004D5715">
        <w:t xml:space="preserve"> conclusion that while neighborhoods in non-gentrified areas of Brooklyn have experienced, on average, decreasing Felony </w:t>
      </w:r>
      <w:r w:rsidR="003A55B2">
        <w:t>c</w:t>
      </w:r>
      <w:r w:rsidR="004D5715">
        <w:t xml:space="preserve">rime </w:t>
      </w:r>
      <w:r w:rsidR="003A55B2">
        <w:t>r</w:t>
      </w:r>
      <w:r w:rsidR="004D5715">
        <w:t xml:space="preserve">ates, those that are closer to gentrified </w:t>
      </w:r>
      <w:r w:rsidR="00704BF7">
        <w:t xml:space="preserve">neighborhoods </w:t>
      </w:r>
      <w:r w:rsidR="004D5715">
        <w:t xml:space="preserve">experience even greater decreasing crime rates. </w:t>
      </w:r>
    </w:p>
    <w:p w14:paraId="79CF2726" w14:textId="0DE3FEE7" w:rsidR="004D5715" w:rsidRDefault="0081408C" w:rsidP="0081408C">
      <w:r>
        <w:t>This trend is also reflected upon comparison of two choropleth maps of Gentrification and Change in Crime Rates for only Non-Gentrified Neighborhoods</w:t>
      </w:r>
      <w:r w:rsidR="002F7FCC">
        <w:t xml:space="preserve"> (Fig. </w:t>
      </w:r>
      <w:r w:rsidR="00965E4A">
        <w:t>11</w:t>
      </w:r>
      <w:r w:rsidR="002F7FCC">
        <w:t xml:space="preserve">), where the colors are lighter in the middle, and it gradually becomes darker towards the exterior parts. The exterior parts are also the ones closer to Gentrified Neighborhoods, suggesting that Gentrification could </w:t>
      </w:r>
      <w:r w:rsidR="002F7FCC">
        <w:lastRenderedPageBreak/>
        <w:t xml:space="preserve">lead to an increasing decrease in Crime Rates in the bordering Neighborhoods that have not undergone Gentrification. </w:t>
      </w:r>
      <w:r w:rsidR="000A7674">
        <w:t xml:space="preserve">Two outliers contradict this trend – Bay Ridge and Sunset Park West, which have a Gentrification score closer to zero but a higher increase in Crime Rate. Referencing the Text Scatterplot above for only Non-Gentrified areas, these two neighborhoods are the ones with highest Change in Crime Rates, out of the three neighborhoods with a positive rate. </w:t>
      </w:r>
    </w:p>
    <w:p w14:paraId="72DC71E7" w14:textId="2D02D4CB" w:rsidR="00C9758F" w:rsidRDefault="00EE2A2B" w:rsidP="00C9758F">
      <w:r w:rsidRPr="00EE2A2B">
        <w:t>Upon</w:t>
      </w:r>
      <w:r>
        <w:t xml:space="preserve"> checking for spatial outliers, </w:t>
      </w:r>
      <w:r w:rsidR="000A7674">
        <w:t xml:space="preserve">the Moran’s I Scatterplot indicates that </w:t>
      </w:r>
      <w:r>
        <w:t>there are insignificant low-high and high-low values</w:t>
      </w:r>
      <w:r w:rsidR="000A7674">
        <w:t xml:space="preserve"> and the global trend still holds a positive correlation between Spatially Lagged Change in Felony Crime Rate values and the original values </w:t>
      </w:r>
      <w:r>
        <w:t xml:space="preserve">(Fig. </w:t>
      </w:r>
      <w:r w:rsidR="00A07F12">
        <w:t>12</w:t>
      </w:r>
      <w:r>
        <w:t>)</w:t>
      </w:r>
      <w:r w:rsidR="000A7674">
        <w:t xml:space="preserve">. However, the LISA Cluster Map identifies neighborhoods that have </w:t>
      </w:r>
      <w:r w:rsidR="00BB138D">
        <w:t xml:space="preserve">exceptionally high-high and low-low relationships. Unsurprisingly, Bay Ridge and Sunset Park West are once again identified as an outlier, having a significant high-high relationship. </w:t>
      </w:r>
    </w:p>
    <w:p w14:paraId="214F4FA1" w14:textId="77777777" w:rsidR="00BB138D" w:rsidRPr="00EE2A2B" w:rsidRDefault="00BB138D" w:rsidP="00C9758F">
      <w:pPr>
        <w:rPr>
          <w:b/>
          <w:bCs/>
        </w:rPr>
      </w:pPr>
    </w:p>
    <w:p w14:paraId="3E45435A" w14:textId="4F63C6F8" w:rsidR="00BB138D" w:rsidRDefault="00BB138D" w:rsidP="00BB138D">
      <w:pPr>
        <w:pStyle w:val="Titre2"/>
        <w:numPr>
          <w:ilvl w:val="1"/>
          <w:numId w:val="1"/>
        </w:numPr>
      </w:pPr>
      <w:bookmarkStart w:id="28" w:name="_Toc60787115"/>
      <w:r>
        <w:t>Understanding Outliers</w:t>
      </w:r>
      <w:bookmarkEnd w:id="28"/>
      <w:r>
        <w:t xml:space="preserve"> </w:t>
      </w:r>
    </w:p>
    <w:p w14:paraId="472BDA6D" w14:textId="59CAD3AF" w:rsidR="00C9758F" w:rsidRDefault="00506BC8" w:rsidP="00C9758F">
      <w:r>
        <w:t xml:space="preserve">With such outstanding outliers, it seemed important to further discern the reason behind these, if any; they could be statistical outliers, or this could provide more revelations. </w:t>
      </w:r>
    </w:p>
    <w:p w14:paraId="637794CA" w14:textId="22406E51" w:rsidR="00371322" w:rsidRDefault="00506BC8" w:rsidP="00C9758F">
      <w:r>
        <w:t xml:space="preserve">Referencing existing literature and news reports, it appears that these two neighborhoods, Bay Ridge and Sunset Park West, are beginning to </w:t>
      </w:r>
      <w:r w:rsidR="00467043">
        <w:t>gentrify</w:t>
      </w:r>
      <w:r w:rsidR="002F1376">
        <w:t xml:space="preserve"> (</w:t>
      </w:r>
      <w:proofErr w:type="spellStart"/>
      <w:r w:rsidR="002F1376">
        <w:t>Fauconnet</w:t>
      </w:r>
      <w:proofErr w:type="spellEnd"/>
      <w:r w:rsidR="002F1376">
        <w:t>, 2020) (Badger, 2017)</w:t>
      </w:r>
      <w:r>
        <w:t xml:space="preserve">. </w:t>
      </w:r>
      <w:r w:rsidR="0069249C">
        <w:t xml:space="preserve">There are new developments and buildings being constructed, but the population has not yet changed too much, thereby explaining the still negative Gentrification Index Score. </w:t>
      </w:r>
      <w:r w:rsidR="00371322">
        <w:t>Still, current residents are beginning to get displaced</w:t>
      </w:r>
      <w:r w:rsidR="002F1376">
        <w:t>.</w:t>
      </w:r>
    </w:p>
    <w:p w14:paraId="5527B46B" w14:textId="3EF38747" w:rsidR="00506BC8" w:rsidRDefault="0069249C" w:rsidP="00C9758F">
      <w:r>
        <w:t>This paper (</w:t>
      </w:r>
      <w:r w:rsidR="002F1376">
        <w:t>Ellen, 2019</w:t>
      </w:r>
      <w:r>
        <w:t xml:space="preserve">) also surmises that in </w:t>
      </w:r>
      <w:r w:rsidR="00371322">
        <w:t xml:space="preserve">areas where Gentrification is starting to occur, and where there is an amalgamation of original and new residents of higher SES, crime rates increase. This is explained by having more crimes reported, higher vigilance of police officers, and having more opportunities for criminal activity. </w:t>
      </w:r>
    </w:p>
    <w:p w14:paraId="077670BD" w14:textId="28331FC9" w:rsidR="00371322" w:rsidRDefault="00371322" w:rsidP="00C9758F">
      <w:r>
        <w:lastRenderedPageBreak/>
        <w:t xml:space="preserve">To further explore this </w:t>
      </w:r>
      <w:r w:rsidR="00BF1CF5">
        <w:t>reasoning</w:t>
      </w:r>
      <w:r>
        <w:t>,</w:t>
      </w:r>
      <w:r w:rsidR="00BF1CF5">
        <w:t xml:space="preserve"> the Change in </w:t>
      </w:r>
      <w:r w:rsidR="002F1376">
        <w:t>c</w:t>
      </w:r>
      <w:r w:rsidR="00BF1CF5">
        <w:t xml:space="preserve">rime </w:t>
      </w:r>
      <w:r w:rsidR="002F1376">
        <w:t>r</w:t>
      </w:r>
      <w:r w:rsidR="00BF1CF5">
        <w:t xml:space="preserve">ates for the different types of Felonies for these two neighborhoods were compared with that of all neighborhoods, to investigate whether there is a significant increase in certain types of crime. </w:t>
      </w:r>
      <w:r w:rsidR="003E32B4">
        <w:t xml:space="preserve">The increase of sex crimes, rape, grand larceny, dangerous drugs, and robbery were found to be significantly higher than the overall Brooklyn average. </w:t>
      </w:r>
      <w:r w:rsidR="002F1376">
        <w:t xml:space="preserve">This corresponds to the rise in robbery and larceny observed in newly gentrifying neighborhoods during the 1970 (Covington, 1989) which could suggest that these crimes are more common in neighborhoods that are beginning to gentrify. </w:t>
      </w:r>
    </w:p>
    <w:p w14:paraId="70D77A07" w14:textId="77777777" w:rsidR="00A800BD" w:rsidRDefault="00A800BD" w:rsidP="00CE6935"/>
    <w:p w14:paraId="086F8767" w14:textId="77777777" w:rsidR="00651389" w:rsidRDefault="00171A12" w:rsidP="00651389">
      <w:pPr>
        <w:pStyle w:val="Titre2"/>
        <w:numPr>
          <w:ilvl w:val="1"/>
          <w:numId w:val="1"/>
        </w:numPr>
      </w:pPr>
      <w:bookmarkStart w:id="29" w:name="_Toc60787116"/>
      <w:r>
        <w:t>Limitations of Research</w:t>
      </w:r>
      <w:bookmarkEnd w:id="29"/>
      <w:r>
        <w:t xml:space="preserve"> </w:t>
      </w:r>
    </w:p>
    <w:p w14:paraId="7059137F" w14:textId="62CA5D70" w:rsidR="00651389" w:rsidRDefault="00651389" w:rsidP="00651389">
      <w:pPr>
        <w:pStyle w:val="Titre3"/>
      </w:pPr>
      <w:r>
        <w:t>5.3.1. Defining G</w:t>
      </w:r>
      <w:r w:rsidRPr="00651389">
        <w:t>entrificatio</w:t>
      </w:r>
      <w:r>
        <w:t xml:space="preserve">n </w:t>
      </w:r>
    </w:p>
    <w:p w14:paraId="0B97DE0B" w14:textId="101B84A8" w:rsidR="00651389" w:rsidRDefault="00651389" w:rsidP="00651389">
      <w:r>
        <w:t xml:space="preserve">The most subjective part of this study would be defining gentrification since there are several ways to do so. Even with referencing existing work done on this, the concept is still abstract and quantifying the extent of this process would never be completely accurate. While the simplified Gentrification index score used here for Brooklyn is mostly sufficient for identifying non-gentrified neighborhoods and analyzing the change in crime rates, more indicators could be used from other datasets to improve this definition. </w:t>
      </w:r>
    </w:p>
    <w:p w14:paraId="0ABCCDEB" w14:textId="77777777" w:rsidR="003A23BF" w:rsidRDefault="003A23BF" w:rsidP="00651389"/>
    <w:p w14:paraId="50E5DD49" w14:textId="370FCD6E" w:rsidR="00651389" w:rsidRDefault="00651389" w:rsidP="00651389">
      <w:pPr>
        <w:pStyle w:val="Titre3"/>
      </w:pPr>
      <w:r>
        <w:t>5.3.2. Crime Rates = Criminal Activity?</w:t>
      </w:r>
    </w:p>
    <w:p w14:paraId="6B808645" w14:textId="6A696212" w:rsidR="00651389" w:rsidRDefault="00651389" w:rsidP="00651389">
      <w:r>
        <w:t xml:space="preserve">As mentioned above, the Felony crime rates used to evaluate the transformation of each neighborhood based on the Gentrification scores were calculated based on the number of felonies for that </w:t>
      </w:r>
      <w:proofErr w:type="gramStart"/>
      <w:r>
        <w:t>time period</w:t>
      </w:r>
      <w:proofErr w:type="gramEnd"/>
      <w:r>
        <w:t xml:space="preserve"> and area from the official NYPD data. It should be noted that these include the complaints and police investigations, not actual criminal activity. Both are quite different since criminal activity reflects the standard of living in that area, whereas reported crime is influenced by how likely residents would report crime and how much police surveillance there is. </w:t>
      </w:r>
    </w:p>
    <w:p w14:paraId="67E43A4F" w14:textId="03BC2A20" w:rsidR="00651389" w:rsidRDefault="00DB34C8" w:rsidP="00DB34C8">
      <w:r>
        <w:lastRenderedPageBreak/>
        <w:t xml:space="preserve">Referencing the outliers of Bay Ridge and Sunset Park East, even though they had gentrification scores close to zero, crime rates were increasing relatively significantly. These are the areas where gentrification is only starting to happen and they currently host both original residents and new, incoming residents. Ellen’s paper on Gentrification hints at how there are “increasing opportunities for property crime in the short term” but also more reporting and more pressure on the police (Ellen, 2019). Furthermore, lower-income families in non-gentrified areas “have more experience or confidence in their ability to navigate crime”, suggesting that even though criminal activity may be high, this is not always reported. </w:t>
      </w:r>
    </w:p>
    <w:p w14:paraId="454CC6D7" w14:textId="42936623" w:rsidR="00171A12" w:rsidRDefault="00171A12" w:rsidP="00DB34C8"/>
    <w:p w14:paraId="37FF3FE3" w14:textId="7A001754" w:rsidR="00DB34C8" w:rsidRDefault="00DB34C8" w:rsidP="00DB34C8">
      <w:pPr>
        <w:pStyle w:val="Titre3"/>
      </w:pPr>
      <w:r>
        <w:t>5.3.</w:t>
      </w:r>
      <w:r>
        <w:t>3</w:t>
      </w:r>
      <w:r>
        <w:t xml:space="preserve">. </w:t>
      </w:r>
      <w:r w:rsidR="00F75C7A">
        <w:t xml:space="preserve">Scale: </w:t>
      </w:r>
      <w:r>
        <w:t>Time Period</w:t>
      </w:r>
      <w:r w:rsidR="00F75C7A">
        <w:t>, Geography</w:t>
      </w:r>
    </w:p>
    <w:p w14:paraId="1FA0A37D" w14:textId="0657628A" w:rsidR="00DB34C8" w:rsidRDefault="00DB34C8" w:rsidP="00DB34C8">
      <w:pPr>
        <w:ind w:firstLine="0"/>
      </w:pPr>
      <w:r>
        <w:tab/>
        <w:t xml:space="preserve">While this study is limited to the period of 2010 – 2018 because of the availability of Crime rate data, research over a longer period could </w:t>
      </w:r>
      <w:r w:rsidR="00B453A7">
        <w:t xml:space="preserve">shed </w:t>
      </w:r>
      <w:proofErr w:type="gramStart"/>
      <w:r w:rsidR="00B453A7">
        <w:t>more</w:t>
      </w:r>
      <w:r w:rsidR="00F75C7A">
        <w:t xml:space="preserve"> </w:t>
      </w:r>
      <w:r w:rsidR="00B453A7">
        <w:t>light</w:t>
      </w:r>
      <w:proofErr w:type="gramEnd"/>
      <w:r w:rsidR="00B453A7">
        <w:t xml:space="preserve"> on the relationship between gentrification and crime. </w:t>
      </w:r>
      <w:r w:rsidR="00F75C7A">
        <w:t xml:space="preserve">Gentrification is a long and slow process so more data over the years would improve the reliability of the study. </w:t>
      </w:r>
    </w:p>
    <w:p w14:paraId="616BFB88" w14:textId="6061AD0F" w:rsidR="00F75C7A" w:rsidRDefault="00F75C7A" w:rsidP="00DB34C8">
      <w:pPr>
        <w:ind w:firstLine="0"/>
      </w:pPr>
      <w:r>
        <w:tab/>
        <w:t xml:space="preserve">Similarly, this study is limited to Brooklyn, largely because </w:t>
      </w:r>
      <w:r w:rsidR="003A23BF">
        <w:t xml:space="preserve">of how influential Gentrification is in the area. However, as Gentrification is present in cities all over the world, further studies on the relationship between Non-gentrified areas and Crime would be insightful. </w:t>
      </w:r>
    </w:p>
    <w:p w14:paraId="1E3903AA" w14:textId="77777777" w:rsidR="00E07CFE" w:rsidRPr="00DB34C8" w:rsidRDefault="00E07CFE" w:rsidP="00DB34C8">
      <w:pPr>
        <w:ind w:firstLine="0"/>
      </w:pPr>
    </w:p>
    <w:p w14:paraId="0341BF2B" w14:textId="6615FFBC" w:rsidR="00E07CFE" w:rsidRDefault="00E07CFE" w:rsidP="00E07CFE">
      <w:pPr>
        <w:pStyle w:val="Titre3"/>
      </w:pPr>
      <w:r>
        <w:t>5.3.</w:t>
      </w:r>
      <w:r>
        <w:t>4</w:t>
      </w:r>
      <w:r>
        <w:t xml:space="preserve">. </w:t>
      </w:r>
      <w:r>
        <w:t>Other Confounder Variables</w:t>
      </w:r>
    </w:p>
    <w:p w14:paraId="055D8241" w14:textId="4E9B5BEA" w:rsidR="00171A12" w:rsidRDefault="00E07CFE" w:rsidP="00E07CFE">
      <w:pPr>
        <w:ind w:firstLine="0"/>
      </w:pPr>
      <w:r>
        <w:tab/>
      </w:r>
      <w:r>
        <w:t xml:space="preserve">Other variables that could have been used as control variables would include factors aside from gentrification that may affect crime rates during those years. This could include policies directed at certain neighborhoods with high crime rates, increase or decrease in gang activity that is present in a certain neighborhood, etc. These were not available in the datasets </w:t>
      </w:r>
      <w:proofErr w:type="gramStart"/>
      <w:r>
        <w:t>used, since</w:t>
      </w:r>
      <w:proofErr w:type="gramEnd"/>
      <w:r>
        <w:t xml:space="preserve"> they </w:t>
      </w:r>
      <w:r>
        <w:lastRenderedPageBreak/>
        <w:t xml:space="preserve">refer to very specific situations. Still, they could </w:t>
      </w:r>
      <w:r w:rsidR="00B232A0">
        <w:t>significantly impact Crim</w:t>
      </w:r>
      <w:r w:rsidR="00721914">
        <w:t>e rates in certain neighborhoods.</w:t>
      </w:r>
    </w:p>
    <w:p w14:paraId="164E55B2" w14:textId="77777777" w:rsidR="00CE6935" w:rsidRPr="00CE6935" w:rsidRDefault="00CE6935" w:rsidP="00CE6935"/>
    <w:p w14:paraId="1FC8D624" w14:textId="77777777" w:rsidR="00CE6935" w:rsidRPr="00CE6935" w:rsidRDefault="00CE6935" w:rsidP="00CE6935">
      <w:pPr>
        <w:pStyle w:val="Paragraphedeliste"/>
      </w:pPr>
    </w:p>
    <w:p w14:paraId="1CB4A140" w14:textId="77777777" w:rsidR="0055678C" w:rsidRPr="00CE6935" w:rsidRDefault="00CE6935" w:rsidP="0055678C">
      <w:pPr>
        <w:pStyle w:val="Titre2"/>
      </w:pPr>
      <w:r>
        <w:t xml:space="preserve"> </w:t>
      </w:r>
      <w:r w:rsidR="0055678C">
        <w:br w:type="page"/>
      </w:r>
    </w:p>
    <w:p w14:paraId="589ADC8E" w14:textId="77777777" w:rsidR="0055678C" w:rsidRDefault="0055678C" w:rsidP="0055678C">
      <w:pPr>
        <w:pStyle w:val="Titre1"/>
        <w:numPr>
          <w:ilvl w:val="0"/>
          <w:numId w:val="1"/>
        </w:numPr>
      </w:pPr>
      <w:bookmarkStart w:id="30" w:name="_Toc60787117"/>
      <w:r>
        <w:lastRenderedPageBreak/>
        <w:t>Conclusion</w:t>
      </w:r>
      <w:bookmarkEnd w:id="30"/>
    </w:p>
    <w:p w14:paraId="480C184A" w14:textId="77777777" w:rsidR="0055678C" w:rsidRDefault="0055678C" w:rsidP="0055678C">
      <w:pPr>
        <w:ind w:left="708" w:firstLine="0"/>
      </w:pPr>
    </w:p>
    <w:p w14:paraId="130CAD85" w14:textId="4BE7B0A3" w:rsidR="0055678C" w:rsidRDefault="0055678C" w:rsidP="0055678C">
      <w:r>
        <w:t xml:space="preserve">Overall, it is possible to understand the impact of Gentrification on less-studied Non-Gentrified Neighborhoods using crime data that is available consistently throughout New York. This highlights the importance of having such quantitative public datasets to be freely accessible, so that researchers may explore non-obvious relationships and provide more insight to less-researched areas in an economical way, in the context of Urban Planning. </w:t>
      </w:r>
    </w:p>
    <w:p w14:paraId="127035B5" w14:textId="77777777" w:rsidR="00171A12" w:rsidRDefault="00171A12" w:rsidP="0055678C"/>
    <w:p w14:paraId="3B0A0649" w14:textId="77777777" w:rsidR="008840E2" w:rsidRDefault="0055678C" w:rsidP="0055678C">
      <w:r>
        <w:t>The relationship between Gentrification and Crime in Non-Gentrified Neighborhoods in Brooklyn can be summarized as follow</w:t>
      </w:r>
      <w:r w:rsidR="009740E3">
        <w:t xml:space="preserve">s: </w:t>
      </w:r>
    </w:p>
    <w:p w14:paraId="39F48937" w14:textId="716F776D" w:rsidR="00CE6935" w:rsidRDefault="009740E3" w:rsidP="00171A12">
      <w:r>
        <w:t>Non-gentrified neighborhoods of Brooklyn which are located mostly in the south (</w:t>
      </w:r>
      <w:proofErr w:type="gramStart"/>
      <w:r>
        <w:t>with the exception of</w:t>
      </w:r>
      <w:proofErr w:type="gramEnd"/>
      <w:r>
        <w:t xml:space="preserve"> Coney Island) experience an overall fall in Felony crime rates</w:t>
      </w:r>
      <w:r w:rsidR="008840E2">
        <w:t>, though to a lower extent than the whole of Brooklyn. There is also a trend of neighborhoods which are less non-gentrified having a larger decrease in crime rates, and this is especially so in neighborhoods bordering Gentrified areas.</w:t>
      </w:r>
      <w:r w:rsidR="000A05D2">
        <w:t xml:space="preserve"> </w:t>
      </w:r>
      <w:r w:rsidR="008840E2">
        <w:t xml:space="preserve">However, two neighborhoods, Bay Ridge and Sunset Park West, distinctly oppose this trend. Identifying these outliers led to further research into these specific areas which suggest that in areas that are starting to gentrify and have a mixture of original and new residents, crime rate increases, likely due to both higher criminal activity but also more reporting. </w:t>
      </w:r>
    </w:p>
    <w:p w14:paraId="5C457839" w14:textId="7B153155" w:rsidR="00171A12" w:rsidRDefault="00171A12" w:rsidP="00171A12"/>
    <w:p w14:paraId="1EEB4820" w14:textId="6767C220" w:rsidR="00171A12" w:rsidRDefault="00171A12" w:rsidP="00171A12">
      <w:r>
        <w:t xml:space="preserve">Overall, the modern definition of Gentrification is an urban process that is increasingly present throughout the world, with Brooklyn being an area that has experienced several waves of Gentrification since the 1990. This evolution is arguably one of the most significant socio-economic changes to the region, </w:t>
      </w:r>
      <w:r w:rsidR="00DD5F0C">
        <w:t xml:space="preserve">thereby reducing external variables and thus </w:t>
      </w:r>
      <w:r>
        <w:t xml:space="preserve">making it </w:t>
      </w:r>
      <w:r w:rsidR="00CF7FC9">
        <w:t xml:space="preserve">accurate </w:t>
      </w:r>
      <w:r w:rsidR="00CF7FC9">
        <w:lastRenderedPageBreak/>
        <w:t xml:space="preserve">to understand the social impact of gentrification on non-gentrified neighborhoods, not just in this borough, but perhaps </w:t>
      </w:r>
      <w:r w:rsidR="00721914">
        <w:t>in other cities globally</w:t>
      </w:r>
      <w:r w:rsidR="00CF7FC9">
        <w:t xml:space="preserve">. </w:t>
      </w:r>
    </w:p>
    <w:p w14:paraId="77129265" w14:textId="6632B8D7" w:rsidR="00171A12" w:rsidRPr="00CE6935" w:rsidRDefault="00171A12" w:rsidP="00171A12"/>
    <w:p w14:paraId="2810C1D8" w14:textId="5EFA9150" w:rsidR="000B18C6" w:rsidRPr="00CE6935" w:rsidRDefault="000B18C6" w:rsidP="00CE6935">
      <w:pPr>
        <w:pStyle w:val="Titre2"/>
        <w:numPr>
          <w:ilvl w:val="1"/>
          <w:numId w:val="1"/>
        </w:numPr>
      </w:pPr>
      <w:r>
        <w:br w:type="page"/>
      </w:r>
    </w:p>
    <w:p w14:paraId="51248181" w14:textId="3910C780" w:rsidR="00DC1CEC" w:rsidRDefault="000B18C6" w:rsidP="0014582B">
      <w:pPr>
        <w:pStyle w:val="Titre1"/>
        <w:numPr>
          <w:ilvl w:val="0"/>
          <w:numId w:val="1"/>
        </w:numPr>
      </w:pPr>
      <w:bookmarkStart w:id="31" w:name="_Toc60787118"/>
      <w:r>
        <w:lastRenderedPageBreak/>
        <w:t>References</w:t>
      </w:r>
      <w:bookmarkEnd w:id="31"/>
    </w:p>
    <w:p w14:paraId="53C24986" w14:textId="77777777" w:rsidR="00721914" w:rsidRPr="00721914" w:rsidRDefault="00721914" w:rsidP="00721914"/>
    <w:p w14:paraId="58780661" w14:textId="77777777" w:rsidR="00721914" w:rsidRPr="00721914" w:rsidRDefault="00721914" w:rsidP="00721914">
      <w:pPr>
        <w:pStyle w:val="Paragraphedeliste"/>
        <w:numPr>
          <w:ilvl w:val="0"/>
          <w:numId w:val="28"/>
        </w:numPr>
        <w:spacing w:line="276" w:lineRule="auto"/>
        <w:jc w:val="left"/>
        <w:rPr>
          <w:rFonts w:ascii="Times New Roman" w:hAnsi="Times New Roman"/>
        </w:rPr>
      </w:pPr>
      <w:r>
        <w:t xml:space="preserve">Affairs, U. N. D. of </w:t>
      </w:r>
      <w:proofErr w:type="gramStart"/>
      <w:r>
        <w:t>E.</w:t>
      </w:r>
      <w:proofErr w:type="gramEnd"/>
      <w:r>
        <w:t xml:space="preserve"> and S. (2019). </w:t>
      </w:r>
      <w:r w:rsidRPr="00721914">
        <w:rPr>
          <w:i/>
          <w:iCs/>
        </w:rPr>
        <w:t>World Urbanization Prospects: The 2018 Revision</w:t>
      </w:r>
      <w:r>
        <w:t xml:space="preserve">. United Nations. </w:t>
      </w:r>
      <w:hyperlink r:id="rId39" w:history="1">
        <w:r>
          <w:rPr>
            <w:rStyle w:val="Lienhypertexte"/>
          </w:rPr>
          <w:t>https://doi.org/10.18356/b9e995fe-en</w:t>
        </w:r>
      </w:hyperlink>
    </w:p>
    <w:p w14:paraId="0F999F04" w14:textId="77777777" w:rsidR="00721914" w:rsidRDefault="00721914" w:rsidP="00721914">
      <w:pPr>
        <w:pStyle w:val="Paragraphedeliste"/>
        <w:numPr>
          <w:ilvl w:val="0"/>
          <w:numId w:val="28"/>
        </w:numPr>
        <w:spacing w:line="276" w:lineRule="auto"/>
      </w:pPr>
      <w:r w:rsidRPr="00721914">
        <w:rPr>
          <w:i/>
          <w:iCs/>
        </w:rPr>
        <w:t>Affordable housing coming to Sunset Park</w:t>
      </w:r>
      <w:r>
        <w:t xml:space="preserve">. (n.d.). Retrieved January 6, 2021, from </w:t>
      </w:r>
      <w:hyperlink r:id="rId40" w:history="1">
        <w:r>
          <w:rPr>
            <w:rStyle w:val="Lienhypertexte"/>
          </w:rPr>
          <w:t>https://brooklyneagle.com/articles/2020/11/12/affordable-housing-coming-to-sunset-park/</w:t>
        </w:r>
      </w:hyperlink>
    </w:p>
    <w:p w14:paraId="137625E3" w14:textId="77777777" w:rsidR="00721914" w:rsidRDefault="00721914" w:rsidP="00721914">
      <w:pPr>
        <w:pStyle w:val="Paragraphedeliste"/>
        <w:numPr>
          <w:ilvl w:val="0"/>
          <w:numId w:val="28"/>
        </w:numPr>
        <w:spacing w:line="276" w:lineRule="auto"/>
      </w:pPr>
      <w:r>
        <w:t xml:space="preserve">Badger, E. (2017, January 5). How to Predict Gentrification: Look for Falling Crime (Published 2017). </w:t>
      </w:r>
      <w:r w:rsidRPr="00721914">
        <w:rPr>
          <w:i/>
          <w:iCs/>
        </w:rPr>
        <w:t>The New York Times</w:t>
      </w:r>
      <w:r>
        <w:t xml:space="preserve">. </w:t>
      </w:r>
      <w:hyperlink r:id="rId41" w:history="1">
        <w:r>
          <w:rPr>
            <w:rStyle w:val="Lienhypertexte"/>
          </w:rPr>
          <w:t>https://www.nytimes.com/2017/01/05/upshot/how-to-predict-gentrification-look-for-falling-crime.html</w:t>
        </w:r>
      </w:hyperlink>
    </w:p>
    <w:p w14:paraId="3698293E" w14:textId="77777777" w:rsidR="00721914" w:rsidRDefault="00721914" w:rsidP="00721914">
      <w:pPr>
        <w:pStyle w:val="Paragraphedeliste"/>
        <w:numPr>
          <w:ilvl w:val="0"/>
          <w:numId w:val="28"/>
        </w:numPr>
        <w:spacing w:line="276" w:lineRule="auto"/>
      </w:pPr>
      <w:r>
        <w:t xml:space="preserve">Barton, M. S. (2016). Gentrification and Violent Crime in New York City. </w:t>
      </w:r>
      <w:r w:rsidRPr="00721914">
        <w:rPr>
          <w:i/>
          <w:iCs/>
        </w:rPr>
        <w:t>Crime &amp; Delinquency</w:t>
      </w:r>
      <w:r>
        <w:t xml:space="preserve">, </w:t>
      </w:r>
      <w:r w:rsidRPr="00721914">
        <w:rPr>
          <w:i/>
          <w:iCs/>
        </w:rPr>
        <w:t>62</w:t>
      </w:r>
      <w:r>
        <w:t xml:space="preserve">(9), 1180–1202. </w:t>
      </w:r>
      <w:hyperlink r:id="rId42" w:history="1">
        <w:r>
          <w:rPr>
            <w:rStyle w:val="Lienhypertexte"/>
          </w:rPr>
          <w:t>https://doi.org/10.1177/0011128714549652</w:t>
        </w:r>
      </w:hyperlink>
    </w:p>
    <w:p w14:paraId="0672F6B6" w14:textId="77777777" w:rsidR="00721914" w:rsidRDefault="00721914" w:rsidP="00721914">
      <w:pPr>
        <w:pStyle w:val="Paragraphedeliste"/>
        <w:numPr>
          <w:ilvl w:val="0"/>
          <w:numId w:val="28"/>
        </w:numPr>
        <w:spacing w:line="276" w:lineRule="auto"/>
      </w:pPr>
      <w:r w:rsidRPr="00721914">
        <w:rPr>
          <w:lang w:val="fr-FR"/>
        </w:rPr>
        <w:t>Bureau, U. C. (</w:t>
      </w:r>
      <w:proofErr w:type="spellStart"/>
      <w:r w:rsidRPr="00721914">
        <w:rPr>
          <w:lang w:val="fr-FR"/>
        </w:rPr>
        <w:t>n.d</w:t>
      </w:r>
      <w:proofErr w:type="spellEnd"/>
      <w:r w:rsidRPr="00721914">
        <w:rPr>
          <w:lang w:val="fr-FR"/>
        </w:rPr>
        <w:t xml:space="preserve">.-a). </w:t>
      </w:r>
      <w:r w:rsidRPr="00721914">
        <w:rPr>
          <w:i/>
          <w:iCs/>
        </w:rPr>
        <w:t>American Community Survey (ACS)</w:t>
      </w:r>
      <w:r>
        <w:t xml:space="preserve">. The United States Census Bureau. Retrieved September 10, 2020, from </w:t>
      </w:r>
      <w:hyperlink r:id="rId43" w:history="1">
        <w:r>
          <w:rPr>
            <w:rStyle w:val="Lienhypertexte"/>
          </w:rPr>
          <w:t>https://www.census.gov/programs-surveys/acs</w:t>
        </w:r>
      </w:hyperlink>
    </w:p>
    <w:p w14:paraId="036F46AA" w14:textId="77777777" w:rsidR="00721914" w:rsidRDefault="00721914" w:rsidP="00721914">
      <w:pPr>
        <w:pStyle w:val="Paragraphedeliste"/>
        <w:numPr>
          <w:ilvl w:val="0"/>
          <w:numId w:val="28"/>
        </w:numPr>
        <w:spacing w:line="276" w:lineRule="auto"/>
      </w:pPr>
      <w:r w:rsidRPr="00721914">
        <w:rPr>
          <w:lang w:val="fr-FR"/>
        </w:rPr>
        <w:t>Bureau, U. C. (</w:t>
      </w:r>
      <w:proofErr w:type="spellStart"/>
      <w:r w:rsidRPr="00721914">
        <w:rPr>
          <w:lang w:val="fr-FR"/>
        </w:rPr>
        <w:t>n.d</w:t>
      </w:r>
      <w:proofErr w:type="spellEnd"/>
      <w:r w:rsidRPr="00721914">
        <w:rPr>
          <w:lang w:val="fr-FR"/>
        </w:rPr>
        <w:t xml:space="preserve">.-b). </w:t>
      </w:r>
      <w:r w:rsidRPr="00721914">
        <w:rPr>
          <w:i/>
          <w:iCs/>
        </w:rPr>
        <w:t>TIGER/Line Shapefiles</w:t>
      </w:r>
      <w:r>
        <w:t xml:space="preserve">. The United States Census Bureau. Retrieved September 5, 2020, from </w:t>
      </w:r>
      <w:hyperlink r:id="rId44" w:history="1">
        <w:r>
          <w:rPr>
            <w:rStyle w:val="Lienhypertexte"/>
          </w:rPr>
          <w:t>https://www.census.gov/geographies/mapping-files/time-series/geo/tiger-line-file.html</w:t>
        </w:r>
      </w:hyperlink>
    </w:p>
    <w:p w14:paraId="5EF6911E" w14:textId="77777777" w:rsidR="00721914" w:rsidRDefault="00721914" w:rsidP="00721914">
      <w:pPr>
        <w:pStyle w:val="Paragraphedeliste"/>
        <w:numPr>
          <w:ilvl w:val="0"/>
          <w:numId w:val="28"/>
        </w:numPr>
        <w:spacing w:line="276" w:lineRule="auto"/>
      </w:pPr>
      <w:r>
        <w:t xml:space="preserve">Calgary, O. (n.d.). </w:t>
      </w:r>
      <w:r w:rsidRPr="00721914">
        <w:rPr>
          <w:i/>
          <w:iCs/>
        </w:rPr>
        <w:t>NYC crime | NYC Open Data</w:t>
      </w:r>
      <w:r>
        <w:t xml:space="preserve">. Retrieved September 10, 2020, from </w:t>
      </w:r>
      <w:hyperlink r:id="rId45" w:history="1">
        <w:r>
          <w:rPr>
            <w:rStyle w:val="Lienhypertexte"/>
          </w:rPr>
          <w:t>https://data.cityofnewyork.us/Public-Safety/NYC-crime/qb7u-rbmr</w:t>
        </w:r>
      </w:hyperlink>
    </w:p>
    <w:p w14:paraId="342A0FEE" w14:textId="77777777" w:rsidR="00721914" w:rsidRDefault="00721914" w:rsidP="00721914">
      <w:pPr>
        <w:pStyle w:val="Paragraphedeliste"/>
        <w:numPr>
          <w:ilvl w:val="0"/>
          <w:numId w:val="28"/>
        </w:numPr>
        <w:spacing w:line="276" w:lineRule="auto"/>
      </w:pPr>
      <w:proofErr w:type="spellStart"/>
      <w:r>
        <w:t>Chronopoulos</w:t>
      </w:r>
      <w:proofErr w:type="spellEnd"/>
      <w:r>
        <w:t xml:space="preserve">, T. (2020). “What’s Happened to the People?” Gentrification and Racial Segregation in Brooklyn. </w:t>
      </w:r>
      <w:r w:rsidRPr="00721914">
        <w:rPr>
          <w:i/>
          <w:iCs/>
        </w:rPr>
        <w:t>Journal of African American Studies</w:t>
      </w:r>
      <w:r>
        <w:t xml:space="preserve">, </w:t>
      </w:r>
      <w:r w:rsidRPr="00721914">
        <w:rPr>
          <w:i/>
          <w:iCs/>
        </w:rPr>
        <w:t>24</w:t>
      </w:r>
      <w:r>
        <w:t xml:space="preserve">(4), 549–572. </w:t>
      </w:r>
      <w:hyperlink r:id="rId46" w:history="1">
        <w:r>
          <w:rPr>
            <w:rStyle w:val="Lienhypertexte"/>
          </w:rPr>
          <w:t>https://doi.org/10.1007/s12111-020-09499-y</w:t>
        </w:r>
      </w:hyperlink>
    </w:p>
    <w:p w14:paraId="5F7AD866" w14:textId="77777777" w:rsidR="00721914" w:rsidRDefault="00721914" w:rsidP="00721914">
      <w:pPr>
        <w:pStyle w:val="Paragraphedeliste"/>
        <w:numPr>
          <w:ilvl w:val="0"/>
          <w:numId w:val="28"/>
        </w:numPr>
        <w:spacing w:line="276" w:lineRule="auto"/>
      </w:pPr>
      <w:r>
        <w:t xml:space="preserve">Cohen, M., &amp; Pettit, K. L. S. (n.d.). </w:t>
      </w:r>
      <w:r w:rsidRPr="00721914">
        <w:rPr>
          <w:i/>
          <w:iCs/>
        </w:rPr>
        <w:t>GUIDE TO MEASURING NEIGHBORHOOD CHANGE TO UNDERSTAND AND PREVENT DISPLACEMENT</w:t>
      </w:r>
      <w:r>
        <w:t>. 32.</w:t>
      </w:r>
    </w:p>
    <w:p w14:paraId="06CC9BDF" w14:textId="77777777" w:rsidR="00721914" w:rsidRDefault="00721914" w:rsidP="00721914">
      <w:pPr>
        <w:pStyle w:val="Paragraphedeliste"/>
        <w:numPr>
          <w:ilvl w:val="0"/>
          <w:numId w:val="28"/>
        </w:numPr>
        <w:spacing w:line="276" w:lineRule="auto"/>
      </w:pPr>
      <w:r>
        <w:t xml:space="preserve">Covington, J., &amp; Taylor, R. (1989). Gentrification and Crime: Robbery and Larceny Changes in Appreciating Baltimore Neighborhoods During the 1970s. </w:t>
      </w:r>
      <w:r w:rsidRPr="00721914">
        <w:rPr>
          <w:i/>
          <w:iCs/>
        </w:rPr>
        <w:t>Urban Affairs Review</w:t>
      </w:r>
      <w:r>
        <w:t xml:space="preserve">, </w:t>
      </w:r>
      <w:r w:rsidRPr="00721914">
        <w:rPr>
          <w:i/>
          <w:iCs/>
        </w:rPr>
        <w:t>25</w:t>
      </w:r>
      <w:r>
        <w:t xml:space="preserve">, 142–172. </w:t>
      </w:r>
      <w:hyperlink r:id="rId47" w:history="1">
        <w:r>
          <w:rPr>
            <w:rStyle w:val="Lienhypertexte"/>
          </w:rPr>
          <w:t>https://doi.org/10.1177/004208168902500109</w:t>
        </w:r>
      </w:hyperlink>
    </w:p>
    <w:p w14:paraId="7284732E" w14:textId="77777777" w:rsidR="00721914" w:rsidRDefault="00721914" w:rsidP="00721914">
      <w:pPr>
        <w:pStyle w:val="Paragraphedeliste"/>
        <w:numPr>
          <w:ilvl w:val="0"/>
          <w:numId w:val="28"/>
        </w:numPr>
        <w:spacing w:line="276" w:lineRule="auto"/>
      </w:pPr>
      <w:r w:rsidRPr="00721914">
        <w:rPr>
          <w:i/>
          <w:iCs/>
        </w:rPr>
        <w:t>Criminal Justice Process—NYPD</w:t>
      </w:r>
      <w:r>
        <w:t xml:space="preserve">. (n.d.). Retrieved January 5, 2021, from </w:t>
      </w:r>
      <w:hyperlink r:id="rId48" w:history="1">
        <w:r>
          <w:rPr>
            <w:rStyle w:val="Lienhypertexte"/>
          </w:rPr>
          <w:t>https://www1.nyc.gov/site/nypd/services/victim-services/glossary.page</w:t>
        </w:r>
      </w:hyperlink>
    </w:p>
    <w:p w14:paraId="5E439C40" w14:textId="77777777" w:rsidR="00721914" w:rsidRDefault="00721914" w:rsidP="00721914">
      <w:pPr>
        <w:pStyle w:val="Paragraphedeliste"/>
        <w:numPr>
          <w:ilvl w:val="0"/>
          <w:numId w:val="28"/>
        </w:numPr>
        <w:spacing w:line="276" w:lineRule="auto"/>
      </w:pPr>
      <w:r w:rsidRPr="00721914">
        <w:t>Ellen et al.</w:t>
      </w:r>
      <w:r w:rsidRPr="00721914">
        <w:rPr>
          <w:i/>
          <w:iCs/>
        </w:rPr>
        <w:t xml:space="preserve"> - Has Falling Crime Invited Gentrification.pdf</w:t>
      </w:r>
      <w:r>
        <w:t xml:space="preserve">. (n.d.-a). Retrieved January 5, 2021, from </w:t>
      </w:r>
      <w:hyperlink r:id="rId49" w:history="1">
        <w:r>
          <w:rPr>
            <w:rStyle w:val="Lienhypertexte"/>
          </w:rPr>
          <w:t>https://furmancenter.org/files/Has_Falling_Crime_Invited_Gentrification_FINAL.pdf</w:t>
        </w:r>
      </w:hyperlink>
    </w:p>
    <w:p w14:paraId="4F479B06" w14:textId="77777777" w:rsidR="00721914" w:rsidRDefault="00721914" w:rsidP="00721914">
      <w:pPr>
        <w:pStyle w:val="Paragraphedeliste"/>
        <w:numPr>
          <w:ilvl w:val="0"/>
          <w:numId w:val="28"/>
        </w:numPr>
        <w:spacing w:line="276" w:lineRule="auto"/>
      </w:pPr>
      <w:r>
        <w:t xml:space="preserve">Ellen, I. G., &amp; </w:t>
      </w:r>
      <w:proofErr w:type="spellStart"/>
      <w:r>
        <w:t>Torrats</w:t>
      </w:r>
      <w:proofErr w:type="spellEnd"/>
      <w:r>
        <w:t xml:space="preserve">-Espinosa, G. (2019). Gentrification and Fair Housing: Does Gentrification Further Integration? </w:t>
      </w:r>
      <w:r w:rsidRPr="00721914">
        <w:rPr>
          <w:i/>
          <w:iCs/>
        </w:rPr>
        <w:t>Housing Policy Debate</w:t>
      </w:r>
      <w:r>
        <w:t xml:space="preserve">, </w:t>
      </w:r>
      <w:r w:rsidRPr="00721914">
        <w:rPr>
          <w:i/>
          <w:iCs/>
        </w:rPr>
        <w:t>29</w:t>
      </w:r>
      <w:r>
        <w:t xml:space="preserve">(5), 835–851. </w:t>
      </w:r>
      <w:hyperlink r:id="rId50" w:history="1">
        <w:r>
          <w:rPr>
            <w:rStyle w:val="Lienhypertexte"/>
          </w:rPr>
          <w:t>https://doi.org/10.1080/10511482.2018.1524440</w:t>
        </w:r>
      </w:hyperlink>
    </w:p>
    <w:p w14:paraId="091303EF" w14:textId="77777777" w:rsidR="00721914" w:rsidRDefault="00721914" w:rsidP="00721914">
      <w:pPr>
        <w:pStyle w:val="Paragraphedeliste"/>
        <w:numPr>
          <w:ilvl w:val="0"/>
          <w:numId w:val="28"/>
        </w:numPr>
        <w:spacing w:line="276" w:lineRule="auto"/>
      </w:pPr>
      <w:r w:rsidRPr="00721914">
        <w:rPr>
          <w:i/>
          <w:iCs/>
        </w:rPr>
        <w:t>International Encyclopedia of Housing and Home | ScienceDirect</w:t>
      </w:r>
      <w:r>
        <w:t xml:space="preserve">. (n.d.). Retrieved February 13, 2020, from </w:t>
      </w:r>
      <w:hyperlink r:id="rId51" w:history="1">
        <w:r>
          <w:rPr>
            <w:rStyle w:val="Lienhypertexte"/>
          </w:rPr>
          <w:t>https://www.sciencedirect.com/referencework/9780080471716/international-encyclopedia-of-housing-and-home</w:t>
        </w:r>
      </w:hyperlink>
    </w:p>
    <w:p w14:paraId="398A97A1" w14:textId="77777777" w:rsidR="00721914" w:rsidRDefault="00721914" w:rsidP="00721914">
      <w:pPr>
        <w:pStyle w:val="Paragraphedeliste"/>
        <w:numPr>
          <w:ilvl w:val="0"/>
          <w:numId w:val="28"/>
        </w:numPr>
        <w:spacing w:line="276" w:lineRule="auto"/>
      </w:pPr>
      <w:r>
        <w:t xml:space="preserve">Lees, L. (2003). Super-gentrification: The Case of Brooklyn Heights, New York City. </w:t>
      </w:r>
      <w:r w:rsidRPr="00721914">
        <w:rPr>
          <w:i/>
          <w:iCs/>
        </w:rPr>
        <w:t>Urban Studies</w:t>
      </w:r>
      <w:r>
        <w:t xml:space="preserve">, </w:t>
      </w:r>
      <w:r w:rsidRPr="00721914">
        <w:rPr>
          <w:i/>
          <w:iCs/>
        </w:rPr>
        <w:t>40</w:t>
      </w:r>
      <w:r>
        <w:t xml:space="preserve">(12), 2487–2509. </w:t>
      </w:r>
      <w:hyperlink r:id="rId52" w:history="1">
        <w:r>
          <w:rPr>
            <w:rStyle w:val="Lienhypertexte"/>
          </w:rPr>
          <w:t>https://doi.org/10.1080/0042098032000136174</w:t>
        </w:r>
      </w:hyperlink>
    </w:p>
    <w:p w14:paraId="14E7D0FC" w14:textId="77777777" w:rsidR="00721914" w:rsidRDefault="00721914" w:rsidP="00721914">
      <w:pPr>
        <w:pStyle w:val="Paragraphedeliste"/>
        <w:numPr>
          <w:ilvl w:val="0"/>
          <w:numId w:val="28"/>
        </w:numPr>
        <w:spacing w:line="276" w:lineRule="auto"/>
      </w:pPr>
      <w:r w:rsidRPr="00721914">
        <w:rPr>
          <w:i/>
          <w:iCs/>
        </w:rPr>
        <w:lastRenderedPageBreak/>
        <w:t>Los Angeles Index of Neighborhood Change</w:t>
      </w:r>
      <w:r>
        <w:t xml:space="preserve">. (n.d.). Retrieved January 5, 2021, from </w:t>
      </w:r>
      <w:hyperlink r:id="rId53" w:history="1">
        <w:r>
          <w:rPr>
            <w:rStyle w:val="Lienhypertexte"/>
          </w:rPr>
          <w:t>https://www.arcgis.com/home/item.html?id=57e9231c3bd34d44ae49b309b0cb440e</w:t>
        </w:r>
      </w:hyperlink>
    </w:p>
    <w:p w14:paraId="1C4910B1" w14:textId="77777777" w:rsidR="00721914" w:rsidRDefault="00721914" w:rsidP="00721914">
      <w:pPr>
        <w:pStyle w:val="Paragraphedeliste"/>
        <w:numPr>
          <w:ilvl w:val="0"/>
          <w:numId w:val="28"/>
        </w:numPr>
        <w:spacing w:line="276" w:lineRule="auto"/>
      </w:pPr>
      <w:r w:rsidRPr="00721914">
        <w:rPr>
          <w:i/>
          <w:iCs/>
        </w:rPr>
        <w:t>Mapping Displacement and Gentrification in the New York Metropolitan Area | Urban Displacement Project</w:t>
      </w:r>
      <w:r>
        <w:t xml:space="preserve">. (n.d.). Retrieved December 3, 2020, from </w:t>
      </w:r>
      <w:hyperlink r:id="rId54" w:history="1">
        <w:r>
          <w:rPr>
            <w:rStyle w:val="Lienhypertexte"/>
          </w:rPr>
          <w:t>https://www.urbandisplacement.org/maps/ny</w:t>
        </w:r>
      </w:hyperlink>
    </w:p>
    <w:p w14:paraId="3A12122B" w14:textId="77777777" w:rsidR="00721914" w:rsidRDefault="00721914" w:rsidP="00721914">
      <w:pPr>
        <w:pStyle w:val="Paragraphedeliste"/>
        <w:numPr>
          <w:ilvl w:val="0"/>
          <w:numId w:val="28"/>
        </w:numPr>
        <w:spacing w:line="276" w:lineRule="auto"/>
      </w:pPr>
      <w:r>
        <w:t xml:space="preserve">McDonald, S. C. (1986). Does Gentrification Affect Crime Rates? </w:t>
      </w:r>
      <w:r w:rsidRPr="00721914">
        <w:rPr>
          <w:i/>
          <w:iCs/>
        </w:rPr>
        <w:t>Crime and Justice</w:t>
      </w:r>
      <w:r>
        <w:t xml:space="preserve">, </w:t>
      </w:r>
      <w:r w:rsidRPr="00721914">
        <w:rPr>
          <w:i/>
          <w:iCs/>
        </w:rPr>
        <w:t>8</w:t>
      </w:r>
      <w:r>
        <w:t xml:space="preserve">, 163–201. </w:t>
      </w:r>
      <w:hyperlink r:id="rId55" w:history="1">
        <w:r>
          <w:rPr>
            <w:rStyle w:val="Lienhypertexte"/>
          </w:rPr>
          <w:t>https://doi.org/10.1086/449122</w:t>
        </w:r>
      </w:hyperlink>
    </w:p>
    <w:p w14:paraId="624FDA7B" w14:textId="77777777" w:rsidR="00721914" w:rsidRDefault="00721914" w:rsidP="00721914">
      <w:pPr>
        <w:pStyle w:val="Paragraphedeliste"/>
        <w:numPr>
          <w:ilvl w:val="0"/>
          <w:numId w:val="28"/>
        </w:numPr>
        <w:spacing w:line="276" w:lineRule="auto"/>
      </w:pPr>
      <w:proofErr w:type="spellStart"/>
      <w:r>
        <w:t>Mordechay</w:t>
      </w:r>
      <w:proofErr w:type="spellEnd"/>
      <w:r>
        <w:t xml:space="preserve">, K., </w:t>
      </w:r>
      <w:proofErr w:type="spellStart"/>
      <w:r>
        <w:t>Ayscue</w:t>
      </w:r>
      <w:proofErr w:type="spellEnd"/>
      <w:r>
        <w:t xml:space="preserve">, J. B., &amp; </w:t>
      </w:r>
      <w:proofErr w:type="spellStart"/>
      <w:r>
        <w:t>Orfield</w:t>
      </w:r>
      <w:proofErr w:type="spellEnd"/>
      <w:r>
        <w:t xml:space="preserve">, F. G. (n.d.). </w:t>
      </w:r>
      <w:r w:rsidRPr="00721914">
        <w:rPr>
          <w:i/>
          <w:iCs/>
        </w:rPr>
        <w:t>School Integration in Gentrifying Neighborhoods:</w:t>
      </w:r>
      <w:r>
        <w:t xml:space="preserve"> 53.</w:t>
      </w:r>
    </w:p>
    <w:p w14:paraId="2C7D78E0" w14:textId="77777777" w:rsidR="00721914" w:rsidRDefault="00721914" w:rsidP="00721914">
      <w:pPr>
        <w:pStyle w:val="Paragraphedeliste"/>
        <w:numPr>
          <w:ilvl w:val="0"/>
          <w:numId w:val="28"/>
        </w:numPr>
        <w:spacing w:line="276" w:lineRule="auto"/>
      </w:pPr>
      <w:r w:rsidRPr="00721914">
        <w:rPr>
          <w:i/>
          <w:iCs/>
        </w:rPr>
        <w:t>Neighborhood Tabulation Areas (Formerly “Neighborhood Projection Areas”)</w:t>
      </w:r>
      <w:r>
        <w:t xml:space="preserve">. (n.d.). Retrieved September 10, 2020, from </w:t>
      </w:r>
      <w:hyperlink r:id="rId56" w:history="1">
        <w:r>
          <w:rPr>
            <w:rStyle w:val="Lienhypertexte"/>
          </w:rPr>
          <w:t>https://www1.nyc.gov/site/planning/data-maps/open-data/dwn-nynta.page</w:t>
        </w:r>
      </w:hyperlink>
    </w:p>
    <w:p w14:paraId="6492FB32" w14:textId="77777777" w:rsidR="00721914" w:rsidRDefault="00721914" w:rsidP="00721914">
      <w:pPr>
        <w:pStyle w:val="Paragraphedeliste"/>
        <w:numPr>
          <w:ilvl w:val="0"/>
          <w:numId w:val="28"/>
        </w:numPr>
        <w:spacing w:line="276" w:lineRule="auto"/>
      </w:pPr>
      <w:r>
        <w:t xml:space="preserve">O’Sullivan, A. (2005). Gentrification and crime. </w:t>
      </w:r>
      <w:r w:rsidRPr="00721914">
        <w:rPr>
          <w:i/>
          <w:iCs/>
        </w:rPr>
        <w:t>Journal of Urban Economics</w:t>
      </w:r>
      <w:r>
        <w:t xml:space="preserve">, </w:t>
      </w:r>
      <w:r w:rsidRPr="00721914">
        <w:rPr>
          <w:i/>
          <w:iCs/>
        </w:rPr>
        <w:t>57</w:t>
      </w:r>
      <w:r>
        <w:t xml:space="preserve">(1), 73–85. </w:t>
      </w:r>
      <w:hyperlink r:id="rId57" w:history="1">
        <w:r>
          <w:rPr>
            <w:rStyle w:val="Lienhypertexte"/>
          </w:rPr>
          <w:t>https://doi.org/10.1016/j.jue.2004.08.004</w:t>
        </w:r>
      </w:hyperlink>
    </w:p>
    <w:p w14:paraId="75BB947D" w14:textId="77777777" w:rsidR="00721914" w:rsidRDefault="00721914" w:rsidP="00721914">
      <w:pPr>
        <w:pStyle w:val="Paragraphedeliste"/>
        <w:numPr>
          <w:ilvl w:val="0"/>
          <w:numId w:val="28"/>
        </w:numPr>
        <w:spacing w:line="276" w:lineRule="auto"/>
      </w:pPr>
      <w:r w:rsidRPr="00721914">
        <w:rPr>
          <w:i/>
          <w:iCs/>
        </w:rPr>
        <w:t>Part_1_Gentrification_SOCin2015_9JUNE2016.pdf</w:t>
      </w:r>
      <w:r>
        <w:t xml:space="preserve">. (n.d.). Retrieved January 4, 2021, from </w:t>
      </w:r>
      <w:hyperlink r:id="rId58" w:history="1">
        <w:r>
          <w:rPr>
            <w:rStyle w:val="Lienhypertexte"/>
          </w:rPr>
          <w:t>https://furmancenter.org/files/sotc/Part_1_Gentrification_SOCin2015_9JUNE2016.pdf</w:t>
        </w:r>
      </w:hyperlink>
    </w:p>
    <w:p w14:paraId="00FEBE22" w14:textId="77777777" w:rsidR="00721914" w:rsidRDefault="00721914" w:rsidP="00721914">
      <w:pPr>
        <w:pStyle w:val="Paragraphedeliste"/>
        <w:numPr>
          <w:ilvl w:val="0"/>
          <w:numId w:val="28"/>
        </w:numPr>
        <w:spacing w:line="276" w:lineRule="auto"/>
      </w:pPr>
      <w:r>
        <w:t xml:space="preserve">Sharkey, P., &amp; </w:t>
      </w:r>
      <w:proofErr w:type="spellStart"/>
      <w:r>
        <w:t>Torrats</w:t>
      </w:r>
      <w:proofErr w:type="spellEnd"/>
      <w:r>
        <w:t xml:space="preserve">-Espinosa, G. (2017). The effect of violent crime on economic mobility. </w:t>
      </w:r>
      <w:r w:rsidRPr="00721914">
        <w:rPr>
          <w:i/>
          <w:iCs/>
        </w:rPr>
        <w:t>Journal of Urban Economics</w:t>
      </w:r>
      <w:r>
        <w:t xml:space="preserve">, </w:t>
      </w:r>
      <w:r w:rsidRPr="00721914">
        <w:rPr>
          <w:i/>
          <w:iCs/>
        </w:rPr>
        <w:t>102</w:t>
      </w:r>
      <w:r>
        <w:t xml:space="preserve">, 22–33. </w:t>
      </w:r>
      <w:hyperlink r:id="rId59" w:history="1">
        <w:r>
          <w:rPr>
            <w:rStyle w:val="Lienhypertexte"/>
          </w:rPr>
          <w:t>https://doi.org/10.1016/j.jue.2017.07.001</w:t>
        </w:r>
      </w:hyperlink>
    </w:p>
    <w:p w14:paraId="30032FB8" w14:textId="77777777" w:rsidR="00721914" w:rsidRDefault="00721914" w:rsidP="00721914">
      <w:pPr>
        <w:pStyle w:val="Paragraphedeliste"/>
        <w:numPr>
          <w:ilvl w:val="0"/>
          <w:numId w:val="28"/>
        </w:numPr>
        <w:spacing w:line="276" w:lineRule="auto"/>
      </w:pPr>
      <w:r w:rsidRPr="00721914">
        <w:rPr>
          <w:i/>
          <w:iCs/>
        </w:rPr>
        <w:t xml:space="preserve">The </w:t>
      </w:r>
      <w:proofErr w:type="spellStart"/>
      <w:r w:rsidRPr="00721914">
        <w:rPr>
          <w:i/>
          <w:iCs/>
        </w:rPr>
        <w:t>Gentrifier’s</w:t>
      </w:r>
      <w:proofErr w:type="spellEnd"/>
      <w:r w:rsidRPr="00721914">
        <w:rPr>
          <w:i/>
          <w:iCs/>
        </w:rPr>
        <w:t xml:space="preserve"> Dilemma: Narrative Strategies and Self</w:t>
      </w:r>
      <w:r w:rsidRPr="00721914">
        <w:rPr>
          <w:rFonts w:ascii="Times New Roman" w:hAnsi="Times New Roman" w:cs="Times New Roman"/>
          <w:i/>
          <w:iCs/>
        </w:rPr>
        <w:t>‐</w:t>
      </w:r>
      <w:r w:rsidRPr="00721914">
        <w:rPr>
          <w:i/>
          <w:iCs/>
        </w:rPr>
        <w:t>Justifications of Incoming Residents in Bedford</w:t>
      </w:r>
      <w:r w:rsidRPr="00721914">
        <w:rPr>
          <w:rFonts w:ascii="Times New Roman" w:hAnsi="Times New Roman" w:cs="Times New Roman"/>
          <w:i/>
          <w:iCs/>
        </w:rPr>
        <w:t>‐</w:t>
      </w:r>
      <w:r w:rsidRPr="00721914">
        <w:rPr>
          <w:i/>
          <w:iCs/>
        </w:rPr>
        <w:t>Stuyvesant, Brooklyn—Donnelly—2018—City &amp;amp; Community—Wiley Online Library</w:t>
      </w:r>
      <w:r>
        <w:t xml:space="preserve">. (n.d.). Retrieved January 5, 2021, from </w:t>
      </w:r>
      <w:hyperlink r:id="rId60" w:history="1">
        <w:r>
          <w:rPr>
            <w:rStyle w:val="Lienhypertexte"/>
          </w:rPr>
          <w:t>https://onlinelibrary.wiley.com/doi/full/10.1111/cico.12296?casa_token=AVp_tC4DzVoAAAAA%3Ax-qygMJmRA4wMLqdiedPku_jiTPO2f8oT_aaQQTC0o_1MoVuOc4b814IkC0KyZqtFJzogz7amZNSHjo</w:t>
        </w:r>
      </w:hyperlink>
    </w:p>
    <w:p w14:paraId="4B6DF7B2" w14:textId="2D1A5344" w:rsidR="00034697" w:rsidRDefault="00721914" w:rsidP="00721914">
      <w:pPr>
        <w:pStyle w:val="Paragraphedeliste"/>
        <w:numPr>
          <w:ilvl w:val="0"/>
          <w:numId w:val="28"/>
        </w:numPr>
        <w:spacing w:line="276" w:lineRule="auto"/>
      </w:pPr>
      <w:r>
        <w:t xml:space="preserve">Yee, V. (2015, November 27). Gentrification in a Brooklyn Neighborhood Forces Residents to Move On (Published 2015). </w:t>
      </w:r>
      <w:r w:rsidRPr="00721914">
        <w:rPr>
          <w:i/>
          <w:iCs/>
        </w:rPr>
        <w:t>The New York Times</w:t>
      </w:r>
      <w:r>
        <w:t xml:space="preserve">. </w:t>
      </w:r>
      <w:hyperlink r:id="rId61" w:history="1">
        <w:r>
          <w:rPr>
            <w:rStyle w:val="Lienhypertexte"/>
          </w:rPr>
          <w:t>https://www.nytimes.com/2015/11/29/nyregion/gentrification-in-a-brooklyn-neighborhood-forces-residents-to-move-on.html</w:t>
        </w:r>
      </w:hyperlink>
    </w:p>
    <w:p w14:paraId="6326FB59" w14:textId="69857340" w:rsidR="00420A74" w:rsidRDefault="00420A74" w:rsidP="00420A74">
      <w:pPr>
        <w:spacing w:line="300" w:lineRule="auto"/>
        <w:ind w:firstLine="0"/>
        <w:jc w:val="left"/>
      </w:pPr>
    </w:p>
    <w:p w14:paraId="7E10941D" w14:textId="47E7C5AF" w:rsidR="00A811CD" w:rsidRDefault="00A811CD" w:rsidP="00420A74">
      <w:pPr>
        <w:spacing w:line="300" w:lineRule="auto"/>
        <w:ind w:firstLine="0"/>
        <w:jc w:val="left"/>
      </w:pPr>
    </w:p>
    <w:p w14:paraId="3FA349FF" w14:textId="118F777E" w:rsidR="00420A74" w:rsidRDefault="00420A74" w:rsidP="00420A74">
      <w:pPr>
        <w:spacing w:line="300" w:lineRule="auto"/>
        <w:ind w:firstLine="0"/>
        <w:jc w:val="left"/>
      </w:pPr>
    </w:p>
    <w:p w14:paraId="25FF503F" w14:textId="0DDC3822" w:rsidR="00A811CD" w:rsidRDefault="00A811CD" w:rsidP="00420A74">
      <w:pPr>
        <w:spacing w:line="300" w:lineRule="auto"/>
        <w:ind w:firstLine="0"/>
        <w:jc w:val="left"/>
      </w:pPr>
    </w:p>
    <w:p w14:paraId="54621AD6" w14:textId="77777777" w:rsidR="00A811CD" w:rsidRDefault="00A811CD" w:rsidP="00420A74">
      <w:pPr>
        <w:spacing w:line="300" w:lineRule="auto"/>
        <w:ind w:firstLine="0"/>
        <w:jc w:val="left"/>
      </w:pPr>
    </w:p>
    <w:p w14:paraId="59146D47" w14:textId="7FB134E6" w:rsidR="00420A74" w:rsidRDefault="00420A74" w:rsidP="00420A74">
      <w:pPr>
        <w:spacing w:line="300" w:lineRule="auto"/>
        <w:ind w:firstLine="0"/>
        <w:jc w:val="left"/>
      </w:pPr>
    </w:p>
    <w:p w14:paraId="4C476246" w14:textId="77777777" w:rsidR="00420A74" w:rsidRPr="00034697" w:rsidRDefault="00420A74" w:rsidP="00420A74">
      <w:pPr>
        <w:spacing w:line="300" w:lineRule="auto"/>
        <w:ind w:firstLine="0"/>
        <w:jc w:val="left"/>
      </w:pPr>
    </w:p>
    <w:sectPr w:rsidR="00420A74" w:rsidRPr="00034697" w:rsidSect="000B18C6">
      <w:headerReference w:type="even" r:id="rId62"/>
      <w:headerReference w:type="default" r:id="rId63"/>
      <w:footerReference w:type="even" r:id="rId64"/>
      <w:footerReference w:type="default" r:id="rId65"/>
      <w:headerReference w:type="first" r:id="rId66"/>
      <w:footerReference w:type="first" r:id="rId67"/>
      <w:pgSz w:w="11906" w:h="16838"/>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8D55E4" w14:textId="77777777" w:rsidR="00D82C96" w:rsidRDefault="00D82C96" w:rsidP="0014582B">
      <w:r>
        <w:separator/>
      </w:r>
    </w:p>
  </w:endnote>
  <w:endnote w:type="continuationSeparator" w:id="0">
    <w:p w14:paraId="67A2CD44" w14:textId="77777777" w:rsidR="00D82C96" w:rsidRDefault="00D82C96" w:rsidP="001458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Montserrat SemiBold">
    <w:altName w:val="Calibri"/>
    <w:panose1 w:val="00000700000000000000"/>
    <w:charset w:val="00"/>
    <w:family w:val="modern"/>
    <w:notTrueType/>
    <w:pitch w:val="variable"/>
    <w:sig w:usb0="20000007" w:usb1="00000001" w:usb2="00000000" w:usb3="00000000" w:csb0="00000193" w:csb1="00000000"/>
  </w:font>
  <w:font w:name="Montserrat">
    <w:altName w:val="Calibri"/>
    <w:panose1 w:val="02000505000000020004"/>
    <w:charset w:val="00"/>
    <w:family w:val="auto"/>
    <w:pitch w:val="variable"/>
    <w:sig w:usb0="20000007" w:usb1="00000001" w:usb2="00000000" w:usb3="00000000" w:csb0="00000193" w:csb1="00000000"/>
  </w:font>
  <w:font w:name="Ailerons">
    <w:altName w:val="Calibri"/>
    <w:panose1 w:val="00000500000000000000"/>
    <w:charset w:val="00"/>
    <w:family w:val="moder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D838DB" w14:textId="77777777" w:rsidR="00651389" w:rsidRDefault="00651389">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72864624"/>
      <w:docPartObj>
        <w:docPartGallery w:val="Page Numbers (Bottom of Page)"/>
        <w:docPartUnique/>
      </w:docPartObj>
    </w:sdtPr>
    <w:sdtEndPr>
      <w:rPr>
        <w:rFonts w:ascii="Montserrat" w:hAnsi="Montserrat"/>
      </w:rPr>
    </w:sdtEndPr>
    <w:sdtContent>
      <w:p w14:paraId="704B9DA4" w14:textId="28EE043E" w:rsidR="00651389" w:rsidRPr="00971CA6" w:rsidRDefault="00651389" w:rsidP="00971CA6">
        <w:pPr>
          <w:pStyle w:val="Sansinterligne"/>
          <w:jc w:val="right"/>
          <w:rPr>
            <w:rFonts w:ascii="Montserrat" w:hAnsi="Montserrat"/>
          </w:rPr>
        </w:pPr>
        <w:r w:rsidRPr="00971CA6">
          <w:rPr>
            <w:rFonts w:ascii="Montserrat" w:hAnsi="Montserrat"/>
          </w:rPr>
          <w:fldChar w:fldCharType="begin"/>
        </w:r>
        <w:r w:rsidRPr="00971CA6">
          <w:rPr>
            <w:rFonts w:ascii="Montserrat" w:hAnsi="Montserrat"/>
          </w:rPr>
          <w:instrText>PAGE   \* MERGEFORMAT</w:instrText>
        </w:r>
        <w:r w:rsidRPr="00971CA6">
          <w:rPr>
            <w:rFonts w:ascii="Montserrat" w:hAnsi="Montserrat"/>
          </w:rPr>
          <w:fldChar w:fldCharType="separate"/>
        </w:r>
        <w:r w:rsidRPr="00971CA6">
          <w:rPr>
            <w:rFonts w:ascii="Montserrat" w:hAnsi="Montserrat"/>
          </w:rPr>
          <w:t>2</w:t>
        </w:r>
        <w:r w:rsidRPr="00971CA6">
          <w:rPr>
            <w:rFonts w:ascii="Montserrat" w:hAnsi="Montserrat"/>
          </w:rPr>
          <w:fldChar w:fldCharType="end"/>
        </w:r>
      </w:p>
    </w:sdtContent>
  </w:sdt>
  <w:p w14:paraId="34814F6B" w14:textId="77777777" w:rsidR="00651389" w:rsidRDefault="00651389" w:rsidP="0014582B">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FA097F" w14:textId="77777777" w:rsidR="00651389" w:rsidRDefault="0065138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0A6CFC" w14:textId="77777777" w:rsidR="00D82C96" w:rsidRDefault="00D82C96" w:rsidP="0014582B">
      <w:r>
        <w:separator/>
      </w:r>
    </w:p>
  </w:footnote>
  <w:footnote w:type="continuationSeparator" w:id="0">
    <w:p w14:paraId="6BABA622" w14:textId="77777777" w:rsidR="00D82C96" w:rsidRDefault="00D82C96" w:rsidP="001458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C8A87" w14:textId="77777777" w:rsidR="00651389" w:rsidRDefault="00651389">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0D13D7" w14:textId="77777777" w:rsidR="00651389" w:rsidRDefault="00651389">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5CD251" w14:textId="77777777" w:rsidR="00651389" w:rsidRDefault="00651389">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8F7E5E88"/>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B1844DB"/>
    <w:multiLevelType w:val="multilevel"/>
    <w:tmpl w:val="36129FB6"/>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4680" w:hanging="108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2" w15:restartNumberingAfterBreak="0">
    <w:nsid w:val="0C252191"/>
    <w:multiLevelType w:val="hybridMultilevel"/>
    <w:tmpl w:val="C3AC0E4C"/>
    <w:lvl w:ilvl="0" w:tplc="280A0005">
      <w:start w:val="1"/>
      <w:numFmt w:val="bullet"/>
      <w:lvlText w:val=""/>
      <w:lvlJc w:val="left"/>
      <w:pPr>
        <w:ind w:left="720" w:hanging="360"/>
      </w:pPr>
      <w:rPr>
        <w:rFonts w:ascii="Wingdings" w:hAnsi="Wingdings"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743791"/>
    <w:multiLevelType w:val="multilevel"/>
    <w:tmpl w:val="DE10876A"/>
    <w:lvl w:ilvl="0">
      <w:start w:val="3"/>
      <w:numFmt w:val="decimal"/>
      <w:lvlText w:val="%1."/>
      <w:lvlJc w:val="left"/>
      <w:pPr>
        <w:ind w:left="495" w:hanging="495"/>
      </w:pPr>
      <w:rPr>
        <w:rFonts w:hint="default"/>
      </w:rPr>
    </w:lvl>
    <w:lvl w:ilvl="1">
      <w:start w:val="2"/>
      <w:numFmt w:val="decimal"/>
      <w:lvlText w:val="%1.%2."/>
      <w:lvlJc w:val="left"/>
      <w:pPr>
        <w:ind w:left="1074" w:hanging="720"/>
      </w:pPr>
      <w:rPr>
        <w:rFonts w:hint="default"/>
      </w:rPr>
    </w:lvl>
    <w:lvl w:ilvl="2">
      <w:start w:val="3"/>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4" w15:restartNumberingAfterBreak="0">
    <w:nsid w:val="0F1E2547"/>
    <w:multiLevelType w:val="multilevel"/>
    <w:tmpl w:val="BEFA23BA"/>
    <w:lvl w:ilvl="0">
      <w:start w:val="3"/>
      <w:numFmt w:val="decimal"/>
      <w:lvlText w:val="%1."/>
      <w:lvlJc w:val="left"/>
      <w:pPr>
        <w:ind w:left="488" w:hanging="488"/>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9000" w:hanging="3240"/>
      </w:pPr>
      <w:rPr>
        <w:rFonts w:hint="default"/>
      </w:rPr>
    </w:lvl>
  </w:abstractNum>
  <w:abstractNum w:abstractNumId="5" w15:restartNumberingAfterBreak="0">
    <w:nsid w:val="14221C68"/>
    <w:multiLevelType w:val="hybridMultilevel"/>
    <w:tmpl w:val="045216C8"/>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44A1977"/>
    <w:multiLevelType w:val="hybridMultilevel"/>
    <w:tmpl w:val="5094915A"/>
    <w:lvl w:ilvl="0" w:tplc="280A000F">
      <w:start w:val="1"/>
      <w:numFmt w:val="decimal"/>
      <w:lvlText w:val="%1."/>
      <w:lvlJc w:val="left"/>
      <w:pPr>
        <w:ind w:left="240" w:hanging="360"/>
      </w:pPr>
    </w:lvl>
    <w:lvl w:ilvl="1" w:tplc="280A0019" w:tentative="1">
      <w:start w:val="1"/>
      <w:numFmt w:val="lowerLetter"/>
      <w:lvlText w:val="%2."/>
      <w:lvlJc w:val="left"/>
      <w:pPr>
        <w:ind w:left="960" w:hanging="360"/>
      </w:pPr>
    </w:lvl>
    <w:lvl w:ilvl="2" w:tplc="280A001B" w:tentative="1">
      <w:start w:val="1"/>
      <w:numFmt w:val="lowerRoman"/>
      <w:lvlText w:val="%3."/>
      <w:lvlJc w:val="right"/>
      <w:pPr>
        <w:ind w:left="1680" w:hanging="180"/>
      </w:pPr>
    </w:lvl>
    <w:lvl w:ilvl="3" w:tplc="280A000F" w:tentative="1">
      <w:start w:val="1"/>
      <w:numFmt w:val="decimal"/>
      <w:lvlText w:val="%4."/>
      <w:lvlJc w:val="left"/>
      <w:pPr>
        <w:ind w:left="2400" w:hanging="360"/>
      </w:pPr>
    </w:lvl>
    <w:lvl w:ilvl="4" w:tplc="280A0019" w:tentative="1">
      <w:start w:val="1"/>
      <w:numFmt w:val="lowerLetter"/>
      <w:lvlText w:val="%5."/>
      <w:lvlJc w:val="left"/>
      <w:pPr>
        <w:ind w:left="3120" w:hanging="360"/>
      </w:pPr>
    </w:lvl>
    <w:lvl w:ilvl="5" w:tplc="280A001B" w:tentative="1">
      <w:start w:val="1"/>
      <w:numFmt w:val="lowerRoman"/>
      <w:lvlText w:val="%6."/>
      <w:lvlJc w:val="right"/>
      <w:pPr>
        <w:ind w:left="3840" w:hanging="180"/>
      </w:pPr>
    </w:lvl>
    <w:lvl w:ilvl="6" w:tplc="280A000F" w:tentative="1">
      <w:start w:val="1"/>
      <w:numFmt w:val="decimal"/>
      <w:lvlText w:val="%7."/>
      <w:lvlJc w:val="left"/>
      <w:pPr>
        <w:ind w:left="4560" w:hanging="360"/>
      </w:pPr>
    </w:lvl>
    <w:lvl w:ilvl="7" w:tplc="280A0019" w:tentative="1">
      <w:start w:val="1"/>
      <w:numFmt w:val="lowerLetter"/>
      <w:lvlText w:val="%8."/>
      <w:lvlJc w:val="left"/>
      <w:pPr>
        <w:ind w:left="5280" w:hanging="360"/>
      </w:pPr>
    </w:lvl>
    <w:lvl w:ilvl="8" w:tplc="280A001B" w:tentative="1">
      <w:start w:val="1"/>
      <w:numFmt w:val="lowerRoman"/>
      <w:lvlText w:val="%9."/>
      <w:lvlJc w:val="right"/>
      <w:pPr>
        <w:ind w:left="6000" w:hanging="180"/>
      </w:pPr>
    </w:lvl>
  </w:abstractNum>
  <w:abstractNum w:abstractNumId="7" w15:restartNumberingAfterBreak="0">
    <w:nsid w:val="180E086E"/>
    <w:multiLevelType w:val="multilevel"/>
    <w:tmpl w:val="3B6C155C"/>
    <w:lvl w:ilvl="0">
      <w:start w:val="3"/>
      <w:numFmt w:val="decimal"/>
      <w:lvlText w:val="%1."/>
      <w:lvlJc w:val="left"/>
      <w:pPr>
        <w:ind w:left="488" w:hanging="488"/>
      </w:pPr>
      <w:rPr>
        <w:rFonts w:hint="default"/>
      </w:rPr>
    </w:lvl>
    <w:lvl w:ilvl="1">
      <w:start w:val="1"/>
      <w:numFmt w:val="decimal"/>
      <w:lvlText w:val="%1.%2."/>
      <w:lvlJc w:val="left"/>
      <w:pPr>
        <w:ind w:left="1208" w:hanging="720"/>
      </w:pPr>
      <w:rPr>
        <w:rFonts w:hint="default"/>
      </w:rPr>
    </w:lvl>
    <w:lvl w:ilvl="2">
      <w:start w:val="1"/>
      <w:numFmt w:val="decimal"/>
      <w:lvlText w:val="%1.%2.%3."/>
      <w:lvlJc w:val="left"/>
      <w:pPr>
        <w:ind w:left="2056" w:hanging="1080"/>
      </w:pPr>
      <w:rPr>
        <w:rFonts w:hint="default"/>
      </w:rPr>
    </w:lvl>
    <w:lvl w:ilvl="3">
      <w:start w:val="1"/>
      <w:numFmt w:val="decimal"/>
      <w:lvlText w:val="%1.%2.%3.%4."/>
      <w:lvlJc w:val="left"/>
      <w:pPr>
        <w:ind w:left="2904" w:hanging="1440"/>
      </w:pPr>
      <w:rPr>
        <w:rFonts w:hint="default"/>
      </w:rPr>
    </w:lvl>
    <w:lvl w:ilvl="4">
      <w:start w:val="1"/>
      <w:numFmt w:val="decimal"/>
      <w:lvlText w:val="%1.%2.%3.%4.%5."/>
      <w:lvlJc w:val="left"/>
      <w:pPr>
        <w:ind w:left="3752" w:hanging="1800"/>
      </w:pPr>
      <w:rPr>
        <w:rFonts w:hint="default"/>
      </w:rPr>
    </w:lvl>
    <w:lvl w:ilvl="5">
      <w:start w:val="1"/>
      <w:numFmt w:val="decimal"/>
      <w:lvlText w:val="%1.%2.%3.%4.%5.%6."/>
      <w:lvlJc w:val="left"/>
      <w:pPr>
        <w:ind w:left="4600" w:hanging="2160"/>
      </w:pPr>
      <w:rPr>
        <w:rFonts w:hint="default"/>
      </w:rPr>
    </w:lvl>
    <w:lvl w:ilvl="6">
      <w:start w:val="1"/>
      <w:numFmt w:val="decimal"/>
      <w:lvlText w:val="%1.%2.%3.%4.%5.%6.%7."/>
      <w:lvlJc w:val="left"/>
      <w:pPr>
        <w:ind w:left="5448" w:hanging="2520"/>
      </w:pPr>
      <w:rPr>
        <w:rFonts w:hint="default"/>
      </w:rPr>
    </w:lvl>
    <w:lvl w:ilvl="7">
      <w:start w:val="1"/>
      <w:numFmt w:val="decimal"/>
      <w:lvlText w:val="%1.%2.%3.%4.%5.%6.%7.%8."/>
      <w:lvlJc w:val="left"/>
      <w:pPr>
        <w:ind w:left="6296" w:hanging="2880"/>
      </w:pPr>
      <w:rPr>
        <w:rFonts w:hint="default"/>
      </w:rPr>
    </w:lvl>
    <w:lvl w:ilvl="8">
      <w:start w:val="1"/>
      <w:numFmt w:val="decimal"/>
      <w:lvlText w:val="%1.%2.%3.%4.%5.%6.%7.%8.%9."/>
      <w:lvlJc w:val="left"/>
      <w:pPr>
        <w:ind w:left="7144" w:hanging="3240"/>
      </w:pPr>
      <w:rPr>
        <w:rFonts w:hint="default"/>
      </w:rPr>
    </w:lvl>
  </w:abstractNum>
  <w:abstractNum w:abstractNumId="8" w15:restartNumberingAfterBreak="0">
    <w:nsid w:val="1B2F1460"/>
    <w:multiLevelType w:val="hybridMultilevel"/>
    <w:tmpl w:val="9A124614"/>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21710DD"/>
    <w:multiLevelType w:val="multilevel"/>
    <w:tmpl w:val="3558DE44"/>
    <w:lvl w:ilvl="0">
      <w:start w:val="3"/>
      <w:numFmt w:val="decimal"/>
      <w:lvlText w:val="%1."/>
      <w:lvlJc w:val="left"/>
      <w:pPr>
        <w:ind w:left="488" w:hanging="488"/>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9000" w:hanging="3240"/>
      </w:pPr>
      <w:rPr>
        <w:rFonts w:hint="default"/>
      </w:rPr>
    </w:lvl>
  </w:abstractNum>
  <w:abstractNum w:abstractNumId="10" w15:restartNumberingAfterBreak="0">
    <w:nsid w:val="24CD1152"/>
    <w:multiLevelType w:val="hybridMultilevel"/>
    <w:tmpl w:val="70527D4A"/>
    <w:lvl w:ilvl="0" w:tplc="90A6D04C">
      <w:start w:val="4"/>
      <w:numFmt w:val="bullet"/>
      <w:lvlText w:val="-"/>
      <w:lvlJc w:val="left"/>
      <w:pPr>
        <w:ind w:left="360" w:hanging="360"/>
      </w:pPr>
      <w:rPr>
        <w:rFonts w:ascii="Garamond" w:eastAsiaTheme="minorEastAsia" w:hAnsi="Garamond"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7365F63"/>
    <w:multiLevelType w:val="hybridMultilevel"/>
    <w:tmpl w:val="00D66686"/>
    <w:lvl w:ilvl="0" w:tplc="891EDAC8">
      <w:start w:val="3"/>
      <w:numFmt w:val="bullet"/>
      <w:lvlText w:val="-"/>
      <w:lvlJc w:val="left"/>
      <w:pPr>
        <w:ind w:left="1788" w:hanging="360"/>
      </w:pPr>
      <w:rPr>
        <w:rFonts w:ascii="Garamond" w:eastAsiaTheme="minorHAnsi" w:hAnsi="Garamond" w:cstheme="minorBidi"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12" w15:restartNumberingAfterBreak="0">
    <w:nsid w:val="413E2131"/>
    <w:multiLevelType w:val="hybridMultilevel"/>
    <w:tmpl w:val="C83C618E"/>
    <w:lvl w:ilvl="0" w:tplc="BD949086">
      <w:start w:val="1"/>
      <w:numFmt w:val="decimal"/>
      <w:lvlText w:val="%1."/>
      <w:lvlJc w:val="left"/>
      <w:pPr>
        <w:ind w:left="360" w:hanging="360"/>
      </w:pPr>
      <w:rPr>
        <w:rFonts w:ascii="Garamond" w:hAnsi="Garamond" w:hint="default"/>
      </w:r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13" w15:restartNumberingAfterBreak="0">
    <w:nsid w:val="467E14E3"/>
    <w:multiLevelType w:val="hybridMultilevel"/>
    <w:tmpl w:val="F78A32C2"/>
    <w:lvl w:ilvl="0" w:tplc="280A0005">
      <w:start w:val="1"/>
      <w:numFmt w:val="bullet"/>
      <w:lvlText w:val=""/>
      <w:lvlJc w:val="left"/>
      <w:pPr>
        <w:ind w:left="1068" w:hanging="360"/>
      </w:pPr>
      <w:rPr>
        <w:rFonts w:ascii="Wingdings" w:hAnsi="Wingdings" w:hint="default"/>
      </w:rPr>
    </w:lvl>
    <w:lvl w:ilvl="1" w:tplc="280A0003">
      <w:start w:val="1"/>
      <w:numFmt w:val="bullet"/>
      <w:lvlText w:val="o"/>
      <w:lvlJc w:val="left"/>
      <w:pPr>
        <w:ind w:left="1788" w:hanging="360"/>
      </w:pPr>
      <w:rPr>
        <w:rFonts w:ascii="Courier New" w:hAnsi="Courier New" w:cs="Courier New" w:hint="default"/>
      </w:rPr>
    </w:lvl>
    <w:lvl w:ilvl="2" w:tplc="280A0005" w:tentative="1">
      <w:start w:val="1"/>
      <w:numFmt w:val="bullet"/>
      <w:lvlText w:val=""/>
      <w:lvlJc w:val="left"/>
      <w:pPr>
        <w:ind w:left="2508" w:hanging="360"/>
      </w:pPr>
      <w:rPr>
        <w:rFonts w:ascii="Wingdings" w:hAnsi="Wingdings" w:hint="default"/>
      </w:rPr>
    </w:lvl>
    <w:lvl w:ilvl="3" w:tplc="280A0001" w:tentative="1">
      <w:start w:val="1"/>
      <w:numFmt w:val="bullet"/>
      <w:lvlText w:val=""/>
      <w:lvlJc w:val="left"/>
      <w:pPr>
        <w:ind w:left="3228" w:hanging="360"/>
      </w:pPr>
      <w:rPr>
        <w:rFonts w:ascii="Symbol" w:hAnsi="Symbol" w:hint="default"/>
      </w:rPr>
    </w:lvl>
    <w:lvl w:ilvl="4" w:tplc="280A0003" w:tentative="1">
      <w:start w:val="1"/>
      <w:numFmt w:val="bullet"/>
      <w:lvlText w:val="o"/>
      <w:lvlJc w:val="left"/>
      <w:pPr>
        <w:ind w:left="3948" w:hanging="360"/>
      </w:pPr>
      <w:rPr>
        <w:rFonts w:ascii="Courier New" w:hAnsi="Courier New" w:cs="Courier New" w:hint="default"/>
      </w:rPr>
    </w:lvl>
    <w:lvl w:ilvl="5" w:tplc="280A0005" w:tentative="1">
      <w:start w:val="1"/>
      <w:numFmt w:val="bullet"/>
      <w:lvlText w:val=""/>
      <w:lvlJc w:val="left"/>
      <w:pPr>
        <w:ind w:left="4668" w:hanging="360"/>
      </w:pPr>
      <w:rPr>
        <w:rFonts w:ascii="Wingdings" w:hAnsi="Wingdings" w:hint="default"/>
      </w:rPr>
    </w:lvl>
    <w:lvl w:ilvl="6" w:tplc="280A0001" w:tentative="1">
      <w:start w:val="1"/>
      <w:numFmt w:val="bullet"/>
      <w:lvlText w:val=""/>
      <w:lvlJc w:val="left"/>
      <w:pPr>
        <w:ind w:left="5388" w:hanging="360"/>
      </w:pPr>
      <w:rPr>
        <w:rFonts w:ascii="Symbol" w:hAnsi="Symbol" w:hint="default"/>
      </w:rPr>
    </w:lvl>
    <w:lvl w:ilvl="7" w:tplc="280A0003" w:tentative="1">
      <w:start w:val="1"/>
      <w:numFmt w:val="bullet"/>
      <w:lvlText w:val="o"/>
      <w:lvlJc w:val="left"/>
      <w:pPr>
        <w:ind w:left="6108" w:hanging="360"/>
      </w:pPr>
      <w:rPr>
        <w:rFonts w:ascii="Courier New" w:hAnsi="Courier New" w:cs="Courier New" w:hint="default"/>
      </w:rPr>
    </w:lvl>
    <w:lvl w:ilvl="8" w:tplc="280A0005" w:tentative="1">
      <w:start w:val="1"/>
      <w:numFmt w:val="bullet"/>
      <w:lvlText w:val=""/>
      <w:lvlJc w:val="left"/>
      <w:pPr>
        <w:ind w:left="6828" w:hanging="360"/>
      </w:pPr>
      <w:rPr>
        <w:rFonts w:ascii="Wingdings" w:hAnsi="Wingdings" w:hint="default"/>
      </w:rPr>
    </w:lvl>
  </w:abstractNum>
  <w:abstractNum w:abstractNumId="14" w15:restartNumberingAfterBreak="0">
    <w:nsid w:val="5705328F"/>
    <w:multiLevelType w:val="multilevel"/>
    <w:tmpl w:val="9ADC5A4A"/>
    <w:lvl w:ilvl="0">
      <w:start w:val="3"/>
      <w:numFmt w:val="decimal"/>
      <w:lvlText w:val="%1."/>
      <w:lvlJc w:val="left"/>
      <w:pPr>
        <w:ind w:left="488" w:hanging="48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5" w15:restartNumberingAfterBreak="0">
    <w:nsid w:val="57564328"/>
    <w:multiLevelType w:val="hybridMultilevel"/>
    <w:tmpl w:val="3654C712"/>
    <w:lvl w:ilvl="0" w:tplc="280A0005">
      <w:start w:val="1"/>
      <w:numFmt w:val="bullet"/>
      <w:lvlText w:val=""/>
      <w:lvlJc w:val="left"/>
      <w:pPr>
        <w:ind w:left="1428" w:hanging="360"/>
      </w:pPr>
      <w:rPr>
        <w:rFonts w:ascii="Wingdings" w:hAnsi="Wingdings"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16" w15:restartNumberingAfterBreak="0">
    <w:nsid w:val="5AA113E8"/>
    <w:multiLevelType w:val="hybridMultilevel"/>
    <w:tmpl w:val="1DE05DC6"/>
    <w:lvl w:ilvl="0" w:tplc="738AFE52">
      <w:start w:val="1"/>
      <w:numFmt w:val="upperLetter"/>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7" w15:restartNumberingAfterBreak="0">
    <w:nsid w:val="5E6C26EF"/>
    <w:multiLevelType w:val="hybridMultilevel"/>
    <w:tmpl w:val="D7661222"/>
    <w:lvl w:ilvl="0" w:tplc="891EDAC8">
      <w:start w:val="3"/>
      <w:numFmt w:val="bullet"/>
      <w:lvlText w:val="-"/>
      <w:lvlJc w:val="left"/>
      <w:pPr>
        <w:ind w:left="1080" w:hanging="360"/>
      </w:pPr>
      <w:rPr>
        <w:rFonts w:ascii="Garamond" w:eastAsiaTheme="minorHAnsi" w:hAnsi="Garamond" w:cstheme="minorBidi" w:hint="default"/>
      </w:rPr>
    </w:lvl>
    <w:lvl w:ilvl="1" w:tplc="280A0003">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8" w15:restartNumberingAfterBreak="0">
    <w:nsid w:val="5F200C06"/>
    <w:multiLevelType w:val="hybridMultilevel"/>
    <w:tmpl w:val="6226DFEE"/>
    <w:lvl w:ilvl="0" w:tplc="78283B60">
      <w:start w:val="1"/>
      <w:numFmt w:val="lowerRoman"/>
      <w:lvlText w:val="%1)"/>
      <w:lvlJc w:val="left"/>
      <w:pPr>
        <w:ind w:left="1428" w:hanging="72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9" w15:restartNumberingAfterBreak="0">
    <w:nsid w:val="606F5704"/>
    <w:multiLevelType w:val="hybridMultilevel"/>
    <w:tmpl w:val="99D648E6"/>
    <w:lvl w:ilvl="0" w:tplc="91B8B51C">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0" w15:restartNumberingAfterBreak="0">
    <w:nsid w:val="62C32CDA"/>
    <w:multiLevelType w:val="hybridMultilevel"/>
    <w:tmpl w:val="B6BA85DE"/>
    <w:lvl w:ilvl="0" w:tplc="891EDAC8">
      <w:start w:val="3"/>
      <w:numFmt w:val="bullet"/>
      <w:lvlText w:val="-"/>
      <w:lvlJc w:val="left"/>
      <w:pPr>
        <w:ind w:left="1080" w:hanging="360"/>
      </w:pPr>
      <w:rPr>
        <w:rFonts w:ascii="Garamond" w:eastAsiaTheme="minorHAnsi" w:hAnsi="Garamond" w:cstheme="minorBid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642408AD"/>
    <w:multiLevelType w:val="hybridMultilevel"/>
    <w:tmpl w:val="EED4D5A8"/>
    <w:lvl w:ilvl="0" w:tplc="891EDAC8">
      <w:start w:val="3"/>
      <w:numFmt w:val="bullet"/>
      <w:lvlText w:val="-"/>
      <w:lvlJc w:val="left"/>
      <w:pPr>
        <w:ind w:left="1080" w:hanging="360"/>
      </w:pPr>
      <w:rPr>
        <w:rFonts w:ascii="Garamond" w:eastAsiaTheme="minorHAnsi" w:hAnsi="Garamond" w:cstheme="minorBidi"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665E7CEA"/>
    <w:multiLevelType w:val="multilevel"/>
    <w:tmpl w:val="8BF47F2E"/>
    <w:lvl w:ilvl="0">
      <w:start w:val="3"/>
      <w:numFmt w:val="decimal"/>
      <w:lvlText w:val="%1."/>
      <w:lvlJc w:val="left"/>
      <w:pPr>
        <w:ind w:left="495" w:hanging="495"/>
      </w:pPr>
      <w:rPr>
        <w:rFonts w:hint="default"/>
      </w:rPr>
    </w:lvl>
    <w:lvl w:ilvl="1">
      <w:start w:val="2"/>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23" w15:restartNumberingAfterBreak="0">
    <w:nsid w:val="6A4070A0"/>
    <w:multiLevelType w:val="multilevel"/>
    <w:tmpl w:val="36129FB6"/>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4680" w:hanging="108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24" w15:restartNumberingAfterBreak="0">
    <w:nsid w:val="6BD801DC"/>
    <w:multiLevelType w:val="multilevel"/>
    <w:tmpl w:val="F57AD932"/>
    <w:lvl w:ilvl="0">
      <w:start w:val="3"/>
      <w:numFmt w:val="decimal"/>
      <w:lvlText w:val="%1."/>
      <w:lvlJc w:val="left"/>
      <w:pPr>
        <w:ind w:left="405" w:hanging="405"/>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5" w15:restartNumberingAfterBreak="0">
    <w:nsid w:val="6D047C5F"/>
    <w:multiLevelType w:val="hybridMultilevel"/>
    <w:tmpl w:val="4D12198E"/>
    <w:lvl w:ilvl="0" w:tplc="61F0D058">
      <w:start w:val="1"/>
      <w:numFmt w:val="lowerRoman"/>
      <w:lvlText w:val="%1)"/>
      <w:lvlJc w:val="left"/>
      <w:pPr>
        <w:ind w:left="1428" w:hanging="720"/>
      </w:pPr>
      <w:rPr>
        <w:rFonts w:hint="default"/>
      </w:rPr>
    </w:lvl>
    <w:lvl w:ilvl="1" w:tplc="04090019">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6" w15:restartNumberingAfterBreak="0">
    <w:nsid w:val="7DFD24FB"/>
    <w:multiLevelType w:val="hybridMultilevel"/>
    <w:tmpl w:val="BA0631CA"/>
    <w:lvl w:ilvl="0" w:tplc="280A0005">
      <w:start w:val="1"/>
      <w:numFmt w:val="bullet"/>
      <w:lvlText w:val=""/>
      <w:lvlJc w:val="left"/>
      <w:pPr>
        <w:ind w:left="2136" w:hanging="360"/>
      </w:pPr>
      <w:rPr>
        <w:rFonts w:ascii="Wingdings" w:hAnsi="Wingdings" w:hint="default"/>
      </w:rPr>
    </w:lvl>
    <w:lvl w:ilvl="1" w:tplc="280A0003" w:tentative="1">
      <w:start w:val="1"/>
      <w:numFmt w:val="bullet"/>
      <w:lvlText w:val="o"/>
      <w:lvlJc w:val="left"/>
      <w:pPr>
        <w:ind w:left="2856" w:hanging="360"/>
      </w:pPr>
      <w:rPr>
        <w:rFonts w:ascii="Courier New" w:hAnsi="Courier New" w:cs="Courier New" w:hint="default"/>
      </w:rPr>
    </w:lvl>
    <w:lvl w:ilvl="2" w:tplc="280A0005" w:tentative="1">
      <w:start w:val="1"/>
      <w:numFmt w:val="bullet"/>
      <w:lvlText w:val=""/>
      <w:lvlJc w:val="left"/>
      <w:pPr>
        <w:ind w:left="3576" w:hanging="360"/>
      </w:pPr>
      <w:rPr>
        <w:rFonts w:ascii="Wingdings" w:hAnsi="Wingdings" w:hint="default"/>
      </w:rPr>
    </w:lvl>
    <w:lvl w:ilvl="3" w:tplc="280A0001" w:tentative="1">
      <w:start w:val="1"/>
      <w:numFmt w:val="bullet"/>
      <w:lvlText w:val=""/>
      <w:lvlJc w:val="left"/>
      <w:pPr>
        <w:ind w:left="4296" w:hanging="360"/>
      </w:pPr>
      <w:rPr>
        <w:rFonts w:ascii="Symbol" w:hAnsi="Symbol" w:hint="default"/>
      </w:rPr>
    </w:lvl>
    <w:lvl w:ilvl="4" w:tplc="280A0003" w:tentative="1">
      <w:start w:val="1"/>
      <w:numFmt w:val="bullet"/>
      <w:lvlText w:val="o"/>
      <w:lvlJc w:val="left"/>
      <w:pPr>
        <w:ind w:left="5016" w:hanging="360"/>
      </w:pPr>
      <w:rPr>
        <w:rFonts w:ascii="Courier New" w:hAnsi="Courier New" w:cs="Courier New" w:hint="default"/>
      </w:rPr>
    </w:lvl>
    <w:lvl w:ilvl="5" w:tplc="280A0005" w:tentative="1">
      <w:start w:val="1"/>
      <w:numFmt w:val="bullet"/>
      <w:lvlText w:val=""/>
      <w:lvlJc w:val="left"/>
      <w:pPr>
        <w:ind w:left="5736" w:hanging="360"/>
      </w:pPr>
      <w:rPr>
        <w:rFonts w:ascii="Wingdings" w:hAnsi="Wingdings" w:hint="default"/>
      </w:rPr>
    </w:lvl>
    <w:lvl w:ilvl="6" w:tplc="280A0001" w:tentative="1">
      <w:start w:val="1"/>
      <w:numFmt w:val="bullet"/>
      <w:lvlText w:val=""/>
      <w:lvlJc w:val="left"/>
      <w:pPr>
        <w:ind w:left="6456" w:hanging="360"/>
      </w:pPr>
      <w:rPr>
        <w:rFonts w:ascii="Symbol" w:hAnsi="Symbol" w:hint="default"/>
      </w:rPr>
    </w:lvl>
    <w:lvl w:ilvl="7" w:tplc="280A0003" w:tentative="1">
      <w:start w:val="1"/>
      <w:numFmt w:val="bullet"/>
      <w:lvlText w:val="o"/>
      <w:lvlJc w:val="left"/>
      <w:pPr>
        <w:ind w:left="7176" w:hanging="360"/>
      </w:pPr>
      <w:rPr>
        <w:rFonts w:ascii="Courier New" w:hAnsi="Courier New" w:cs="Courier New" w:hint="default"/>
      </w:rPr>
    </w:lvl>
    <w:lvl w:ilvl="8" w:tplc="280A0005" w:tentative="1">
      <w:start w:val="1"/>
      <w:numFmt w:val="bullet"/>
      <w:lvlText w:val=""/>
      <w:lvlJc w:val="left"/>
      <w:pPr>
        <w:ind w:left="7896" w:hanging="360"/>
      </w:pPr>
      <w:rPr>
        <w:rFonts w:ascii="Wingdings" w:hAnsi="Wingdings" w:hint="default"/>
      </w:rPr>
    </w:lvl>
  </w:abstractNum>
  <w:num w:numId="1">
    <w:abstractNumId w:val="23"/>
  </w:num>
  <w:num w:numId="2">
    <w:abstractNumId w:val="6"/>
  </w:num>
  <w:num w:numId="3">
    <w:abstractNumId w:val="12"/>
  </w:num>
  <w:num w:numId="4">
    <w:abstractNumId w:val="9"/>
  </w:num>
  <w:num w:numId="5">
    <w:abstractNumId w:val="14"/>
  </w:num>
  <w:num w:numId="6">
    <w:abstractNumId w:val="4"/>
  </w:num>
  <w:num w:numId="7">
    <w:abstractNumId w:val="7"/>
  </w:num>
  <w:num w:numId="8">
    <w:abstractNumId w:val="17"/>
  </w:num>
  <w:num w:numId="9">
    <w:abstractNumId w:val="3"/>
  </w:num>
  <w:num w:numId="10">
    <w:abstractNumId w:val="22"/>
  </w:num>
  <w:num w:numId="11">
    <w:abstractNumId w:val="11"/>
  </w:num>
  <w:num w:numId="12">
    <w:abstractNumId w:val="0"/>
  </w:num>
  <w:num w:numId="13">
    <w:abstractNumId w:val="21"/>
  </w:num>
  <w:num w:numId="14">
    <w:abstractNumId w:val="20"/>
  </w:num>
  <w:num w:numId="15">
    <w:abstractNumId w:val="13"/>
  </w:num>
  <w:num w:numId="16">
    <w:abstractNumId w:val="2"/>
  </w:num>
  <w:num w:numId="17">
    <w:abstractNumId w:val="26"/>
  </w:num>
  <w:num w:numId="18">
    <w:abstractNumId w:val="5"/>
  </w:num>
  <w:num w:numId="19">
    <w:abstractNumId w:val="15"/>
  </w:num>
  <w:num w:numId="20">
    <w:abstractNumId w:val="8"/>
  </w:num>
  <w:num w:numId="21">
    <w:abstractNumId w:val="16"/>
  </w:num>
  <w:num w:numId="22">
    <w:abstractNumId w:val="25"/>
  </w:num>
  <w:num w:numId="23">
    <w:abstractNumId w:val="23"/>
  </w:num>
  <w:num w:numId="24">
    <w:abstractNumId w:val="19"/>
  </w:num>
  <w:num w:numId="25">
    <w:abstractNumId w:val="18"/>
  </w:num>
  <w:num w:numId="26">
    <w:abstractNumId w:val="24"/>
  </w:num>
  <w:num w:numId="27">
    <w:abstractNumId w:val="10"/>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E95"/>
    <w:rsid w:val="00004315"/>
    <w:rsid w:val="00012FE4"/>
    <w:rsid w:val="0001604D"/>
    <w:rsid w:val="0001639F"/>
    <w:rsid w:val="00021D56"/>
    <w:rsid w:val="00023237"/>
    <w:rsid w:val="00024894"/>
    <w:rsid w:val="000262C5"/>
    <w:rsid w:val="000265D2"/>
    <w:rsid w:val="00034697"/>
    <w:rsid w:val="000428C0"/>
    <w:rsid w:val="00045828"/>
    <w:rsid w:val="00055D0A"/>
    <w:rsid w:val="00056F3F"/>
    <w:rsid w:val="00065216"/>
    <w:rsid w:val="000658D4"/>
    <w:rsid w:val="000718F6"/>
    <w:rsid w:val="00071C32"/>
    <w:rsid w:val="00077D50"/>
    <w:rsid w:val="0008020F"/>
    <w:rsid w:val="000825F2"/>
    <w:rsid w:val="00092238"/>
    <w:rsid w:val="00096F80"/>
    <w:rsid w:val="00097019"/>
    <w:rsid w:val="000A0190"/>
    <w:rsid w:val="000A05D2"/>
    <w:rsid w:val="000A71F8"/>
    <w:rsid w:val="000A7674"/>
    <w:rsid w:val="000B18C6"/>
    <w:rsid w:val="000B2469"/>
    <w:rsid w:val="000B58E7"/>
    <w:rsid w:val="000B5C96"/>
    <w:rsid w:val="000B70E8"/>
    <w:rsid w:val="000C49AC"/>
    <w:rsid w:val="000C5379"/>
    <w:rsid w:val="000C7397"/>
    <w:rsid w:val="000D0AC1"/>
    <w:rsid w:val="000D171B"/>
    <w:rsid w:val="000D6A1D"/>
    <w:rsid w:val="000E3A25"/>
    <w:rsid w:val="000E47F9"/>
    <w:rsid w:val="000E5BB9"/>
    <w:rsid w:val="000F1BE0"/>
    <w:rsid w:val="000F7FE3"/>
    <w:rsid w:val="00103046"/>
    <w:rsid w:val="00110BEC"/>
    <w:rsid w:val="00112B61"/>
    <w:rsid w:val="00113517"/>
    <w:rsid w:val="0012064D"/>
    <w:rsid w:val="001209F2"/>
    <w:rsid w:val="00126DD1"/>
    <w:rsid w:val="001364C2"/>
    <w:rsid w:val="00140710"/>
    <w:rsid w:val="001414B8"/>
    <w:rsid w:val="0014582B"/>
    <w:rsid w:val="00151B65"/>
    <w:rsid w:val="00151ECE"/>
    <w:rsid w:val="00155757"/>
    <w:rsid w:val="00157E17"/>
    <w:rsid w:val="00162CE3"/>
    <w:rsid w:val="00163617"/>
    <w:rsid w:val="00163CAD"/>
    <w:rsid w:val="0016417A"/>
    <w:rsid w:val="00171A12"/>
    <w:rsid w:val="001759F0"/>
    <w:rsid w:val="00180EA3"/>
    <w:rsid w:val="00182EAD"/>
    <w:rsid w:val="001832CC"/>
    <w:rsid w:val="00185491"/>
    <w:rsid w:val="0019011F"/>
    <w:rsid w:val="001A1F83"/>
    <w:rsid w:val="001A62ED"/>
    <w:rsid w:val="001B233C"/>
    <w:rsid w:val="001B373E"/>
    <w:rsid w:val="001B42A5"/>
    <w:rsid w:val="001B72DA"/>
    <w:rsid w:val="001C271B"/>
    <w:rsid w:val="001C6FCA"/>
    <w:rsid w:val="001D1D86"/>
    <w:rsid w:val="001D3764"/>
    <w:rsid w:val="001D4063"/>
    <w:rsid w:val="001D4280"/>
    <w:rsid w:val="001D522A"/>
    <w:rsid w:val="001E399F"/>
    <w:rsid w:val="001E56A9"/>
    <w:rsid w:val="001F757C"/>
    <w:rsid w:val="001F7B78"/>
    <w:rsid w:val="00203C05"/>
    <w:rsid w:val="002121CA"/>
    <w:rsid w:val="002133EA"/>
    <w:rsid w:val="00214C33"/>
    <w:rsid w:val="0022078F"/>
    <w:rsid w:val="0022271F"/>
    <w:rsid w:val="00223FC7"/>
    <w:rsid w:val="00230116"/>
    <w:rsid w:val="00230AD5"/>
    <w:rsid w:val="00232A33"/>
    <w:rsid w:val="00234AA8"/>
    <w:rsid w:val="00243008"/>
    <w:rsid w:val="00246A34"/>
    <w:rsid w:val="00251233"/>
    <w:rsid w:val="00252ED3"/>
    <w:rsid w:val="00256364"/>
    <w:rsid w:val="00256AD5"/>
    <w:rsid w:val="00261026"/>
    <w:rsid w:val="0026139A"/>
    <w:rsid w:val="00264090"/>
    <w:rsid w:val="00264523"/>
    <w:rsid w:val="002653D8"/>
    <w:rsid w:val="002709D9"/>
    <w:rsid w:val="00273E32"/>
    <w:rsid w:val="00274A33"/>
    <w:rsid w:val="00274F8A"/>
    <w:rsid w:val="00283287"/>
    <w:rsid w:val="002903A0"/>
    <w:rsid w:val="002928BD"/>
    <w:rsid w:val="00293EE5"/>
    <w:rsid w:val="00293F87"/>
    <w:rsid w:val="002A36A5"/>
    <w:rsid w:val="002A5388"/>
    <w:rsid w:val="002A6CA7"/>
    <w:rsid w:val="002A7EE6"/>
    <w:rsid w:val="002B1C1B"/>
    <w:rsid w:val="002B2149"/>
    <w:rsid w:val="002B73B5"/>
    <w:rsid w:val="002C26F1"/>
    <w:rsid w:val="002C5116"/>
    <w:rsid w:val="002C7BBF"/>
    <w:rsid w:val="002C7F73"/>
    <w:rsid w:val="002D07DB"/>
    <w:rsid w:val="002D1C94"/>
    <w:rsid w:val="002D28AE"/>
    <w:rsid w:val="002D3989"/>
    <w:rsid w:val="002D399A"/>
    <w:rsid w:val="002D3F88"/>
    <w:rsid w:val="002E2268"/>
    <w:rsid w:val="002E2C3B"/>
    <w:rsid w:val="002E7CD3"/>
    <w:rsid w:val="002F1376"/>
    <w:rsid w:val="002F44D5"/>
    <w:rsid w:val="002F64AF"/>
    <w:rsid w:val="002F6B2E"/>
    <w:rsid w:val="002F769C"/>
    <w:rsid w:val="002F7FCC"/>
    <w:rsid w:val="003000F1"/>
    <w:rsid w:val="003021F7"/>
    <w:rsid w:val="00302CEA"/>
    <w:rsid w:val="00305202"/>
    <w:rsid w:val="003061FE"/>
    <w:rsid w:val="00313089"/>
    <w:rsid w:val="00313AF0"/>
    <w:rsid w:val="0031580E"/>
    <w:rsid w:val="00315A76"/>
    <w:rsid w:val="00315E0A"/>
    <w:rsid w:val="00325754"/>
    <w:rsid w:val="00330AE5"/>
    <w:rsid w:val="00330B05"/>
    <w:rsid w:val="003314FF"/>
    <w:rsid w:val="00333033"/>
    <w:rsid w:val="00337F5D"/>
    <w:rsid w:val="003404DD"/>
    <w:rsid w:val="00341012"/>
    <w:rsid w:val="00341F44"/>
    <w:rsid w:val="00341F5A"/>
    <w:rsid w:val="00345A2A"/>
    <w:rsid w:val="00346628"/>
    <w:rsid w:val="003471C7"/>
    <w:rsid w:val="003474A1"/>
    <w:rsid w:val="00351EB1"/>
    <w:rsid w:val="0035444A"/>
    <w:rsid w:val="00356366"/>
    <w:rsid w:val="0036365C"/>
    <w:rsid w:val="00363F21"/>
    <w:rsid w:val="00366FC6"/>
    <w:rsid w:val="00371322"/>
    <w:rsid w:val="0037672E"/>
    <w:rsid w:val="00381BEF"/>
    <w:rsid w:val="00385B22"/>
    <w:rsid w:val="0038648A"/>
    <w:rsid w:val="00387281"/>
    <w:rsid w:val="003914E3"/>
    <w:rsid w:val="003920C8"/>
    <w:rsid w:val="00395F0D"/>
    <w:rsid w:val="003A23BF"/>
    <w:rsid w:val="003A3B5C"/>
    <w:rsid w:val="003A55B2"/>
    <w:rsid w:val="003B03D1"/>
    <w:rsid w:val="003C3135"/>
    <w:rsid w:val="003C5CAA"/>
    <w:rsid w:val="003C7523"/>
    <w:rsid w:val="003D3C52"/>
    <w:rsid w:val="003E32B4"/>
    <w:rsid w:val="003E4E6F"/>
    <w:rsid w:val="003F22F8"/>
    <w:rsid w:val="003F7A22"/>
    <w:rsid w:val="0040231E"/>
    <w:rsid w:val="0040636A"/>
    <w:rsid w:val="004142A3"/>
    <w:rsid w:val="004146DB"/>
    <w:rsid w:val="004171A9"/>
    <w:rsid w:val="00420A74"/>
    <w:rsid w:val="00423854"/>
    <w:rsid w:val="0043015A"/>
    <w:rsid w:val="004403B3"/>
    <w:rsid w:val="00442066"/>
    <w:rsid w:val="00442F7D"/>
    <w:rsid w:val="004439B7"/>
    <w:rsid w:val="004439C2"/>
    <w:rsid w:val="0045006B"/>
    <w:rsid w:val="004539D3"/>
    <w:rsid w:val="00460191"/>
    <w:rsid w:val="00466696"/>
    <w:rsid w:val="00467043"/>
    <w:rsid w:val="004672B0"/>
    <w:rsid w:val="0047112D"/>
    <w:rsid w:val="00473474"/>
    <w:rsid w:val="004734E7"/>
    <w:rsid w:val="004859EF"/>
    <w:rsid w:val="00486C62"/>
    <w:rsid w:val="0049307F"/>
    <w:rsid w:val="00494D29"/>
    <w:rsid w:val="004959CA"/>
    <w:rsid w:val="00496A1A"/>
    <w:rsid w:val="004A32D8"/>
    <w:rsid w:val="004A3E09"/>
    <w:rsid w:val="004C1700"/>
    <w:rsid w:val="004C2DB9"/>
    <w:rsid w:val="004D263B"/>
    <w:rsid w:val="004D3C5C"/>
    <w:rsid w:val="004D3C87"/>
    <w:rsid w:val="004D5511"/>
    <w:rsid w:val="004D5715"/>
    <w:rsid w:val="004E5863"/>
    <w:rsid w:val="004F0C61"/>
    <w:rsid w:val="004F0D79"/>
    <w:rsid w:val="004F324E"/>
    <w:rsid w:val="00502D84"/>
    <w:rsid w:val="00505B3E"/>
    <w:rsid w:val="00506BC8"/>
    <w:rsid w:val="00507A23"/>
    <w:rsid w:val="005105BC"/>
    <w:rsid w:val="00514A57"/>
    <w:rsid w:val="00521901"/>
    <w:rsid w:val="00530B4F"/>
    <w:rsid w:val="005411C0"/>
    <w:rsid w:val="0054128B"/>
    <w:rsid w:val="0054387E"/>
    <w:rsid w:val="005446F3"/>
    <w:rsid w:val="00546C60"/>
    <w:rsid w:val="00552D9A"/>
    <w:rsid w:val="00553BC5"/>
    <w:rsid w:val="005552DB"/>
    <w:rsid w:val="0055678C"/>
    <w:rsid w:val="00556F74"/>
    <w:rsid w:val="00562708"/>
    <w:rsid w:val="0056396C"/>
    <w:rsid w:val="00565A20"/>
    <w:rsid w:val="00565B23"/>
    <w:rsid w:val="0056698E"/>
    <w:rsid w:val="005674FD"/>
    <w:rsid w:val="00567F75"/>
    <w:rsid w:val="00571AA7"/>
    <w:rsid w:val="00572800"/>
    <w:rsid w:val="00572B8E"/>
    <w:rsid w:val="00577078"/>
    <w:rsid w:val="00581645"/>
    <w:rsid w:val="00597C6E"/>
    <w:rsid w:val="005A1106"/>
    <w:rsid w:val="005A3887"/>
    <w:rsid w:val="005A5A3E"/>
    <w:rsid w:val="005A733B"/>
    <w:rsid w:val="005B19D8"/>
    <w:rsid w:val="005B27B3"/>
    <w:rsid w:val="005B6F61"/>
    <w:rsid w:val="005E7E6E"/>
    <w:rsid w:val="005F200F"/>
    <w:rsid w:val="005F5EA1"/>
    <w:rsid w:val="005F7D8C"/>
    <w:rsid w:val="006042ED"/>
    <w:rsid w:val="00605B9F"/>
    <w:rsid w:val="006141B4"/>
    <w:rsid w:val="00615542"/>
    <w:rsid w:val="006174F4"/>
    <w:rsid w:val="00623A95"/>
    <w:rsid w:val="006323C5"/>
    <w:rsid w:val="0063514A"/>
    <w:rsid w:val="0064126D"/>
    <w:rsid w:val="006504AD"/>
    <w:rsid w:val="00651389"/>
    <w:rsid w:val="006542C8"/>
    <w:rsid w:val="00663B99"/>
    <w:rsid w:val="006650AE"/>
    <w:rsid w:val="0069249C"/>
    <w:rsid w:val="00694C60"/>
    <w:rsid w:val="006A11C7"/>
    <w:rsid w:val="006A1422"/>
    <w:rsid w:val="006A1DF5"/>
    <w:rsid w:val="006A336E"/>
    <w:rsid w:val="006A3F29"/>
    <w:rsid w:val="006A747A"/>
    <w:rsid w:val="006B1FB3"/>
    <w:rsid w:val="006B2DC4"/>
    <w:rsid w:val="006B30F6"/>
    <w:rsid w:val="006B6FEB"/>
    <w:rsid w:val="006C4DFD"/>
    <w:rsid w:val="006C6F75"/>
    <w:rsid w:val="006C7174"/>
    <w:rsid w:val="006E0E66"/>
    <w:rsid w:val="006E6A83"/>
    <w:rsid w:val="006F0B6D"/>
    <w:rsid w:val="006F25F9"/>
    <w:rsid w:val="006F2CAB"/>
    <w:rsid w:val="006F3B70"/>
    <w:rsid w:val="006F4E0C"/>
    <w:rsid w:val="006F5FE9"/>
    <w:rsid w:val="006F7DE9"/>
    <w:rsid w:val="007000C9"/>
    <w:rsid w:val="00702164"/>
    <w:rsid w:val="00704A74"/>
    <w:rsid w:val="00704BF7"/>
    <w:rsid w:val="007064E1"/>
    <w:rsid w:val="00710D5B"/>
    <w:rsid w:val="00714072"/>
    <w:rsid w:val="0071441B"/>
    <w:rsid w:val="0071552D"/>
    <w:rsid w:val="0071737C"/>
    <w:rsid w:val="00721914"/>
    <w:rsid w:val="00731432"/>
    <w:rsid w:val="007361E8"/>
    <w:rsid w:val="00741B8D"/>
    <w:rsid w:val="00743B2C"/>
    <w:rsid w:val="0074595C"/>
    <w:rsid w:val="00747255"/>
    <w:rsid w:val="00750CF5"/>
    <w:rsid w:val="00752B91"/>
    <w:rsid w:val="00752FE0"/>
    <w:rsid w:val="007601CB"/>
    <w:rsid w:val="00770EA9"/>
    <w:rsid w:val="007722A9"/>
    <w:rsid w:val="00772491"/>
    <w:rsid w:val="00784060"/>
    <w:rsid w:val="00787812"/>
    <w:rsid w:val="00792213"/>
    <w:rsid w:val="007A1264"/>
    <w:rsid w:val="007A46FA"/>
    <w:rsid w:val="007A4DF7"/>
    <w:rsid w:val="007A5725"/>
    <w:rsid w:val="007B09E3"/>
    <w:rsid w:val="007B2BEC"/>
    <w:rsid w:val="007B5244"/>
    <w:rsid w:val="007B6479"/>
    <w:rsid w:val="007C4D96"/>
    <w:rsid w:val="007C699D"/>
    <w:rsid w:val="007D77AB"/>
    <w:rsid w:val="007D7A8B"/>
    <w:rsid w:val="007E6AE8"/>
    <w:rsid w:val="007F24D6"/>
    <w:rsid w:val="007F3015"/>
    <w:rsid w:val="007F57F5"/>
    <w:rsid w:val="00800283"/>
    <w:rsid w:val="008002F3"/>
    <w:rsid w:val="008003B7"/>
    <w:rsid w:val="008026A2"/>
    <w:rsid w:val="00805194"/>
    <w:rsid w:val="00805AD9"/>
    <w:rsid w:val="00810F4F"/>
    <w:rsid w:val="0081408C"/>
    <w:rsid w:val="0081415D"/>
    <w:rsid w:val="008161C1"/>
    <w:rsid w:val="00820D78"/>
    <w:rsid w:val="008219BF"/>
    <w:rsid w:val="008324A7"/>
    <w:rsid w:val="00832E95"/>
    <w:rsid w:val="00833E5F"/>
    <w:rsid w:val="00836D84"/>
    <w:rsid w:val="00845923"/>
    <w:rsid w:val="00847D75"/>
    <w:rsid w:val="00847E36"/>
    <w:rsid w:val="008520AD"/>
    <w:rsid w:val="008525EA"/>
    <w:rsid w:val="0085480D"/>
    <w:rsid w:val="00855808"/>
    <w:rsid w:val="00855AED"/>
    <w:rsid w:val="00863D7D"/>
    <w:rsid w:val="008735D0"/>
    <w:rsid w:val="00873FED"/>
    <w:rsid w:val="00875492"/>
    <w:rsid w:val="00875E2B"/>
    <w:rsid w:val="00880212"/>
    <w:rsid w:val="0088072A"/>
    <w:rsid w:val="008833EF"/>
    <w:rsid w:val="008840E2"/>
    <w:rsid w:val="0089333A"/>
    <w:rsid w:val="00893843"/>
    <w:rsid w:val="00894D62"/>
    <w:rsid w:val="00896390"/>
    <w:rsid w:val="008A6421"/>
    <w:rsid w:val="008A6AA7"/>
    <w:rsid w:val="008B0740"/>
    <w:rsid w:val="008B122D"/>
    <w:rsid w:val="008B21CA"/>
    <w:rsid w:val="008B3373"/>
    <w:rsid w:val="008B429B"/>
    <w:rsid w:val="008B77D2"/>
    <w:rsid w:val="008C08AE"/>
    <w:rsid w:val="008C0A6F"/>
    <w:rsid w:val="008C2560"/>
    <w:rsid w:val="008C2706"/>
    <w:rsid w:val="008C2C47"/>
    <w:rsid w:val="008D2944"/>
    <w:rsid w:val="008D4D2E"/>
    <w:rsid w:val="008E014A"/>
    <w:rsid w:val="008E0969"/>
    <w:rsid w:val="008E0CDC"/>
    <w:rsid w:val="008E1772"/>
    <w:rsid w:val="008E271D"/>
    <w:rsid w:val="008E2ECB"/>
    <w:rsid w:val="008E7A80"/>
    <w:rsid w:val="008F294F"/>
    <w:rsid w:val="008F7549"/>
    <w:rsid w:val="009110FD"/>
    <w:rsid w:val="009115B7"/>
    <w:rsid w:val="00911AEF"/>
    <w:rsid w:val="00915DBC"/>
    <w:rsid w:val="00917CD7"/>
    <w:rsid w:val="00921459"/>
    <w:rsid w:val="00923919"/>
    <w:rsid w:val="009247C7"/>
    <w:rsid w:val="00926E9D"/>
    <w:rsid w:val="0093340E"/>
    <w:rsid w:val="0093578E"/>
    <w:rsid w:val="009363EE"/>
    <w:rsid w:val="00940005"/>
    <w:rsid w:val="00944845"/>
    <w:rsid w:val="00965E4A"/>
    <w:rsid w:val="00967ACF"/>
    <w:rsid w:val="00971CA6"/>
    <w:rsid w:val="009720B2"/>
    <w:rsid w:val="009738DF"/>
    <w:rsid w:val="009740E3"/>
    <w:rsid w:val="00974AB6"/>
    <w:rsid w:val="00982520"/>
    <w:rsid w:val="0098280D"/>
    <w:rsid w:val="009920FA"/>
    <w:rsid w:val="009924F3"/>
    <w:rsid w:val="00994BE3"/>
    <w:rsid w:val="009956A4"/>
    <w:rsid w:val="009A3F62"/>
    <w:rsid w:val="009B2214"/>
    <w:rsid w:val="009B3481"/>
    <w:rsid w:val="009B38BD"/>
    <w:rsid w:val="009B79EC"/>
    <w:rsid w:val="009B7D07"/>
    <w:rsid w:val="009C4331"/>
    <w:rsid w:val="009D4068"/>
    <w:rsid w:val="009D641A"/>
    <w:rsid w:val="009E15F0"/>
    <w:rsid w:val="009E1C9C"/>
    <w:rsid w:val="009E247D"/>
    <w:rsid w:val="009E2EEE"/>
    <w:rsid w:val="009E3EED"/>
    <w:rsid w:val="009F1882"/>
    <w:rsid w:val="009F2E14"/>
    <w:rsid w:val="009F715D"/>
    <w:rsid w:val="009F7B11"/>
    <w:rsid w:val="00A00D0F"/>
    <w:rsid w:val="00A0797B"/>
    <w:rsid w:val="00A07F12"/>
    <w:rsid w:val="00A13891"/>
    <w:rsid w:val="00A147A3"/>
    <w:rsid w:val="00A169B6"/>
    <w:rsid w:val="00A20D67"/>
    <w:rsid w:val="00A21AF7"/>
    <w:rsid w:val="00A2308A"/>
    <w:rsid w:val="00A23ACC"/>
    <w:rsid w:val="00A279F1"/>
    <w:rsid w:val="00A3088E"/>
    <w:rsid w:val="00A32C90"/>
    <w:rsid w:val="00A33283"/>
    <w:rsid w:val="00A3501B"/>
    <w:rsid w:val="00A358C0"/>
    <w:rsid w:val="00A36011"/>
    <w:rsid w:val="00A4487D"/>
    <w:rsid w:val="00A50254"/>
    <w:rsid w:val="00A517DC"/>
    <w:rsid w:val="00A616EF"/>
    <w:rsid w:val="00A71910"/>
    <w:rsid w:val="00A72212"/>
    <w:rsid w:val="00A724F9"/>
    <w:rsid w:val="00A72B57"/>
    <w:rsid w:val="00A800BD"/>
    <w:rsid w:val="00A811CD"/>
    <w:rsid w:val="00A83638"/>
    <w:rsid w:val="00A85DA2"/>
    <w:rsid w:val="00A90EF4"/>
    <w:rsid w:val="00A92F69"/>
    <w:rsid w:val="00A9341D"/>
    <w:rsid w:val="00A9548F"/>
    <w:rsid w:val="00AA1C35"/>
    <w:rsid w:val="00AA3207"/>
    <w:rsid w:val="00AA619C"/>
    <w:rsid w:val="00AA6AB7"/>
    <w:rsid w:val="00AA765C"/>
    <w:rsid w:val="00AB629A"/>
    <w:rsid w:val="00AC2F6B"/>
    <w:rsid w:val="00AC3B47"/>
    <w:rsid w:val="00AC4489"/>
    <w:rsid w:val="00AC5E09"/>
    <w:rsid w:val="00AC71A7"/>
    <w:rsid w:val="00AD2F2E"/>
    <w:rsid w:val="00AD3E8A"/>
    <w:rsid w:val="00AD44EE"/>
    <w:rsid w:val="00AD70C3"/>
    <w:rsid w:val="00AD73F0"/>
    <w:rsid w:val="00AD777E"/>
    <w:rsid w:val="00AE0544"/>
    <w:rsid w:val="00AE15C4"/>
    <w:rsid w:val="00AE2089"/>
    <w:rsid w:val="00AE26E5"/>
    <w:rsid w:val="00AF0B95"/>
    <w:rsid w:val="00AF271C"/>
    <w:rsid w:val="00AF286F"/>
    <w:rsid w:val="00AF3294"/>
    <w:rsid w:val="00AF6FC5"/>
    <w:rsid w:val="00B021B4"/>
    <w:rsid w:val="00B04B49"/>
    <w:rsid w:val="00B04BF1"/>
    <w:rsid w:val="00B05042"/>
    <w:rsid w:val="00B1523E"/>
    <w:rsid w:val="00B15EF6"/>
    <w:rsid w:val="00B232A0"/>
    <w:rsid w:val="00B314E2"/>
    <w:rsid w:val="00B41A8C"/>
    <w:rsid w:val="00B453A7"/>
    <w:rsid w:val="00B47B4F"/>
    <w:rsid w:val="00B549B1"/>
    <w:rsid w:val="00B551A8"/>
    <w:rsid w:val="00B6206B"/>
    <w:rsid w:val="00B66023"/>
    <w:rsid w:val="00B67FB9"/>
    <w:rsid w:val="00B718D8"/>
    <w:rsid w:val="00B746B5"/>
    <w:rsid w:val="00B76138"/>
    <w:rsid w:val="00B82FE5"/>
    <w:rsid w:val="00B9007D"/>
    <w:rsid w:val="00B90D8C"/>
    <w:rsid w:val="00B914A4"/>
    <w:rsid w:val="00B9274A"/>
    <w:rsid w:val="00B9425A"/>
    <w:rsid w:val="00B94B4F"/>
    <w:rsid w:val="00B973CF"/>
    <w:rsid w:val="00B97909"/>
    <w:rsid w:val="00BA26E1"/>
    <w:rsid w:val="00BB138D"/>
    <w:rsid w:val="00BB3BAA"/>
    <w:rsid w:val="00BB4573"/>
    <w:rsid w:val="00BB76BF"/>
    <w:rsid w:val="00BC0834"/>
    <w:rsid w:val="00BC5545"/>
    <w:rsid w:val="00BD005C"/>
    <w:rsid w:val="00BD1FD6"/>
    <w:rsid w:val="00BE1BD5"/>
    <w:rsid w:val="00BE6770"/>
    <w:rsid w:val="00BF1CF5"/>
    <w:rsid w:val="00BF1F9D"/>
    <w:rsid w:val="00BF4D52"/>
    <w:rsid w:val="00BF502E"/>
    <w:rsid w:val="00BF7F16"/>
    <w:rsid w:val="00C06B61"/>
    <w:rsid w:val="00C105FC"/>
    <w:rsid w:val="00C11957"/>
    <w:rsid w:val="00C12700"/>
    <w:rsid w:val="00C1395A"/>
    <w:rsid w:val="00C149FC"/>
    <w:rsid w:val="00C16634"/>
    <w:rsid w:val="00C17F03"/>
    <w:rsid w:val="00C21DE5"/>
    <w:rsid w:val="00C221A5"/>
    <w:rsid w:val="00C25BA3"/>
    <w:rsid w:val="00C301E8"/>
    <w:rsid w:val="00C3298C"/>
    <w:rsid w:val="00C32FB6"/>
    <w:rsid w:val="00C33598"/>
    <w:rsid w:val="00C347F2"/>
    <w:rsid w:val="00C433BB"/>
    <w:rsid w:val="00C5348F"/>
    <w:rsid w:val="00C6315B"/>
    <w:rsid w:val="00C66505"/>
    <w:rsid w:val="00C67932"/>
    <w:rsid w:val="00C72FD3"/>
    <w:rsid w:val="00C74612"/>
    <w:rsid w:val="00C76C6F"/>
    <w:rsid w:val="00C8130F"/>
    <w:rsid w:val="00C901A1"/>
    <w:rsid w:val="00C921D4"/>
    <w:rsid w:val="00C97122"/>
    <w:rsid w:val="00C9758F"/>
    <w:rsid w:val="00CA154E"/>
    <w:rsid w:val="00CA699A"/>
    <w:rsid w:val="00CA6EC8"/>
    <w:rsid w:val="00CC1667"/>
    <w:rsid w:val="00CC3194"/>
    <w:rsid w:val="00CD707F"/>
    <w:rsid w:val="00CE6007"/>
    <w:rsid w:val="00CE6935"/>
    <w:rsid w:val="00CE7185"/>
    <w:rsid w:val="00CF55C0"/>
    <w:rsid w:val="00CF6551"/>
    <w:rsid w:val="00CF7FC9"/>
    <w:rsid w:val="00D013BF"/>
    <w:rsid w:val="00D024C0"/>
    <w:rsid w:val="00D043BC"/>
    <w:rsid w:val="00D048CD"/>
    <w:rsid w:val="00D0546A"/>
    <w:rsid w:val="00D12653"/>
    <w:rsid w:val="00D27570"/>
    <w:rsid w:val="00D27B7F"/>
    <w:rsid w:val="00D316A7"/>
    <w:rsid w:val="00D3457A"/>
    <w:rsid w:val="00D35F71"/>
    <w:rsid w:val="00D40FB5"/>
    <w:rsid w:val="00D41149"/>
    <w:rsid w:val="00D4265B"/>
    <w:rsid w:val="00D431B6"/>
    <w:rsid w:val="00D5055E"/>
    <w:rsid w:val="00D63196"/>
    <w:rsid w:val="00D64EF5"/>
    <w:rsid w:val="00D76540"/>
    <w:rsid w:val="00D82C96"/>
    <w:rsid w:val="00D842BF"/>
    <w:rsid w:val="00D877F8"/>
    <w:rsid w:val="00D914C2"/>
    <w:rsid w:val="00D94D58"/>
    <w:rsid w:val="00D962BA"/>
    <w:rsid w:val="00DA2B7F"/>
    <w:rsid w:val="00DA3ED0"/>
    <w:rsid w:val="00DA552C"/>
    <w:rsid w:val="00DA5903"/>
    <w:rsid w:val="00DA5D94"/>
    <w:rsid w:val="00DA5EB1"/>
    <w:rsid w:val="00DA767C"/>
    <w:rsid w:val="00DB17B6"/>
    <w:rsid w:val="00DB1AF5"/>
    <w:rsid w:val="00DB34C8"/>
    <w:rsid w:val="00DC1CEC"/>
    <w:rsid w:val="00DC398B"/>
    <w:rsid w:val="00DC48CB"/>
    <w:rsid w:val="00DD1DCA"/>
    <w:rsid w:val="00DD5F0C"/>
    <w:rsid w:val="00DE2492"/>
    <w:rsid w:val="00DF4A77"/>
    <w:rsid w:val="00DF6556"/>
    <w:rsid w:val="00DF7423"/>
    <w:rsid w:val="00E01F83"/>
    <w:rsid w:val="00E06A29"/>
    <w:rsid w:val="00E07CDB"/>
    <w:rsid w:val="00E07CFE"/>
    <w:rsid w:val="00E124B6"/>
    <w:rsid w:val="00E1472C"/>
    <w:rsid w:val="00E21EBA"/>
    <w:rsid w:val="00E21EE8"/>
    <w:rsid w:val="00E225EB"/>
    <w:rsid w:val="00E27A3A"/>
    <w:rsid w:val="00E27C12"/>
    <w:rsid w:val="00E31E32"/>
    <w:rsid w:val="00E33EDE"/>
    <w:rsid w:val="00E33F38"/>
    <w:rsid w:val="00E40314"/>
    <w:rsid w:val="00E4208F"/>
    <w:rsid w:val="00E44977"/>
    <w:rsid w:val="00E5238E"/>
    <w:rsid w:val="00E5767C"/>
    <w:rsid w:val="00E63D77"/>
    <w:rsid w:val="00E651BD"/>
    <w:rsid w:val="00E7095B"/>
    <w:rsid w:val="00E726B1"/>
    <w:rsid w:val="00E7647F"/>
    <w:rsid w:val="00E77712"/>
    <w:rsid w:val="00E80D9A"/>
    <w:rsid w:val="00E829FD"/>
    <w:rsid w:val="00E87EDF"/>
    <w:rsid w:val="00E913C7"/>
    <w:rsid w:val="00E92024"/>
    <w:rsid w:val="00EA01B2"/>
    <w:rsid w:val="00EA483E"/>
    <w:rsid w:val="00EA4D20"/>
    <w:rsid w:val="00EB76AA"/>
    <w:rsid w:val="00EC7644"/>
    <w:rsid w:val="00ED60F5"/>
    <w:rsid w:val="00EE2A2B"/>
    <w:rsid w:val="00EE4885"/>
    <w:rsid w:val="00EE4B4A"/>
    <w:rsid w:val="00EF2C42"/>
    <w:rsid w:val="00EF5D21"/>
    <w:rsid w:val="00EF6273"/>
    <w:rsid w:val="00EF76BE"/>
    <w:rsid w:val="00EF7BDC"/>
    <w:rsid w:val="00F01AD8"/>
    <w:rsid w:val="00F0627A"/>
    <w:rsid w:val="00F17FC0"/>
    <w:rsid w:val="00F20719"/>
    <w:rsid w:val="00F26088"/>
    <w:rsid w:val="00F262DA"/>
    <w:rsid w:val="00F3086B"/>
    <w:rsid w:val="00F32B24"/>
    <w:rsid w:val="00F35561"/>
    <w:rsid w:val="00F4260A"/>
    <w:rsid w:val="00F446B5"/>
    <w:rsid w:val="00F45F7E"/>
    <w:rsid w:val="00F46058"/>
    <w:rsid w:val="00F51B4F"/>
    <w:rsid w:val="00F53478"/>
    <w:rsid w:val="00F55204"/>
    <w:rsid w:val="00F55649"/>
    <w:rsid w:val="00F57B7D"/>
    <w:rsid w:val="00F60DA8"/>
    <w:rsid w:val="00F60E62"/>
    <w:rsid w:val="00F61BAD"/>
    <w:rsid w:val="00F63C19"/>
    <w:rsid w:val="00F664D3"/>
    <w:rsid w:val="00F70609"/>
    <w:rsid w:val="00F71F57"/>
    <w:rsid w:val="00F75C7A"/>
    <w:rsid w:val="00F76D34"/>
    <w:rsid w:val="00F76F42"/>
    <w:rsid w:val="00F83FF1"/>
    <w:rsid w:val="00F856A9"/>
    <w:rsid w:val="00F867C3"/>
    <w:rsid w:val="00F873DE"/>
    <w:rsid w:val="00F9571C"/>
    <w:rsid w:val="00FA248D"/>
    <w:rsid w:val="00FA7940"/>
    <w:rsid w:val="00FB2325"/>
    <w:rsid w:val="00FB4B1B"/>
    <w:rsid w:val="00FB7B5A"/>
    <w:rsid w:val="00FC0CFA"/>
    <w:rsid w:val="00FC0EB8"/>
    <w:rsid w:val="00FC5AC3"/>
    <w:rsid w:val="00FD44A8"/>
    <w:rsid w:val="00FE0B40"/>
    <w:rsid w:val="00FF0B86"/>
    <w:rsid w:val="00FF1A1B"/>
    <w:rsid w:val="00FF6691"/>
    <w:rsid w:val="00FF74D0"/>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A1407"/>
  <w15:chartTrackingRefBased/>
  <w15:docId w15:val="{C8274CFC-95B9-4EA8-9E81-87B4A9EA9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US"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582B"/>
    <w:pPr>
      <w:spacing w:line="480" w:lineRule="auto"/>
      <w:ind w:firstLine="708"/>
      <w:jc w:val="both"/>
    </w:pPr>
    <w:rPr>
      <w:rFonts w:ascii="Garamond" w:hAnsi="Garamond"/>
      <w:sz w:val="24"/>
      <w:szCs w:val="24"/>
    </w:rPr>
  </w:style>
  <w:style w:type="paragraph" w:styleId="Titre1">
    <w:name w:val="heading 1"/>
    <w:basedOn w:val="Normal"/>
    <w:next w:val="Normal"/>
    <w:link w:val="Titre1Car"/>
    <w:uiPriority w:val="9"/>
    <w:qFormat/>
    <w:rsid w:val="00DC1CEC"/>
    <w:pPr>
      <w:spacing w:line="240" w:lineRule="auto"/>
      <w:outlineLvl w:val="0"/>
    </w:pPr>
    <w:rPr>
      <w:rFonts w:ascii="Montserrat SemiBold" w:hAnsi="Montserrat SemiBold"/>
      <w:sz w:val="40"/>
      <w:szCs w:val="40"/>
    </w:rPr>
  </w:style>
  <w:style w:type="paragraph" w:styleId="Titre2">
    <w:name w:val="heading 2"/>
    <w:basedOn w:val="Normal"/>
    <w:next w:val="Normal"/>
    <w:link w:val="Titre2Car"/>
    <w:uiPriority w:val="9"/>
    <w:unhideWhenUsed/>
    <w:qFormat/>
    <w:rsid w:val="009247C7"/>
    <w:pPr>
      <w:keepNext/>
      <w:spacing w:line="360" w:lineRule="auto"/>
      <w:ind w:firstLine="0"/>
      <w:outlineLvl w:val="1"/>
    </w:pPr>
    <w:rPr>
      <w:rFonts w:ascii="Montserrat" w:hAnsi="Montserrat"/>
      <w:sz w:val="32"/>
      <w:szCs w:val="32"/>
    </w:rPr>
  </w:style>
  <w:style w:type="paragraph" w:styleId="Titre3">
    <w:name w:val="heading 3"/>
    <w:basedOn w:val="Paragraphedeliste"/>
    <w:next w:val="Normal"/>
    <w:link w:val="Titre3Car"/>
    <w:uiPriority w:val="9"/>
    <w:unhideWhenUsed/>
    <w:qFormat/>
    <w:rsid w:val="00651389"/>
    <w:pPr>
      <w:ind w:left="1080" w:hanging="1080"/>
      <w:outlineLvl w:val="2"/>
    </w:pPr>
    <w:rPr>
      <w:b/>
      <w:bCs/>
      <w:sz w:val="28"/>
      <w:szCs w:val="28"/>
    </w:rPr>
  </w:style>
  <w:style w:type="paragraph" w:styleId="Titre4">
    <w:name w:val="heading 4"/>
    <w:basedOn w:val="Normal"/>
    <w:next w:val="Normal"/>
    <w:link w:val="Titre4Car"/>
    <w:uiPriority w:val="9"/>
    <w:semiHidden/>
    <w:unhideWhenUsed/>
    <w:qFormat/>
    <w:rsid w:val="00832E95"/>
    <w:pPr>
      <w:keepNext/>
      <w:keepLines/>
      <w:spacing w:before="80" w:after="0"/>
      <w:outlineLvl w:val="3"/>
    </w:pPr>
    <w:rPr>
      <w:rFonts w:asciiTheme="majorHAnsi" w:eastAsiaTheme="majorEastAsia" w:hAnsiTheme="majorHAnsi" w:cstheme="majorBidi"/>
      <w:i/>
      <w:iCs/>
      <w:sz w:val="30"/>
      <w:szCs w:val="30"/>
    </w:rPr>
  </w:style>
  <w:style w:type="paragraph" w:styleId="Titre5">
    <w:name w:val="heading 5"/>
    <w:basedOn w:val="Normal"/>
    <w:next w:val="Normal"/>
    <w:link w:val="Titre5Car"/>
    <w:uiPriority w:val="9"/>
    <w:semiHidden/>
    <w:unhideWhenUsed/>
    <w:qFormat/>
    <w:rsid w:val="00832E95"/>
    <w:pPr>
      <w:keepNext/>
      <w:keepLines/>
      <w:spacing w:before="40" w:after="0"/>
      <w:outlineLvl w:val="4"/>
    </w:pPr>
    <w:rPr>
      <w:rFonts w:asciiTheme="majorHAnsi" w:eastAsiaTheme="majorEastAsia" w:hAnsiTheme="majorHAnsi" w:cstheme="majorBidi"/>
      <w:sz w:val="28"/>
      <w:szCs w:val="28"/>
    </w:rPr>
  </w:style>
  <w:style w:type="paragraph" w:styleId="Titre6">
    <w:name w:val="heading 6"/>
    <w:basedOn w:val="Normal"/>
    <w:next w:val="Normal"/>
    <w:link w:val="Titre6Car"/>
    <w:uiPriority w:val="9"/>
    <w:semiHidden/>
    <w:unhideWhenUsed/>
    <w:qFormat/>
    <w:rsid w:val="00832E95"/>
    <w:pPr>
      <w:keepNext/>
      <w:keepLines/>
      <w:spacing w:before="40" w:after="0"/>
      <w:outlineLvl w:val="5"/>
    </w:pPr>
    <w:rPr>
      <w:rFonts w:asciiTheme="majorHAnsi" w:eastAsiaTheme="majorEastAsia" w:hAnsiTheme="majorHAnsi" w:cstheme="majorBidi"/>
      <w:i/>
      <w:iCs/>
      <w:sz w:val="26"/>
      <w:szCs w:val="26"/>
    </w:rPr>
  </w:style>
  <w:style w:type="paragraph" w:styleId="Titre7">
    <w:name w:val="heading 7"/>
    <w:basedOn w:val="Normal"/>
    <w:next w:val="Normal"/>
    <w:link w:val="Titre7Car"/>
    <w:uiPriority w:val="9"/>
    <w:semiHidden/>
    <w:unhideWhenUsed/>
    <w:qFormat/>
    <w:rsid w:val="00832E95"/>
    <w:pPr>
      <w:keepNext/>
      <w:keepLines/>
      <w:spacing w:before="40" w:after="0"/>
      <w:outlineLvl w:val="6"/>
    </w:pPr>
    <w:rPr>
      <w:rFonts w:asciiTheme="majorHAnsi" w:eastAsiaTheme="majorEastAsia" w:hAnsiTheme="majorHAnsi" w:cstheme="majorBidi"/>
    </w:rPr>
  </w:style>
  <w:style w:type="paragraph" w:styleId="Titre8">
    <w:name w:val="heading 8"/>
    <w:basedOn w:val="Normal"/>
    <w:next w:val="Normal"/>
    <w:link w:val="Titre8Car"/>
    <w:uiPriority w:val="9"/>
    <w:semiHidden/>
    <w:unhideWhenUsed/>
    <w:qFormat/>
    <w:rsid w:val="00832E95"/>
    <w:pPr>
      <w:keepNext/>
      <w:keepLines/>
      <w:spacing w:before="40" w:after="0"/>
      <w:outlineLvl w:val="7"/>
    </w:pPr>
    <w:rPr>
      <w:rFonts w:asciiTheme="majorHAnsi" w:eastAsiaTheme="majorEastAsia" w:hAnsiTheme="majorHAnsi" w:cstheme="majorBidi"/>
      <w:i/>
      <w:iCs/>
      <w:sz w:val="22"/>
      <w:szCs w:val="22"/>
    </w:rPr>
  </w:style>
  <w:style w:type="paragraph" w:styleId="Titre9">
    <w:name w:val="heading 9"/>
    <w:basedOn w:val="Normal"/>
    <w:next w:val="Normal"/>
    <w:link w:val="Titre9Car"/>
    <w:uiPriority w:val="9"/>
    <w:semiHidden/>
    <w:unhideWhenUsed/>
    <w:qFormat/>
    <w:rsid w:val="00832E95"/>
    <w:pPr>
      <w:keepNext/>
      <w:keepLines/>
      <w:spacing w:before="40" w:after="0"/>
      <w:outlineLvl w:val="8"/>
    </w:pPr>
    <w:rPr>
      <w:b/>
      <w:bCs/>
      <w:i/>
      <w:i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C1CEC"/>
    <w:rPr>
      <w:rFonts w:ascii="Montserrat SemiBold" w:hAnsi="Montserrat SemiBold"/>
      <w:sz w:val="40"/>
      <w:szCs w:val="40"/>
    </w:rPr>
  </w:style>
  <w:style w:type="character" w:customStyle="1" w:styleId="Titre2Car">
    <w:name w:val="Titre 2 Car"/>
    <w:basedOn w:val="Policepardfaut"/>
    <w:link w:val="Titre2"/>
    <w:uiPriority w:val="9"/>
    <w:rsid w:val="009247C7"/>
    <w:rPr>
      <w:rFonts w:ascii="Montserrat" w:hAnsi="Montserrat"/>
      <w:sz w:val="32"/>
      <w:szCs w:val="32"/>
    </w:rPr>
  </w:style>
  <w:style w:type="character" w:customStyle="1" w:styleId="Titre3Car">
    <w:name w:val="Titre 3 Car"/>
    <w:basedOn w:val="Policepardfaut"/>
    <w:link w:val="Titre3"/>
    <w:uiPriority w:val="9"/>
    <w:rsid w:val="00651389"/>
    <w:rPr>
      <w:rFonts w:ascii="Garamond" w:eastAsiaTheme="minorHAnsi" w:hAnsi="Garamond"/>
      <w:b/>
      <w:bCs/>
      <w:sz w:val="28"/>
      <w:szCs w:val="28"/>
    </w:rPr>
  </w:style>
  <w:style w:type="character" w:customStyle="1" w:styleId="Titre4Car">
    <w:name w:val="Titre 4 Car"/>
    <w:basedOn w:val="Policepardfaut"/>
    <w:link w:val="Titre4"/>
    <w:uiPriority w:val="9"/>
    <w:semiHidden/>
    <w:rsid w:val="00832E95"/>
    <w:rPr>
      <w:rFonts w:asciiTheme="majorHAnsi" w:eastAsiaTheme="majorEastAsia" w:hAnsiTheme="majorHAnsi" w:cstheme="majorBidi"/>
      <w:i/>
      <w:iCs/>
      <w:sz w:val="30"/>
      <w:szCs w:val="30"/>
    </w:rPr>
  </w:style>
  <w:style w:type="character" w:customStyle="1" w:styleId="Titre5Car">
    <w:name w:val="Titre 5 Car"/>
    <w:basedOn w:val="Policepardfaut"/>
    <w:link w:val="Titre5"/>
    <w:uiPriority w:val="9"/>
    <w:semiHidden/>
    <w:rsid w:val="00832E95"/>
    <w:rPr>
      <w:rFonts w:asciiTheme="majorHAnsi" w:eastAsiaTheme="majorEastAsia" w:hAnsiTheme="majorHAnsi" w:cstheme="majorBidi"/>
      <w:sz w:val="28"/>
      <w:szCs w:val="28"/>
    </w:rPr>
  </w:style>
  <w:style w:type="character" w:customStyle="1" w:styleId="Titre6Car">
    <w:name w:val="Titre 6 Car"/>
    <w:basedOn w:val="Policepardfaut"/>
    <w:link w:val="Titre6"/>
    <w:uiPriority w:val="9"/>
    <w:semiHidden/>
    <w:rsid w:val="00832E95"/>
    <w:rPr>
      <w:rFonts w:asciiTheme="majorHAnsi" w:eastAsiaTheme="majorEastAsia" w:hAnsiTheme="majorHAnsi" w:cstheme="majorBidi"/>
      <w:i/>
      <w:iCs/>
      <w:sz w:val="26"/>
      <w:szCs w:val="26"/>
    </w:rPr>
  </w:style>
  <w:style w:type="character" w:customStyle="1" w:styleId="Titre7Car">
    <w:name w:val="Titre 7 Car"/>
    <w:basedOn w:val="Policepardfaut"/>
    <w:link w:val="Titre7"/>
    <w:uiPriority w:val="9"/>
    <w:semiHidden/>
    <w:rsid w:val="00832E95"/>
    <w:rPr>
      <w:rFonts w:asciiTheme="majorHAnsi" w:eastAsiaTheme="majorEastAsia" w:hAnsiTheme="majorHAnsi" w:cstheme="majorBidi"/>
      <w:sz w:val="24"/>
      <w:szCs w:val="24"/>
    </w:rPr>
  </w:style>
  <w:style w:type="character" w:customStyle="1" w:styleId="Titre8Car">
    <w:name w:val="Titre 8 Car"/>
    <w:basedOn w:val="Policepardfaut"/>
    <w:link w:val="Titre8"/>
    <w:uiPriority w:val="9"/>
    <w:semiHidden/>
    <w:rsid w:val="00832E95"/>
    <w:rPr>
      <w:rFonts w:asciiTheme="majorHAnsi" w:eastAsiaTheme="majorEastAsia" w:hAnsiTheme="majorHAnsi" w:cstheme="majorBidi"/>
      <w:i/>
      <w:iCs/>
      <w:sz w:val="22"/>
      <w:szCs w:val="22"/>
    </w:rPr>
  </w:style>
  <w:style w:type="character" w:customStyle="1" w:styleId="Titre9Car">
    <w:name w:val="Titre 9 Car"/>
    <w:basedOn w:val="Policepardfaut"/>
    <w:link w:val="Titre9"/>
    <w:uiPriority w:val="9"/>
    <w:semiHidden/>
    <w:rsid w:val="00832E95"/>
    <w:rPr>
      <w:b/>
      <w:bCs/>
      <w:i/>
      <w:iCs/>
    </w:rPr>
  </w:style>
  <w:style w:type="paragraph" w:styleId="Lgende">
    <w:name w:val="caption"/>
    <w:basedOn w:val="Normal"/>
    <w:next w:val="Normal"/>
    <w:uiPriority w:val="35"/>
    <w:unhideWhenUsed/>
    <w:qFormat/>
    <w:rsid w:val="009E15F0"/>
    <w:pPr>
      <w:spacing w:line="240" w:lineRule="auto"/>
      <w:ind w:firstLine="0"/>
      <w:jc w:val="center"/>
    </w:pPr>
    <w:rPr>
      <w:i/>
      <w:iCs/>
      <w:noProof/>
      <w:color w:val="404040" w:themeColor="text1" w:themeTint="BF"/>
      <w:sz w:val="22"/>
      <w:szCs w:val="22"/>
    </w:rPr>
  </w:style>
  <w:style w:type="paragraph" w:styleId="Titre">
    <w:name w:val="Title"/>
    <w:basedOn w:val="Normal"/>
    <w:next w:val="Normal"/>
    <w:link w:val="TitreCar"/>
    <w:uiPriority w:val="10"/>
    <w:qFormat/>
    <w:rsid w:val="00DC1CEC"/>
    <w:pPr>
      <w:pBdr>
        <w:top w:val="single" w:sz="6" w:space="8" w:color="A28E6A" w:themeColor="accent3"/>
        <w:bottom w:val="single" w:sz="6" w:space="8" w:color="A28E6A" w:themeColor="accent3"/>
      </w:pBdr>
      <w:spacing w:after="400" w:line="240" w:lineRule="auto"/>
      <w:contextualSpacing/>
      <w:jc w:val="center"/>
    </w:pPr>
    <w:rPr>
      <w:rFonts w:ascii="Ailerons" w:eastAsiaTheme="majorEastAsia" w:hAnsi="Ailerons" w:cstheme="majorBidi"/>
      <w:caps/>
      <w:color w:val="696464" w:themeColor="text2"/>
      <w:spacing w:val="30"/>
      <w:sz w:val="72"/>
      <w:szCs w:val="72"/>
    </w:rPr>
  </w:style>
  <w:style w:type="character" w:customStyle="1" w:styleId="TitreCar">
    <w:name w:val="Titre Car"/>
    <w:basedOn w:val="Policepardfaut"/>
    <w:link w:val="Titre"/>
    <w:uiPriority w:val="10"/>
    <w:rsid w:val="00DC1CEC"/>
    <w:rPr>
      <w:rFonts w:ascii="Ailerons" w:eastAsiaTheme="majorEastAsia" w:hAnsi="Ailerons" w:cstheme="majorBidi"/>
      <w:caps/>
      <w:color w:val="696464" w:themeColor="text2"/>
      <w:spacing w:val="30"/>
      <w:sz w:val="72"/>
      <w:szCs w:val="72"/>
    </w:rPr>
  </w:style>
  <w:style w:type="paragraph" w:styleId="Sous-titre">
    <w:name w:val="Subtitle"/>
    <w:basedOn w:val="Normal"/>
    <w:next w:val="Normal"/>
    <w:link w:val="Sous-titreCar"/>
    <w:uiPriority w:val="11"/>
    <w:qFormat/>
    <w:rsid w:val="00A724F9"/>
    <w:pPr>
      <w:numPr>
        <w:ilvl w:val="1"/>
      </w:numPr>
      <w:spacing w:line="240" w:lineRule="auto"/>
      <w:ind w:firstLine="708"/>
      <w:jc w:val="center"/>
    </w:pPr>
    <w:rPr>
      <w:rFonts w:ascii="Ailerons" w:eastAsiaTheme="majorEastAsia" w:hAnsi="Ailerons" w:cstheme="majorBidi"/>
      <w:caps/>
      <w:color w:val="696464" w:themeColor="text2"/>
      <w:spacing w:val="30"/>
      <w:sz w:val="48"/>
      <w:szCs w:val="48"/>
    </w:rPr>
  </w:style>
  <w:style w:type="character" w:customStyle="1" w:styleId="Sous-titreCar">
    <w:name w:val="Sous-titre Car"/>
    <w:basedOn w:val="Policepardfaut"/>
    <w:link w:val="Sous-titre"/>
    <w:uiPriority w:val="11"/>
    <w:rsid w:val="00A724F9"/>
    <w:rPr>
      <w:rFonts w:ascii="Ailerons" w:eastAsiaTheme="majorEastAsia" w:hAnsi="Ailerons" w:cstheme="majorBidi"/>
      <w:caps/>
      <w:color w:val="696464" w:themeColor="text2"/>
      <w:spacing w:val="30"/>
      <w:sz w:val="48"/>
      <w:szCs w:val="48"/>
    </w:rPr>
  </w:style>
  <w:style w:type="character" w:styleId="lev">
    <w:name w:val="Strong"/>
    <w:basedOn w:val="Policepardfaut"/>
    <w:uiPriority w:val="22"/>
    <w:qFormat/>
    <w:rsid w:val="00832E95"/>
    <w:rPr>
      <w:b/>
      <w:bCs/>
    </w:rPr>
  </w:style>
  <w:style w:type="character" w:styleId="Accentuation">
    <w:name w:val="Emphasis"/>
    <w:basedOn w:val="Policepardfaut"/>
    <w:uiPriority w:val="20"/>
    <w:qFormat/>
    <w:rsid w:val="00832E95"/>
    <w:rPr>
      <w:i/>
      <w:iCs/>
      <w:color w:val="000000" w:themeColor="text1"/>
    </w:rPr>
  </w:style>
  <w:style w:type="paragraph" w:styleId="Sansinterligne">
    <w:name w:val="No Spacing"/>
    <w:basedOn w:val="Pieddepage"/>
    <w:uiPriority w:val="1"/>
    <w:qFormat/>
    <w:rsid w:val="00971CA6"/>
  </w:style>
  <w:style w:type="paragraph" w:styleId="Citation">
    <w:name w:val="Quote"/>
    <w:basedOn w:val="Normal"/>
    <w:next w:val="Normal"/>
    <w:link w:val="CitationCar"/>
    <w:uiPriority w:val="29"/>
    <w:qFormat/>
    <w:rsid w:val="00832E95"/>
    <w:pPr>
      <w:spacing w:before="160"/>
      <w:ind w:left="720" w:right="720"/>
      <w:jc w:val="center"/>
    </w:pPr>
    <w:rPr>
      <w:i/>
      <w:iCs/>
      <w:color w:val="7B6A4D" w:themeColor="accent3" w:themeShade="BF"/>
    </w:rPr>
  </w:style>
  <w:style w:type="character" w:customStyle="1" w:styleId="CitationCar">
    <w:name w:val="Citation Car"/>
    <w:basedOn w:val="Policepardfaut"/>
    <w:link w:val="Citation"/>
    <w:uiPriority w:val="29"/>
    <w:rsid w:val="00832E95"/>
    <w:rPr>
      <w:i/>
      <w:iCs/>
      <w:color w:val="7B6A4D" w:themeColor="accent3" w:themeShade="BF"/>
      <w:sz w:val="24"/>
      <w:szCs w:val="24"/>
    </w:rPr>
  </w:style>
  <w:style w:type="paragraph" w:styleId="Citationintense">
    <w:name w:val="Intense Quote"/>
    <w:basedOn w:val="Normal"/>
    <w:next w:val="Normal"/>
    <w:link w:val="CitationintenseCar"/>
    <w:uiPriority w:val="30"/>
    <w:qFormat/>
    <w:rsid w:val="00832E95"/>
    <w:pPr>
      <w:spacing w:before="160" w:line="276" w:lineRule="auto"/>
      <w:ind w:left="936" w:right="936"/>
      <w:jc w:val="center"/>
    </w:pPr>
    <w:rPr>
      <w:rFonts w:asciiTheme="majorHAnsi" w:eastAsiaTheme="majorEastAsia" w:hAnsiTheme="majorHAnsi" w:cstheme="majorBidi"/>
      <w:caps/>
      <w:color w:val="9D3511" w:themeColor="accent1" w:themeShade="BF"/>
      <w:sz w:val="28"/>
      <w:szCs w:val="28"/>
    </w:rPr>
  </w:style>
  <w:style w:type="character" w:customStyle="1" w:styleId="CitationintenseCar">
    <w:name w:val="Citation intense Car"/>
    <w:basedOn w:val="Policepardfaut"/>
    <w:link w:val="Citationintense"/>
    <w:uiPriority w:val="30"/>
    <w:rsid w:val="00832E95"/>
    <w:rPr>
      <w:rFonts w:asciiTheme="majorHAnsi" w:eastAsiaTheme="majorEastAsia" w:hAnsiTheme="majorHAnsi" w:cstheme="majorBidi"/>
      <w:caps/>
      <w:color w:val="9D3511" w:themeColor="accent1" w:themeShade="BF"/>
      <w:sz w:val="28"/>
      <w:szCs w:val="28"/>
    </w:rPr>
  </w:style>
  <w:style w:type="character" w:styleId="Accentuationlgre">
    <w:name w:val="Subtle Emphasis"/>
    <w:basedOn w:val="Policepardfaut"/>
    <w:uiPriority w:val="19"/>
    <w:qFormat/>
    <w:rsid w:val="00832E95"/>
    <w:rPr>
      <w:i/>
      <w:iCs/>
      <w:color w:val="595959" w:themeColor="text1" w:themeTint="A6"/>
    </w:rPr>
  </w:style>
  <w:style w:type="character" w:styleId="Accentuationintense">
    <w:name w:val="Intense Emphasis"/>
    <w:basedOn w:val="Policepardfaut"/>
    <w:uiPriority w:val="21"/>
    <w:qFormat/>
    <w:rsid w:val="00832E95"/>
    <w:rPr>
      <w:b/>
      <w:bCs/>
      <w:i/>
      <w:iCs/>
      <w:color w:val="auto"/>
    </w:rPr>
  </w:style>
  <w:style w:type="character" w:styleId="Rfrencelgre">
    <w:name w:val="Subtle Reference"/>
    <w:basedOn w:val="Policepardfaut"/>
    <w:uiPriority w:val="31"/>
    <w:qFormat/>
    <w:rsid w:val="00832E95"/>
    <w:rPr>
      <w:caps w:val="0"/>
      <w:smallCaps/>
      <w:color w:val="404040" w:themeColor="text1" w:themeTint="BF"/>
      <w:spacing w:val="0"/>
      <w:u w:val="single" w:color="7F7F7F" w:themeColor="text1" w:themeTint="80"/>
    </w:rPr>
  </w:style>
  <w:style w:type="character" w:styleId="Rfrenceintense">
    <w:name w:val="Intense Reference"/>
    <w:basedOn w:val="Policepardfaut"/>
    <w:uiPriority w:val="32"/>
    <w:qFormat/>
    <w:rsid w:val="00832E95"/>
    <w:rPr>
      <w:b/>
      <w:bCs/>
      <w:caps w:val="0"/>
      <w:smallCaps/>
      <w:color w:val="auto"/>
      <w:spacing w:val="0"/>
      <w:u w:val="single"/>
    </w:rPr>
  </w:style>
  <w:style w:type="character" w:styleId="Titredulivre">
    <w:name w:val="Book Title"/>
    <w:uiPriority w:val="33"/>
    <w:qFormat/>
    <w:rsid w:val="00A724F9"/>
  </w:style>
  <w:style w:type="paragraph" w:styleId="En-ttedetabledesmatires">
    <w:name w:val="TOC Heading"/>
    <w:basedOn w:val="Titre1"/>
    <w:next w:val="Normal"/>
    <w:uiPriority w:val="39"/>
    <w:unhideWhenUsed/>
    <w:qFormat/>
    <w:rsid w:val="00832E95"/>
    <w:pPr>
      <w:outlineLvl w:val="9"/>
    </w:pPr>
  </w:style>
  <w:style w:type="paragraph" w:styleId="TM1">
    <w:name w:val="toc 1"/>
    <w:basedOn w:val="Normal"/>
    <w:next w:val="Normal"/>
    <w:autoRedefine/>
    <w:uiPriority w:val="39"/>
    <w:unhideWhenUsed/>
    <w:rsid w:val="00071C32"/>
    <w:pPr>
      <w:spacing w:after="100"/>
    </w:pPr>
  </w:style>
  <w:style w:type="character" w:styleId="Lienhypertexte">
    <w:name w:val="Hyperlink"/>
    <w:basedOn w:val="Policepardfaut"/>
    <w:uiPriority w:val="99"/>
    <w:unhideWhenUsed/>
    <w:rsid w:val="00071C32"/>
    <w:rPr>
      <w:color w:val="CC9900" w:themeColor="hyperlink"/>
      <w:u w:val="single"/>
    </w:rPr>
  </w:style>
  <w:style w:type="paragraph" w:styleId="En-tte">
    <w:name w:val="header"/>
    <w:basedOn w:val="Normal"/>
    <w:link w:val="En-tteCar"/>
    <w:uiPriority w:val="99"/>
    <w:unhideWhenUsed/>
    <w:rsid w:val="000B18C6"/>
    <w:pPr>
      <w:tabs>
        <w:tab w:val="center" w:pos="4513"/>
        <w:tab w:val="right" w:pos="9026"/>
      </w:tabs>
      <w:spacing w:after="0" w:line="240" w:lineRule="auto"/>
    </w:pPr>
  </w:style>
  <w:style w:type="character" w:customStyle="1" w:styleId="En-tteCar">
    <w:name w:val="En-tête Car"/>
    <w:basedOn w:val="Policepardfaut"/>
    <w:link w:val="En-tte"/>
    <w:uiPriority w:val="99"/>
    <w:rsid w:val="000B18C6"/>
    <w:rPr>
      <w:rFonts w:ascii="Garamond" w:hAnsi="Garamond"/>
      <w:sz w:val="24"/>
      <w:szCs w:val="24"/>
    </w:rPr>
  </w:style>
  <w:style w:type="paragraph" w:styleId="Pieddepage">
    <w:name w:val="footer"/>
    <w:basedOn w:val="Normal"/>
    <w:link w:val="PieddepageCar"/>
    <w:uiPriority w:val="99"/>
    <w:unhideWhenUsed/>
    <w:rsid w:val="000B18C6"/>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0B18C6"/>
    <w:rPr>
      <w:rFonts w:ascii="Garamond" w:hAnsi="Garamond"/>
      <w:sz w:val="24"/>
      <w:szCs w:val="24"/>
    </w:rPr>
  </w:style>
  <w:style w:type="paragraph" w:styleId="TM2">
    <w:name w:val="toc 2"/>
    <w:basedOn w:val="Normal"/>
    <w:next w:val="Normal"/>
    <w:autoRedefine/>
    <w:uiPriority w:val="39"/>
    <w:unhideWhenUsed/>
    <w:rsid w:val="00A724F9"/>
    <w:pPr>
      <w:spacing w:after="100"/>
      <w:ind w:left="240"/>
    </w:pPr>
  </w:style>
  <w:style w:type="paragraph" w:styleId="Paragraphedeliste">
    <w:name w:val="List Paragraph"/>
    <w:basedOn w:val="Normal"/>
    <w:uiPriority w:val="34"/>
    <w:qFormat/>
    <w:rsid w:val="00034697"/>
    <w:pPr>
      <w:spacing w:line="360" w:lineRule="auto"/>
      <w:ind w:left="720" w:firstLine="0"/>
      <w:contextualSpacing/>
    </w:pPr>
    <w:rPr>
      <w:rFonts w:eastAsiaTheme="minorHAnsi"/>
    </w:rPr>
  </w:style>
  <w:style w:type="character" w:styleId="Mentionnonrsolue">
    <w:name w:val="Unresolved Mention"/>
    <w:basedOn w:val="Policepardfaut"/>
    <w:uiPriority w:val="99"/>
    <w:semiHidden/>
    <w:unhideWhenUsed/>
    <w:rsid w:val="00034697"/>
    <w:rPr>
      <w:color w:val="605E5C"/>
      <w:shd w:val="clear" w:color="auto" w:fill="E1DFDD"/>
    </w:rPr>
  </w:style>
  <w:style w:type="paragraph" w:styleId="Notedebasdepage">
    <w:name w:val="footnote text"/>
    <w:basedOn w:val="Normal"/>
    <w:link w:val="NotedebasdepageCar"/>
    <w:uiPriority w:val="99"/>
    <w:semiHidden/>
    <w:unhideWhenUsed/>
    <w:rsid w:val="00AC3B4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C3B47"/>
    <w:rPr>
      <w:rFonts w:ascii="Garamond" w:hAnsi="Garamond"/>
      <w:sz w:val="20"/>
      <w:szCs w:val="20"/>
    </w:rPr>
  </w:style>
  <w:style w:type="character" w:styleId="Appelnotedebasdep">
    <w:name w:val="footnote reference"/>
    <w:basedOn w:val="Policepardfaut"/>
    <w:uiPriority w:val="99"/>
    <w:semiHidden/>
    <w:unhideWhenUsed/>
    <w:rsid w:val="00AC3B47"/>
    <w:rPr>
      <w:vertAlign w:val="superscript"/>
    </w:rPr>
  </w:style>
  <w:style w:type="character" w:styleId="Lienhypertextesuivivisit">
    <w:name w:val="FollowedHyperlink"/>
    <w:basedOn w:val="Policepardfaut"/>
    <w:uiPriority w:val="99"/>
    <w:semiHidden/>
    <w:unhideWhenUsed/>
    <w:rsid w:val="00B6206B"/>
    <w:rPr>
      <w:color w:val="96A9A9" w:themeColor="followedHyperlink"/>
      <w:u w:val="single"/>
    </w:rPr>
  </w:style>
  <w:style w:type="paragraph" w:styleId="Listepuces">
    <w:name w:val="List Bullet"/>
    <w:basedOn w:val="Normal"/>
    <w:uiPriority w:val="99"/>
    <w:unhideWhenUsed/>
    <w:rsid w:val="006B6FEB"/>
    <w:pPr>
      <w:numPr>
        <w:numId w:val="12"/>
      </w:numPr>
      <w:contextualSpacing/>
    </w:pPr>
  </w:style>
  <w:style w:type="character" w:styleId="Marquedecommentaire">
    <w:name w:val="annotation reference"/>
    <w:basedOn w:val="Policepardfaut"/>
    <w:uiPriority w:val="99"/>
    <w:semiHidden/>
    <w:unhideWhenUsed/>
    <w:rsid w:val="008E0969"/>
    <w:rPr>
      <w:sz w:val="16"/>
      <w:szCs w:val="16"/>
    </w:rPr>
  </w:style>
  <w:style w:type="paragraph" w:styleId="Commentaire">
    <w:name w:val="annotation text"/>
    <w:basedOn w:val="Normal"/>
    <w:link w:val="CommentaireCar"/>
    <w:uiPriority w:val="99"/>
    <w:semiHidden/>
    <w:unhideWhenUsed/>
    <w:rsid w:val="008E0969"/>
    <w:pPr>
      <w:spacing w:line="240" w:lineRule="auto"/>
    </w:pPr>
    <w:rPr>
      <w:sz w:val="20"/>
      <w:szCs w:val="20"/>
    </w:rPr>
  </w:style>
  <w:style w:type="character" w:customStyle="1" w:styleId="CommentaireCar">
    <w:name w:val="Commentaire Car"/>
    <w:basedOn w:val="Policepardfaut"/>
    <w:link w:val="Commentaire"/>
    <w:uiPriority w:val="99"/>
    <w:semiHidden/>
    <w:rsid w:val="008E0969"/>
    <w:rPr>
      <w:rFonts w:ascii="Garamond" w:hAnsi="Garamond"/>
      <w:sz w:val="20"/>
      <w:szCs w:val="20"/>
    </w:rPr>
  </w:style>
  <w:style w:type="paragraph" w:styleId="Objetducommentaire">
    <w:name w:val="annotation subject"/>
    <w:basedOn w:val="Commentaire"/>
    <w:next w:val="Commentaire"/>
    <w:link w:val="ObjetducommentaireCar"/>
    <w:uiPriority w:val="99"/>
    <w:semiHidden/>
    <w:unhideWhenUsed/>
    <w:rsid w:val="008E0969"/>
    <w:rPr>
      <w:b/>
      <w:bCs/>
    </w:rPr>
  </w:style>
  <w:style w:type="character" w:customStyle="1" w:styleId="ObjetducommentaireCar">
    <w:name w:val="Objet du commentaire Car"/>
    <w:basedOn w:val="CommentaireCar"/>
    <w:link w:val="Objetducommentaire"/>
    <w:uiPriority w:val="99"/>
    <w:semiHidden/>
    <w:rsid w:val="008E0969"/>
    <w:rPr>
      <w:rFonts w:ascii="Garamond" w:hAnsi="Garamond"/>
      <w:b/>
      <w:bCs/>
      <w:sz w:val="20"/>
      <w:szCs w:val="20"/>
    </w:rPr>
  </w:style>
  <w:style w:type="paragraph" w:styleId="Textedebulles">
    <w:name w:val="Balloon Text"/>
    <w:basedOn w:val="Normal"/>
    <w:link w:val="TextedebullesCar"/>
    <w:uiPriority w:val="99"/>
    <w:semiHidden/>
    <w:unhideWhenUsed/>
    <w:rsid w:val="008E096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E0969"/>
    <w:rPr>
      <w:rFonts w:ascii="Segoe UI" w:hAnsi="Segoe UI" w:cs="Segoe UI"/>
      <w:sz w:val="18"/>
      <w:szCs w:val="18"/>
    </w:rPr>
  </w:style>
  <w:style w:type="paragraph" w:styleId="TM3">
    <w:name w:val="toc 3"/>
    <w:basedOn w:val="Normal"/>
    <w:next w:val="Normal"/>
    <w:autoRedefine/>
    <w:uiPriority w:val="39"/>
    <w:unhideWhenUsed/>
    <w:rsid w:val="007E6AE8"/>
    <w:pPr>
      <w:spacing w:after="100"/>
      <w:ind w:left="480"/>
    </w:pPr>
  </w:style>
  <w:style w:type="paragraph" w:styleId="Bibliographie">
    <w:name w:val="Bibliography"/>
    <w:basedOn w:val="Normal"/>
    <w:next w:val="Normal"/>
    <w:uiPriority w:val="37"/>
    <w:unhideWhenUsed/>
    <w:rsid w:val="00DF4A77"/>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1673260">
      <w:bodyDiv w:val="1"/>
      <w:marLeft w:val="0"/>
      <w:marRight w:val="0"/>
      <w:marTop w:val="0"/>
      <w:marBottom w:val="0"/>
      <w:divBdr>
        <w:top w:val="none" w:sz="0" w:space="0" w:color="auto"/>
        <w:left w:val="none" w:sz="0" w:space="0" w:color="auto"/>
        <w:bottom w:val="none" w:sz="0" w:space="0" w:color="auto"/>
        <w:right w:val="none" w:sz="0" w:space="0" w:color="auto"/>
      </w:divBdr>
      <w:divsChild>
        <w:div w:id="1250457793">
          <w:marLeft w:val="446"/>
          <w:marRight w:val="0"/>
          <w:marTop w:val="0"/>
          <w:marBottom w:val="0"/>
          <w:divBdr>
            <w:top w:val="none" w:sz="0" w:space="0" w:color="auto"/>
            <w:left w:val="none" w:sz="0" w:space="0" w:color="auto"/>
            <w:bottom w:val="none" w:sz="0" w:space="0" w:color="auto"/>
            <w:right w:val="none" w:sz="0" w:space="0" w:color="auto"/>
          </w:divBdr>
        </w:div>
        <w:div w:id="121388169">
          <w:marLeft w:val="446"/>
          <w:marRight w:val="0"/>
          <w:marTop w:val="0"/>
          <w:marBottom w:val="0"/>
          <w:divBdr>
            <w:top w:val="none" w:sz="0" w:space="0" w:color="auto"/>
            <w:left w:val="none" w:sz="0" w:space="0" w:color="auto"/>
            <w:bottom w:val="none" w:sz="0" w:space="0" w:color="auto"/>
            <w:right w:val="none" w:sz="0" w:space="0" w:color="auto"/>
          </w:divBdr>
        </w:div>
        <w:div w:id="702898574">
          <w:marLeft w:val="446"/>
          <w:marRight w:val="0"/>
          <w:marTop w:val="0"/>
          <w:marBottom w:val="0"/>
          <w:divBdr>
            <w:top w:val="none" w:sz="0" w:space="0" w:color="auto"/>
            <w:left w:val="none" w:sz="0" w:space="0" w:color="auto"/>
            <w:bottom w:val="none" w:sz="0" w:space="0" w:color="auto"/>
            <w:right w:val="none" w:sz="0" w:space="0" w:color="auto"/>
          </w:divBdr>
        </w:div>
        <w:div w:id="2136217863">
          <w:marLeft w:val="446"/>
          <w:marRight w:val="0"/>
          <w:marTop w:val="0"/>
          <w:marBottom w:val="0"/>
          <w:divBdr>
            <w:top w:val="none" w:sz="0" w:space="0" w:color="auto"/>
            <w:left w:val="none" w:sz="0" w:space="0" w:color="auto"/>
            <w:bottom w:val="none" w:sz="0" w:space="0" w:color="auto"/>
            <w:right w:val="none" w:sz="0" w:space="0" w:color="auto"/>
          </w:divBdr>
        </w:div>
        <w:div w:id="1690451526">
          <w:marLeft w:val="446"/>
          <w:marRight w:val="0"/>
          <w:marTop w:val="0"/>
          <w:marBottom w:val="0"/>
          <w:divBdr>
            <w:top w:val="none" w:sz="0" w:space="0" w:color="auto"/>
            <w:left w:val="none" w:sz="0" w:space="0" w:color="auto"/>
            <w:bottom w:val="none" w:sz="0" w:space="0" w:color="auto"/>
            <w:right w:val="none" w:sz="0" w:space="0" w:color="auto"/>
          </w:divBdr>
        </w:div>
        <w:div w:id="1358778899">
          <w:marLeft w:val="446"/>
          <w:marRight w:val="0"/>
          <w:marTop w:val="0"/>
          <w:marBottom w:val="0"/>
          <w:divBdr>
            <w:top w:val="none" w:sz="0" w:space="0" w:color="auto"/>
            <w:left w:val="none" w:sz="0" w:space="0" w:color="auto"/>
            <w:bottom w:val="none" w:sz="0" w:space="0" w:color="auto"/>
            <w:right w:val="none" w:sz="0" w:space="0" w:color="auto"/>
          </w:divBdr>
        </w:div>
        <w:div w:id="159545928">
          <w:marLeft w:val="446"/>
          <w:marRight w:val="0"/>
          <w:marTop w:val="0"/>
          <w:marBottom w:val="0"/>
          <w:divBdr>
            <w:top w:val="none" w:sz="0" w:space="0" w:color="auto"/>
            <w:left w:val="none" w:sz="0" w:space="0" w:color="auto"/>
            <w:bottom w:val="none" w:sz="0" w:space="0" w:color="auto"/>
            <w:right w:val="none" w:sz="0" w:space="0" w:color="auto"/>
          </w:divBdr>
        </w:div>
        <w:div w:id="1753382833">
          <w:marLeft w:val="274"/>
          <w:marRight w:val="0"/>
          <w:marTop w:val="0"/>
          <w:marBottom w:val="0"/>
          <w:divBdr>
            <w:top w:val="none" w:sz="0" w:space="0" w:color="auto"/>
            <w:left w:val="none" w:sz="0" w:space="0" w:color="auto"/>
            <w:bottom w:val="none" w:sz="0" w:space="0" w:color="auto"/>
            <w:right w:val="none" w:sz="0" w:space="0" w:color="auto"/>
          </w:divBdr>
        </w:div>
        <w:div w:id="511340508">
          <w:marLeft w:val="274"/>
          <w:marRight w:val="0"/>
          <w:marTop w:val="0"/>
          <w:marBottom w:val="0"/>
          <w:divBdr>
            <w:top w:val="none" w:sz="0" w:space="0" w:color="auto"/>
            <w:left w:val="none" w:sz="0" w:space="0" w:color="auto"/>
            <w:bottom w:val="none" w:sz="0" w:space="0" w:color="auto"/>
            <w:right w:val="none" w:sz="0" w:space="0" w:color="auto"/>
          </w:divBdr>
        </w:div>
        <w:div w:id="598296168">
          <w:marLeft w:val="274"/>
          <w:marRight w:val="0"/>
          <w:marTop w:val="0"/>
          <w:marBottom w:val="0"/>
          <w:divBdr>
            <w:top w:val="none" w:sz="0" w:space="0" w:color="auto"/>
            <w:left w:val="none" w:sz="0" w:space="0" w:color="auto"/>
            <w:bottom w:val="none" w:sz="0" w:space="0" w:color="auto"/>
            <w:right w:val="none" w:sz="0" w:space="0" w:color="auto"/>
          </w:divBdr>
        </w:div>
        <w:div w:id="1486900462">
          <w:marLeft w:val="446"/>
          <w:marRight w:val="0"/>
          <w:marTop w:val="0"/>
          <w:marBottom w:val="0"/>
          <w:divBdr>
            <w:top w:val="none" w:sz="0" w:space="0" w:color="auto"/>
            <w:left w:val="none" w:sz="0" w:space="0" w:color="auto"/>
            <w:bottom w:val="none" w:sz="0" w:space="0" w:color="auto"/>
            <w:right w:val="none" w:sz="0" w:space="0" w:color="auto"/>
          </w:divBdr>
        </w:div>
        <w:div w:id="331227561">
          <w:marLeft w:val="446"/>
          <w:marRight w:val="0"/>
          <w:marTop w:val="0"/>
          <w:marBottom w:val="0"/>
          <w:divBdr>
            <w:top w:val="none" w:sz="0" w:space="0" w:color="auto"/>
            <w:left w:val="none" w:sz="0" w:space="0" w:color="auto"/>
            <w:bottom w:val="none" w:sz="0" w:space="0" w:color="auto"/>
            <w:right w:val="none" w:sz="0" w:space="0" w:color="auto"/>
          </w:divBdr>
        </w:div>
        <w:div w:id="661659984">
          <w:marLeft w:val="446"/>
          <w:marRight w:val="0"/>
          <w:marTop w:val="0"/>
          <w:marBottom w:val="0"/>
          <w:divBdr>
            <w:top w:val="none" w:sz="0" w:space="0" w:color="auto"/>
            <w:left w:val="none" w:sz="0" w:space="0" w:color="auto"/>
            <w:bottom w:val="none" w:sz="0" w:space="0" w:color="auto"/>
            <w:right w:val="none" w:sz="0" w:space="0" w:color="auto"/>
          </w:divBdr>
        </w:div>
        <w:div w:id="1088648534">
          <w:marLeft w:val="446"/>
          <w:marRight w:val="0"/>
          <w:marTop w:val="0"/>
          <w:marBottom w:val="0"/>
          <w:divBdr>
            <w:top w:val="none" w:sz="0" w:space="0" w:color="auto"/>
            <w:left w:val="none" w:sz="0" w:space="0" w:color="auto"/>
            <w:bottom w:val="none" w:sz="0" w:space="0" w:color="auto"/>
            <w:right w:val="none" w:sz="0" w:space="0" w:color="auto"/>
          </w:divBdr>
        </w:div>
        <w:div w:id="1960839322">
          <w:marLeft w:val="446"/>
          <w:marRight w:val="0"/>
          <w:marTop w:val="0"/>
          <w:marBottom w:val="0"/>
          <w:divBdr>
            <w:top w:val="none" w:sz="0" w:space="0" w:color="auto"/>
            <w:left w:val="none" w:sz="0" w:space="0" w:color="auto"/>
            <w:bottom w:val="none" w:sz="0" w:space="0" w:color="auto"/>
            <w:right w:val="none" w:sz="0" w:space="0" w:color="auto"/>
          </w:divBdr>
        </w:div>
        <w:div w:id="1705714213">
          <w:marLeft w:val="446"/>
          <w:marRight w:val="0"/>
          <w:marTop w:val="0"/>
          <w:marBottom w:val="0"/>
          <w:divBdr>
            <w:top w:val="none" w:sz="0" w:space="0" w:color="auto"/>
            <w:left w:val="none" w:sz="0" w:space="0" w:color="auto"/>
            <w:bottom w:val="none" w:sz="0" w:space="0" w:color="auto"/>
            <w:right w:val="none" w:sz="0" w:space="0" w:color="auto"/>
          </w:divBdr>
        </w:div>
        <w:div w:id="1815178941">
          <w:marLeft w:val="446"/>
          <w:marRight w:val="0"/>
          <w:marTop w:val="0"/>
          <w:marBottom w:val="0"/>
          <w:divBdr>
            <w:top w:val="none" w:sz="0" w:space="0" w:color="auto"/>
            <w:left w:val="none" w:sz="0" w:space="0" w:color="auto"/>
            <w:bottom w:val="none" w:sz="0" w:space="0" w:color="auto"/>
            <w:right w:val="none" w:sz="0" w:space="0" w:color="auto"/>
          </w:divBdr>
        </w:div>
        <w:div w:id="1106580055">
          <w:marLeft w:val="446"/>
          <w:marRight w:val="0"/>
          <w:marTop w:val="0"/>
          <w:marBottom w:val="0"/>
          <w:divBdr>
            <w:top w:val="none" w:sz="0" w:space="0" w:color="auto"/>
            <w:left w:val="none" w:sz="0" w:space="0" w:color="auto"/>
            <w:bottom w:val="none" w:sz="0" w:space="0" w:color="auto"/>
            <w:right w:val="none" w:sz="0" w:space="0" w:color="auto"/>
          </w:divBdr>
        </w:div>
        <w:div w:id="1590969651">
          <w:marLeft w:val="446"/>
          <w:marRight w:val="0"/>
          <w:marTop w:val="0"/>
          <w:marBottom w:val="0"/>
          <w:divBdr>
            <w:top w:val="none" w:sz="0" w:space="0" w:color="auto"/>
            <w:left w:val="none" w:sz="0" w:space="0" w:color="auto"/>
            <w:bottom w:val="none" w:sz="0" w:space="0" w:color="auto"/>
            <w:right w:val="none" w:sz="0" w:space="0" w:color="auto"/>
          </w:divBdr>
        </w:div>
        <w:div w:id="1446391248">
          <w:marLeft w:val="274"/>
          <w:marRight w:val="0"/>
          <w:marTop w:val="0"/>
          <w:marBottom w:val="0"/>
          <w:divBdr>
            <w:top w:val="none" w:sz="0" w:space="0" w:color="auto"/>
            <w:left w:val="none" w:sz="0" w:space="0" w:color="auto"/>
            <w:bottom w:val="none" w:sz="0" w:space="0" w:color="auto"/>
            <w:right w:val="none" w:sz="0" w:space="0" w:color="auto"/>
          </w:divBdr>
        </w:div>
        <w:div w:id="1925802377">
          <w:marLeft w:val="274"/>
          <w:marRight w:val="0"/>
          <w:marTop w:val="0"/>
          <w:marBottom w:val="0"/>
          <w:divBdr>
            <w:top w:val="none" w:sz="0" w:space="0" w:color="auto"/>
            <w:left w:val="none" w:sz="0" w:space="0" w:color="auto"/>
            <w:bottom w:val="none" w:sz="0" w:space="0" w:color="auto"/>
            <w:right w:val="none" w:sz="0" w:space="0" w:color="auto"/>
          </w:divBdr>
        </w:div>
        <w:div w:id="506942905">
          <w:marLeft w:val="446"/>
          <w:marRight w:val="0"/>
          <w:marTop w:val="0"/>
          <w:marBottom w:val="0"/>
          <w:divBdr>
            <w:top w:val="none" w:sz="0" w:space="0" w:color="auto"/>
            <w:left w:val="none" w:sz="0" w:space="0" w:color="auto"/>
            <w:bottom w:val="none" w:sz="0" w:space="0" w:color="auto"/>
            <w:right w:val="none" w:sz="0" w:space="0" w:color="auto"/>
          </w:divBdr>
        </w:div>
        <w:div w:id="982659980">
          <w:marLeft w:val="446"/>
          <w:marRight w:val="0"/>
          <w:marTop w:val="0"/>
          <w:marBottom w:val="0"/>
          <w:divBdr>
            <w:top w:val="none" w:sz="0" w:space="0" w:color="auto"/>
            <w:left w:val="none" w:sz="0" w:space="0" w:color="auto"/>
            <w:bottom w:val="none" w:sz="0" w:space="0" w:color="auto"/>
            <w:right w:val="none" w:sz="0" w:space="0" w:color="auto"/>
          </w:divBdr>
        </w:div>
        <w:div w:id="1844392385">
          <w:marLeft w:val="274"/>
          <w:marRight w:val="0"/>
          <w:marTop w:val="0"/>
          <w:marBottom w:val="0"/>
          <w:divBdr>
            <w:top w:val="none" w:sz="0" w:space="0" w:color="auto"/>
            <w:left w:val="none" w:sz="0" w:space="0" w:color="auto"/>
            <w:bottom w:val="none" w:sz="0" w:space="0" w:color="auto"/>
            <w:right w:val="none" w:sz="0" w:space="0" w:color="auto"/>
          </w:divBdr>
        </w:div>
        <w:div w:id="727918818">
          <w:marLeft w:val="446"/>
          <w:marRight w:val="0"/>
          <w:marTop w:val="0"/>
          <w:marBottom w:val="0"/>
          <w:divBdr>
            <w:top w:val="none" w:sz="0" w:space="0" w:color="auto"/>
            <w:left w:val="none" w:sz="0" w:space="0" w:color="auto"/>
            <w:bottom w:val="none" w:sz="0" w:space="0" w:color="auto"/>
            <w:right w:val="none" w:sz="0" w:space="0" w:color="auto"/>
          </w:divBdr>
        </w:div>
        <w:div w:id="1687319361">
          <w:marLeft w:val="446"/>
          <w:marRight w:val="0"/>
          <w:marTop w:val="0"/>
          <w:marBottom w:val="0"/>
          <w:divBdr>
            <w:top w:val="none" w:sz="0" w:space="0" w:color="auto"/>
            <w:left w:val="none" w:sz="0" w:space="0" w:color="auto"/>
            <w:bottom w:val="none" w:sz="0" w:space="0" w:color="auto"/>
            <w:right w:val="none" w:sz="0" w:space="0" w:color="auto"/>
          </w:divBdr>
        </w:div>
        <w:div w:id="1858159674">
          <w:marLeft w:val="446"/>
          <w:marRight w:val="0"/>
          <w:marTop w:val="0"/>
          <w:marBottom w:val="0"/>
          <w:divBdr>
            <w:top w:val="none" w:sz="0" w:space="0" w:color="auto"/>
            <w:left w:val="none" w:sz="0" w:space="0" w:color="auto"/>
            <w:bottom w:val="none" w:sz="0" w:space="0" w:color="auto"/>
            <w:right w:val="none" w:sz="0" w:space="0" w:color="auto"/>
          </w:divBdr>
        </w:div>
        <w:div w:id="638534824">
          <w:marLeft w:val="446"/>
          <w:marRight w:val="0"/>
          <w:marTop w:val="0"/>
          <w:marBottom w:val="0"/>
          <w:divBdr>
            <w:top w:val="none" w:sz="0" w:space="0" w:color="auto"/>
            <w:left w:val="none" w:sz="0" w:space="0" w:color="auto"/>
            <w:bottom w:val="none" w:sz="0" w:space="0" w:color="auto"/>
            <w:right w:val="none" w:sz="0" w:space="0" w:color="auto"/>
          </w:divBdr>
        </w:div>
        <w:div w:id="1459176651">
          <w:marLeft w:val="446"/>
          <w:marRight w:val="0"/>
          <w:marTop w:val="0"/>
          <w:marBottom w:val="0"/>
          <w:divBdr>
            <w:top w:val="none" w:sz="0" w:space="0" w:color="auto"/>
            <w:left w:val="none" w:sz="0" w:space="0" w:color="auto"/>
            <w:bottom w:val="none" w:sz="0" w:space="0" w:color="auto"/>
            <w:right w:val="none" w:sz="0" w:space="0" w:color="auto"/>
          </w:divBdr>
        </w:div>
        <w:div w:id="2037732433">
          <w:marLeft w:val="274"/>
          <w:marRight w:val="0"/>
          <w:marTop w:val="0"/>
          <w:marBottom w:val="0"/>
          <w:divBdr>
            <w:top w:val="none" w:sz="0" w:space="0" w:color="auto"/>
            <w:left w:val="none" w:sz="0" w:space="0" w:color="auto"/>
            <w:bottom w:val="none" w:sz="0" w:space="0" w:color="auto"/>
            <w:right w:val="none" w:sz="0" w:space="0" w:color="auto"/>
          </w:divBdr>
        </w:div>
        <w:div w:id="667171666">
          <w:marLeft w:val="274"/>
          <w:marRight w:val="0"/>
          <w:marTop w:val="0"/>
          <w:marBottom w:val="0"/>
          <w:divBdr>
            <w:top w:val="none" w:sz="0" w:space="0" w:color="auto"/>
            <w:left w:val="none" w:sz="0" w:space="0" w:color="auto"/>
            <w:bottom w:val="none" w:sz="0" w:space="0" w:color="auto"/>
            <w:right w:val="none" w:sz="0" w:space="0" w:color="auto"/>
          </w:divBdr>
        </w:div>
      </w:divsChild>
    </w:div>
    <w:div w:id="2057194147">
      <w:bodyDiv w:val="1"/>
      <w:marLeft w:val="0"/>
      <w:marRight w:val="0"/>
      <w:marTop w:val="0"/>
      <w:marBottom w:val="0"/>
      <w:divBdr>
        <w:top w:val="none" w:sz="0" w:space="0" w:color="auto"/>
        <w:left w:val="none" w:sz="0" w:space="0" w:color="auto"/>
        <w:bottom w:val="none" w:sz="0" w:space="0" w:color="auto"/>
        <w:right w:val="none" w:sz="0" w:space="0" w:color="auto"/>
      </w:divBdr>
      <w:divsChild>
        <w:div w:id="1475751742">
          <w:marLeft w:val="480"/>
          <w:marRight w:val="0"/>
          <w:marTop w:val="0"/>
          <w:marBottom w:val="0"/>
          <w:divBdr>
            <w:top w:val="none" w:sz="0" w:space="0" w:color="auto"/>
            <w:left w:val="none" w:sz="0" w:space="0" w:color="auto"/>
            <w:bottom w:val="none" w:sz="0" w:space="0" w:color="auto"/>
            <w:right w:val="none" w:sz="0" w:space="0" w:color="auto"/>
          </w:divBdr>
          <w:divsChild>
            <w:div w:id="1183593000">
              <w:marLeft w:val="0"/>
              <w:marRight w:val="0"/>
              <w:marTop w:val="0"/>
              <w:marBottom w:val="0"/>
              <w:divBdr>
                <w:top w:val="none" w:sz="0" w:space="0" w:color="auto"/>
                <w:left w:val="none" w:sz="0" w:space="0" w:color="auto"/>
                <w:bottom w:val="none" w:sz="0" w:space="0" w:color="auto"/>
                <w:right w:val="none" w:sz="0" w:space="0" w:color="auto"/>
              </w:divBdr>
            </w:div>
            <w:div w:id="798496014">
              <w:marLeft w:val="0"/>
              <w:marRight w:val="0"/>
              <w:marTop w:val="0"/>
              <w:marBottom w:val="0"/>
              <w:divBdr>
                <w:top w:val="none" w:sz="0" w:space="0" w:color="auto"/>
                <w:left w:val="none" w:sz="0" w:space="0" w:color="auto"/>
                <w:bottom w:val="none" w:sz="0" w:space="0" w:color="auto"/>
                <w:right w:val="none" w:sz="0" w:space="0" w:color="auto"/>
              </w:divBdr>
            </w:div>
            <w:div w:id="1171484972">
              <w:marLeft w:val="0"/>
              <w:marRight w:val="0"/>
              <w:marTop w:val="0"/>
              <w:marBottom w:val="0"/>
              <w:divBdr>
                <w:top w:val="none" w:sz="0" w:space="0" w:color="auto"/>
                <w:left w:val="none" w:sz="0" w:space="0" w:color="auto"/>
                <w:bottom w:val="none" w:sz="0" w:space="0" w:color="auto"/>
                <w:right w:val="none" w:sz="0" w:space="0" w:color="auto"/>
              </w:divBdr>
            </w:div>
            <w:div w:id="1096052306">
              <w:marLeft w:val="0"/>
              <w:marRight w:val="0"/>
              <w:marTop w:val="0"/>
              <w:marBottom w:val="0"/>
              <w:divBdr>
                <w:top w:val="none" w:sz="0" w:space="0" w:color="auto"/>
                <w:left w:val="none" w:sz="0" w:space="0" w:color="auto"/>
                <w:bottom w:val="none" w:sz="0" w:space="0" w:color="auto"/>
                <w:right w:val="none" w:sz="0" w:space="0" w:color="auto"/>
              </w:divBdr>
            </w:div>
            <w:div w:id="1446844471">
              <w:marLeft w:val="0"/>
              <w:marRight w:val="0"/>
              <w:marTop w:val="0"/>
              <w:marBottom w:val="0"/>
              <w:divBdr>
                <w:top w:val="none" w:sz="0" w:space="0" w:color="auto"/>
                <w:left w:val="none" w:sz="0" w:space="0" w:color="auto"/>
                <w:bottom w:val="none" w:sz="0" w:space="0" w:color="auto"/>
                <w:right w:val="none" w:sz="0" w:space="0" w:color="auto"/>
              </w:divBdr>
            </w:div>
            <w:div w:id="122308186">
              <w:marLeft w:val="0"/>
              <w:marRight w:val="0"/>
              <w:marTop w:val="0"/>
              <w:marBottom w:val="0"/>
              <w:divBdr>
                <w:top w:val="none" w:sz="0" w:space="0" w:color="auto"/>
                <w:left w:val="none" w:sz="0" w:space="0" w:color="auto"/>
                <w:bottom w:val="none" w:sz="0" w:space="0" w:color="auto"/>
                <w:right w:val="none" w:sz="0" w:space="0" w:color="auto"/>
              </w:divBdr>
            </w:div>
            <w:div w:id="383716458">
              <w:marLeft w:val="0"/>
              <w:marRight w:val="0"/>
              <w:marTop w:val="0"/>
              <w:marBottom w:val="0"/>
              <w:divBdr>
                <w:top w:val="none" w:sz="0" w:space="0" w:color="auto"/>
                <w:left w:val="none" w:sz="0" w:space="0" w:color="auto"/>
                <w:bottom w:val="none" w:sz="0" w:space="0" w:color="auto"/>
                <w:right w:val="none" w:sz="0" w:space="0" w:color="auto"/>
              </w:divBdr>
            </w:div>
            <w:div w:id="1405105583">
              <w:marLeft w:val="0"/>
              <w:marRight w:val="0"/>
              <w:marTop w:val="0"/>
              <w:marBottom w:val="0"/>
              <w:divBdr>
                <w:top w:val="none" w:sz="0" w:space="0" w:color="auto"/>
                <w:left w:val="none" w:sz="0" w:space="0" w:color="auto"/>
                <w:bottom w:val="none" w:sz="0" w:space="0" w:color="auto"/>
                <w:right w:val="none" w:sz="0" w:space="0" w:color="auto"/>
              </w:divBdr>
            </w:div>
            <w:div w:id="509878517">
              <w:marLeft w:val="0"/>
              <w:marRight w:val="0"/>
              <w:marTop w:val="0"/>
              <w:marBottom w:val="0"/>
              <w:divBdr>
                <w:top w:val="none" w:sz="0" w:space="0" w:color="auto"/>
                <w:left w:val="none" w:sz="0" w:space="0" w:color="auto"/>
                <w:bottom w:val="none" w:sz="0" w:space="0" w:color="auto"/>
                <w:right w:val="none" w:sz="0" w:space="0" w:color="auto"/>
              </w:divBdr>
            </w:div>
            <w:div w:id="1754937129">
              <w:marLeft w:val="0"/>
              <w:marRight w:val="0"/>
              <w:marTop w:val="0"/>
              <w:marBottom w:val="0"/>
              <w:divBdr>
                <w:top w:val="none" w:sz="0" w:space="0" w:color="auto"/>
                <w:left w:val="none" w:sz="0" w:space="0" w:color="auto"/>
                <w:bottom w:val="none" w:sz="0" w:space="0" w:color="auto"/>
                <w:right w:val="none" w:sz="0" w:space="0" w:color="auto"/>
              </w:divBdr>
            </w:div>
            <w:div w:id="1156067017">
              <w:marLeft w:val="0"/>
              <w:marRight w:val="0"/>
              <w:marTop w:val="0"/>
              <w:marBottom w:val="0"/>
              <w:divBdr>
                <w:top w:val="none" w:sz="0" w:space="0" w:color="auto"/>
                <w:left w:val="none" w:sz="0" w:space="0" w:color="auto"/>
                <w:bottom w:val="none" w:sz="0" w:space="0" w:color="auto"/>
                <w:right w:val="none" w:sz="0" w:space="0" w:color="auto"/>
              </w:divBdr>
            </w:div>
            <w:div w:id="1535725125">
              <w:marLeft w:val="0"/>
              <w:marRight w:val="0"/>
              <w:marTop w:val="0"/>
              <w:marBottom w:val="0"/>
              <w:divBdr>
                <w:top w:val="none" w:sz="0" w:space="0" w:color="auto"/>
                <w:left w:val="none" w:sz="0" w:space="0" w:color="auto"/>
                <w:bottom w:val="none" w:sz="0" w:space="0" w:color="auto"/>
                <w:right w:val="none" w:sz="0" w:space="0" w:color="auto"/>
              </w:divBdr>
            </w:div>
            <w:div w:id="1219710021">
              <w:marLeft w:val="0"/>
              <w:marRight w:val="0"/>
              <w:marTop w:val="0"/>
              <w:marBottom w:val="0"/>
              <w:divBdr>
                <w:top w:val="none" w:sz="0" w:space="0" w:color="auto"/>
                <w:left w:val="none" w:sz="0" w:space="0" w:color="auto"/>
                <w:bottom w:val="none" w:sz="0" w:space="0" w:color="auto"/>
                <w:right w:val="none" w:sz="0" w:space="0" w:color="auto"/>
              </w:divBdr>
            </w:div>
            <w:div w:id="157379803">
              <w:marLeft w:val="0"/>
              <w:marRight w:val="0"/>
              <w:marTop w:val="0"/>
              <w:marBottom w:val="0"/>
              <w:divBdr>
                <w:top w:val="none" w:sz="0" w:space="0" w:color="auto"/>
                <w:left w:val="none" w:sz="0" w:space="0" w:color="auto"/>
                <w:bottom w:val="none" w:sz="0" w:space="0" w:color="auto"/>
                <w:right w:val="none" w:sz="0" w:space="0" w:color="auto"/>
              </w:divBdr>
            </w:div>
            <w:div w:id="1137994011">
              <w:marLeft w:val="0"/>
              <w:marRight w:val="0"/>
              <w:marTop w:val="0"/>
              <w:marBottom w:val="0"/>
              <w:divBdr>
                <w:top w:val="none" w:sz="0" w:space="0" w:color="auto"/>
                <w:left w:val="none" w:sz="0" w:space="0" w:color="auto"/>
                <w:bottom w:val="none" w:sz="0" w:space="0" w:color="auto"/>
                <w:right w:val="none" w:sz="0" w:space="0" w:color="auto"/>
              </w:divBdr>
            </w:div>
            <w:div w:id="1273438869">
              <w:marLeft w:val="0"/>
              <w:marRight w:val="0"/>
              <w:marTop w:val="0"/>
              <w:marBottom w:val="0"/>
              <w:divBdr>
                <w:top w:val="none" w:sz="0" w:space="0" w:color="auto"/>
                <w:left w:val="none" w:sz="0" w:space="0" w:color="auto"/>
                <w:bottom w:val="none" w:sz="0" w:space="0" w:color="auto"/>
                <w:right w:val="none" w:sz="0" w:space="0" w:color="auto"/>
              </w:divBdr>
            </w:div>
            <w:div w:id="1121343316">
              <w:marLeft w:val="0"/>
              <w:marRight w:val="0"/>
              <w:marTop w:val="0"/>
              <w:marBottom w:val="0"/>
              <w:divBdr>
                <w:top w:val="none" w:sz="0" w:space="0" w:color="auto"/>
                <w:left w:val="none" w:sz="0" w:space="0" w:color="auto"/>
                <w:bottom w:val="none" w:sz="0" w:space="0" w:color="auto"/>
                <w:right w:val="none" w:sz="0" w:space="0" w:color="auto"/>
              </w:divBdr>
            </w:div>
            <w:div w:id="1490831134">
              <w:marLeft w:val="0"/>
              <w:marRight w:val="0"/>
              <w:marTop w:val="0"/>
              <w:marBottom w:val="0"/>
              <w:divBdr>
                <w:top w:val="none" w:sz="0" w:space="0" w:color="auto"/>
                <w:left w:val="none" w:sz="0" w:space="0" w:color="auto"/>
                <w:bottom w:val="none" w:sz="0" w:space="0" w:color="auto"/>
                <w:right w:val="none" w:sz="0" w:space="0" w:color="auto"/>
              </w:divBdr>
            </w:div>
            <w:div w:id="1580752777">
              <w:marLeft w:val="0"/>
              <w:marRight w:val="0"/>
              <w:marTop w:val="0"/>
              <w:marBottom w:val="0"/>
              <w:divBdr>
                <w:top w:val="none" w:sz="0" w:space="0" w:color="auto"/>
                <w:left w:val="none" w:sz="0" w:space="0" w:color="auto"/>
                <w:bottom w:val="none" w:sz="0" w:space="0" w:color="auto"/>
                <w:right w:val="none" w:sz="0" w:space="0" w:color="auto"/>
              </w:divBdr>
            </w:div>
            <w:div w:id="803084034">
              <w:marLeft w:val="0"/>
              <w:marRight w:val="0"/>
              <w:marTop w:val="0"/>
              <w:marBottom w:val="0"/>
              <w:divBdr>
                <w:top w:val="none" w:sz="0" w:space="0" w:color="auto"/>
                <w:left w:val="none" w:sz="0" w:space="0" w:color="auto"/>
                <w:bottom w:val="none" w:sz="0" w:space="0" w:color="auto"/>
                <w:right w:val="none" w:sz="0" w:space="0" w:color="auto"/>
              </w:divBdr>
            </w:div>
            <w:div w:id="1020161136">
              <w:marLeft w:val="0"/>
              <w:marRight w:val="0"/>
              <w:marTop w:val="0"/>
              <w:marBottom w:val="0"/>
              <w:divBdr>
                <w:top w:val="none" w:sz="0" w:space="0" w:color="auto"/>
                <w:left w:val="none" w:sz="0" w:space="0" w:color="auto"/>
                <w:bottom w:val="none" w:sz="0" w:space="0" w:color="auto"/>
                <w:right w:val="none" w:sz="0" w:space="0" w:color="auto"/>
              </w:divBdr>
            </w:div>
            <w:div w:id="1047417372">
              <w:marLeft w:val="0"/>
              <w:marRight w:val="0"/>
              <w:marTop w:val="0"/>
              <w:marBottom w:val="0"/>
              <w:divBdr>
                <w:top w:val="none" w:sz="0" w:space="0" w:color="auto"/>
                <w:left w:val="none" w:sz="0" w:space="0" w:color="auto"/>
                <w:bottom w:val="none" w:sz="0" w:space="0" w:color="auto"/>
                <w:right w:val="none" w:sz="0" w:space="0" w:color="auto"/>
              </w:divBdr>
            </w:div>
            <w:div w:id="199392928">
              <w:marLeft w:val="0"/>
              <w:marRight w:val="0"/>
              <w:marTop w:val="0"/>
              <w:marBottom w:val="0"/>
              <w:divBdr>
                <w:top w:val="none" w:sz="0" w:space="0" w:color="auto"/>
                <w:left w:val="none" w:sz="0" w:space="0" w:color="auto"/>
                <w:bottom w:val="none" w:sz="0" w:space="0" w:color="auto"/>
                <w:right w:val="none" w:sz="0" w:space="0" w:color="auto"/>
              </w:divBdr>
            </w:div>
            <w:div w:id="1536768254">
              <w:marLeft w:val="0"/>
              <w:marRight w:val="0"/>
              <w:marTop w:val="0"/>
              <w:marBottom w:val="0"/>
              <w:divBdr>
                <w:top w:val="none" w:sz="0" w:space="0" w:color="auto"/>
                <w:left w:val="none" w:sz="0" w:space="0" w:color="auto"/>
                <w:bottom w:val="none" w:sz="0" w:space="0" w:color="auto"/>
                <w:right w:val="none" w:sz="0" w:space="0" w:color="auto"/>
              </w:divBdr>
            </w:div>
            <w:div w:id="1932619059">
              <w:marLeft w:val="0"/>
              <w:marRight w:val="0"/>
              <w:marTop w:val="0"/>
              <w:marBottom w:val="0"/>
              <w:divBdr>
                <w:top w:val="none" w:sz="0" w:space="0" w:color="auto"/>
                <w:left w:val="none" w:sz="0" w:space="0" w:color="auto"/>
                <w:bottom w:val="none" w:sz="0" w:space="0" w:color="auto"/>
                <w:right w:val="none" w:sz="0" w:space="0" w:color="auto"/>
              </w:divBdr>
            </w:div>
            <w:div w:id="1671567482">
              <w:marLeft w:val="0"/>
              <w:marRight w:val="0"/>
              <w:marTop w:val="0"/>
              <w:marBottom w:val="0"/>
              <w:divBdr>
                <w:top w:val="none" w:sz="0" w:space="0" w:color="auto"/>
                <w:left w:val="none" w:sz="0" w:space="0" w:color="auto"/>
                <w:bottom w:val="none" w:sz="0" w:space="0" w:color="auto"/>
                <w:right w:val="none" w:sz="0" w:space="0" w:color="auto"/>
              </w:divBdr>
            </w:div>
            <w:div w:id="96338512">
              <w:marLeft w:val="0"/>
              <w:marRight w:val="0"/>
              <w:marTop w:val="0"/>
              <w:marBottom w:val="0"/>
              <w:divBdr>
                <w:top w:val="none" w:sz="0" w:space="0" w:color="auto"/>
                <w:left w:val="none" w:sz="0" w:space="0" w:color="auto"/>
                <w:bottom w:val="none" w:sz="0" w:space="0" w:color="auto"/>
                <w:right w:val="none" w:sz="0" w:space="0" w:color="auto"/>
              </w:divBdr>
            </w:div>
            <w:div w:id="1061291014">
              <w:marLeft w:val="0"/>
              <w:marRight w:val="0"/>
              <w:marTop w:val="0"/>
              <w:marBottom w:val="0"/>
              <w:divBdr>
                <w:top w:val="none" w:sz="0" w:space="0" w:color="auto"/>
                <w:left w:val="none" w:sz="0" w:space="0" w:color="auto"/>
                <w:bottom w:val="none" w:sz="0" w:space="0" w:color="auto"/>
                <w:right w:val="none" w:sz="0" w:space="0" w:color="auto"/>
              </w:divBdr>
            </w:div>
            <w:div w:id="1701470582">
              <w:marLeft w:val="0"/>
              <w:marRight w:val="0"/>
              <w:marTop w:val="0"/>
              <w:marBottom w:val="0"/>
              <w:divBdr>
                <w:top w:val="none" w:sz="0" w:space="0" w:color="auto"/>
                <w:left w:val="none" w:sz="0" w:space="0" w:color="auto"/>
                <w:bottom w:val="none" w:sz="0" w:space="0" w:color="auto"/>
                <w:right w:val="none" w:sz="0" w:space="0" w:color="auto"/>
              </w:divBdr>
            </w:div>
            <w:div w:id="359164524">
              <w:marLeft w:val="0"/>
              <w:marRight w:val="0"/>
              <w:marTop w:val="0"/>
              <w:marBottom w:val="0"/>
              <w:divBdr>
                <w:top w:val="none" w:sz="0" w:space="0" w:color="auto"/>
                <w:left w:val="none" w:sz="0" w:space="0" w:color="auto"/>
                <w:bottom w:val="none" w:sz="0" w:space="0" w:color="auto"/>
                <w:right w:val="none" w:sz="0" w:space="0" w:color="auto"/>
              </w:divBdr>
            </w:div>
            <w:div w:id="1305505960">
              <w:marLeft w:val="0"/>
              <w:marRight w:val="0"/>
              <w:marTop w:val="0"/>
              <w:marBottom w:val="0"/>
              <w:divBdr>
                <w:top w:val="none" w:sz="0" w:space="0" w:color="auto"/>
                <w:left w:val="none" w:sz="0" w:space="0" w:color="auto"/>
                <w:bottom w:val="none" w:sz="0" w:space="0" w:color="auto"/>
                <w:right w:val="none" w:sz="0" w:space="0" w:color="auto"/>
              </w:divBdr>
            </w:div>
            <w:div w:id="21608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svg"/><Relationship Id="rId42" Type="http://schemas.openxmlformats.org/officeDocument/2006/relationships/hyperlink" Target="https://doi.org/10.1177/0011128714549652" TargetMode="External"/><Relationship Id="rId47" Type="http://schemas.openxmlformats.org/officeDocument/2006/relationships/hyperlink" Target="https://doi.org/10.1177/004208168902500109" TargetMode="External"/><Relationship Id="rId63" Type="http://schemas.openxmlformats.org/officeDocument/2006/relationships/header" Target="header2.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svg"/><Relationship Id="rId11" Type="http://schemas.openxmlformats.org/officeDocument/2006/relationships/image" Target="media/image4.sv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brooklyneagle.com/articles/2020/11/12/affordable-housing-coming-to-sunset-park/" TargetMode="External"/><Relationship Id="rId45" Type="http://schemas.openxmlformats.org/officeDocument/2006/relationships/hyperlink" Target="https://data.cityofnewyork.us/Public-Safety/NYC-crime/qb7u-rbmr" TargetMode="External"/><Relationship Id="rId53" Type="http://schemas.openxmlformats.org/officeDocument/2006/relationships/hyperlink" Target="https://www.arcgis.com/home/item.html?id=57e9231c3bd34d44ae49b309b0cb440e" TargetMode="External"/><Relationship Id="rId58" Type="http://schemas.openxmlformats.org/officeDocument/2006/relationships/hyperlink" Target="https://furmancenter.org/files/sotc/Part_1_Gentrification_SOCin2015_9JUNE2016.pdf" TargetMode="External"/><Relationship Id="rId66"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hyperlink" Target="https://www.nytimes.com/2015/11/29/nyregion/gentrification-in-a-brooklyn-neighborhood-forces-residents-to-move-on.html" TargetMode="External"/><Relationship Id="rId19" Type="http://schemas.openxmlformats.org/officeDocument/2006/relationships/image" Target="media/image1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svg"/><Relationship Id="rId30" Type="http://schemas.openxmlformats.org/officeDocument/2006/relationships/image" Target="media/image23.png"/><Relationship Id="rId35" Type="http://schemas.openxmlformats.org/officeDocument/2006/relationships/image" Target="media/image28.svg"/><Relationship Id="rId43" Type="http://schemas.openxmlformats.org/officeDocument/2006/relationships/hyperlink" Target="https://www.census.gov/programs-surveys/acs" TargetMode="External"/><Relationship Id="rId48" Type="http://schemas.openxmlformats.org/officeDocument/2006/relationships/hyperlink" Target="https://www1.nyc.gov/site/nypd/services/victim-services/glossary.page" TargetMode="External"/><Relationship Id="rId56" Type="http://schemas.openxmlformats.org/officeDocument/2006/relationships/hyperlink" Target="https://www1.nyc.gov/site/planning/data-maps/open-data/dwn-nynta.page" TargetMode="External"/><Relationship Id="rId64" Type="http://schemas.openxmlformats.org/officeDocument/2006/relationships/footer" Target="footer1.xml"/><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www.sciencedirect.com/referencework/9780080471716/international-encyclopedia-of-housing-and-home"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png"/><Relationship Id="rId33" Type="http://schemas.openxmlformats.org/officeDocument/2006/relationships/image" Target="media/image26.svg"/><Relationship Id="rId38" Type="http://schemas.openxmlformats.org/officeDocument/2006/relationships/image" Target="media/image31.png"/><Relationship Id="rId46" Type="http://schemas.openxmlformats.org/officeDocument/2006/relationships/hyperlink" Target="https://doi.org/10.1007/s12111-020-09499-y" TargetMode="External"/><Relationship Id="rId59" Type="http://schemas.openxmlformats.org/officeDocument/2006/relationships/hyperlink" Target="https://doi.org/10.1016/j.jue.2017.07.001" TargetMode="External"/><Relationship Id="rId67" Type="http://schemas.openxmlformats.org/officeDocument/2006/relationships/footer" Target="footer3.xml"/><Relationship Id="rId20" Type="http://schemas.openxmlformats.org/officeDocument/2006/relationships/image" Target="media/image13.png"/><Relationship Id="rId41" Type="http://schemas.openxmlformats.org/officeDocument/2006/relationships/hyperlink" Target="https://www.nytimes.com/2017/01/05/upshot/how-to-predict-gentrification-look-for-falling-crime.html" TargetMode="External"/><Relationship Id="rId54" Type="http://schemas.openxmlformats.org/officeDocument/2006/relationships/hyperlink" Target="https://www.urbandisplacement.org/maps/ny" TargetMode="External"/><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sv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furmancenter.org/files/Has_Falling_Crime_Invited_Gentrification_FINAL.pdf" TargetMode="External"/><Relationship Id="rId57" Type="http://schemas.openxmlformats.org/officeDocument/2006/relationships/hyperlink" Target="https://doi.org/10.1016/j.jue.2004.08.004" TargetMode="External"/><Relationship Id="rId10" Type="http://schemas.openxmlformats.org/officeDocument/2006/relationships/image" Target="media/image3.png"/><Relationship Id="rId31" Type="http://schemas.openxmlformats.org/officeDocument/2006/relationships/image" Target="media/image24.svg"/><Relationship Id="rId44" Type="http://schemas.openxmlformats.org/officeDocument/2006/relationships/hyperlink" Target="https://www.census.gov/geographies/mapping-files/time-series/geo/tiger-line-file.html" TargetMode="External"/><Relationship Id="rId52" Type="http://schemas.openxmlformats.org/officeDocument/2006/relationships/hyperlink" Target="https://doi.org/10.1080/0042098032000136174" TargetMode="External"/><Relationship Id="rId60" Type="http://schemas.openxmlformats.org/officeDocument/2006/relationships/hyperlink" Target="https://onlinelibrary.wiley.com/doi/full/10.1111/cico.12296?casa_token=AVp_tC4DzVoAAAAA%3Ax-qygMJmRA4wMLqdiedPku_jiTPO2f8oT_aaQQTC0o_1MoVuOc4b814IkC0KyZqtFJzogz7amZNSHjo" TargetMode="External"/><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svg"/><Relationship Id="rId18" Type="http://schemas.openxmlformats.org/officeDocument/2006/relationships/image" Target="media/image11.png"/><Relationship Id="rId39" Type="http://schemas.openxmlformats.org/officeDocument/2006/relationships/hyperlink" Target="https://doi.org/10.18356/b9e995fe-en" TargetMode="External"/><Relationship Id="rId34" Type="http://schemas.openxmlformats.org/officeDocument/2006/relationships/image" Target="media/image27.png"/><Relationship Id="rId50" Type="http://schemas.openxmlformats.org/officeDocument/2006/relationships/hyperlink" Target="https://doi.org/10.1080/10511482.2018.1524440" TargetMode="External"/><Relationship Id="rId55" Type="http://schemas.openxmlformats.org/officeDocument/2006/relationships/hyperlink" Target="https://doi.org/10.1086/449122"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32.jpeg"/></Relationships>
</file>

<file path=word/theme/theme1.xml><?xml version="1.0" encoding="utf-8"?>
<a:theme xmlns:a="http://schemas.openxmlformats.org/drawingml/2006/main" name="Maillage">
  <a:themeElements>
    <a:clrScheme name="Orange rouge">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Maillage">
      <a:majorFont>
        <a:latin typeface="Century Gothic" panose="020B0502020202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panose="020B0502020202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Maillage">
      <a:fillStyleLst>
        <a:solidFill>
          <a:schemeClr val="phClr"/>
        </a:solidFill>
        <a:gradFill rotWithShape="1">
          <a:gsLst>
            <a:gs pos="0">
              <a:schemeClr val="phClr">
                <a:tint val="60000"/>
                <a:lumMod val="110000"/>
              </a:schemeClr>
            </a:gs>
            <a:gs pos="100000">
              <a:schemeClr val="phClr">
                <a:tint val="82000"/>
              </a:schemeClr>
            </a:gs>
          </a:gsLst>
          <a:lin ang="5400000" scaled="0"/>
        </a:gradFill>
        <a:gradFill rotWithShape="1">
          <a:gsLst>
            <a:gs pos="0">
              <a:schemeClr val="phClr">
                <a:tint val="96000"/>
                <a:lumMod val="104000"/>
              </a:schemeClr>
            </a:gs>
            <a:gs pos="100000">
              <a:schemeClr val="phClr">
                <a:shade val="84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innerShdw blurRad="50800" dist="25400" dir="13500000">
              <a:srgbClr val="000000">
                <a:alpha val="55000"/>
              </a:srgbClr>
            </a:innerShdw>
          </a:effectLst>
        </a:effectStyle>
        <a:effectStyle>
          <a:effectLst>
            <a:outerShdw blurRad="50800" dist="38100" dir="5400000" rotWithShape="0">
              <a:srgbClr val="000000">
                <a:alpha val="60000"/>
              </a:srgbClr>
            </a:outerShdw>
          </a:effectLst>
          <a:scene3d>
            <a:camera prst="orthographicFront">
              <a:rot lat="0" lon="0" rev="0"/>
            </a:camera>
            <a:lightRig rig="threePt" dir="tl"/>
          </a:scene3d>
          <a:sp3d>
            <a:bevelT w="25400" h="25400" prst="slope"/>
          </a:sp3d>
        </a:effectStyle>
      </a:effectStyleLst>
      <a:bgFillStyleLst>
        <a:solidFill>
          <a:schemeClr val="phClr"/>
        </a:solidFill>
        <a:gradFill rotWithShape="1">
          <a:gsLst>
            <a:gs pos="0">
              <a:schemeClr val="phClr">
                <a:tint val="90000"/>
                <a:lumMod val="110000"/>
              </a:schemeClr>
            </a:gs>
            <a:gs pos="100000">
              <a:schemeClr val="phClr">
                <a:shade val="64000"/>
                <a:lumMod val="98000"/>
              </a:schemeClr>
            </a:gs>
          </a:gsLst>
          <a:lin ang="5400000" scaled="0"/>
        </a:gradFill>
        <a:blipFill rotWithShape="1">
          <a:blip xmlns:r="http://schemas.openxmlformats.org/officeDocument/2006/relationships" r:embed="rId1">
            <a:duotone>
              <a:schemeClr val="phClr">
                <a:shade val="28000"/>
                <a:satMod val="94000"/>
                <a:lumMod val="20000"/>
              </a:schemeClr>
              <a:schemeClr val="phClr">
                <a:tint val="94000"/>
                <a:shade val="84000"/>
                <a:satMod val="148000"/>
                <a:lumMod val="114000"/>
              </a:schemeClr>
            </a:duotone>
          </a:blip>
          <a:stretch/>
        </a:blipFill>
      </a:bgFillStyleLst>
    </a:fmtScheme>
  </a:themeElements>
  <a:objectDefaults/>
  <a:extraClrSchemeLst/>
  <a:extLst>
    <a:ext uri="{05A4C25C-085E-4340-85A3-A5531E510DB2}">
      <thm15:themeFamily xmlns:thm15="http://schemas.microsoft.com/office/thememl/2012/main" name="Mesh" id="{789EC3FE-34FD-429C-9918-760025E6C145}" vid="{B8BE45C0-8141-4D58-8C71-A009BC26FBB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0F541-C409-42EE-BD9F-5B62811CD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0222</Words>
  <Characters>58271</Characters>
  <Application>Microsoft Office Word</Application>
  <DocSecurity>0</DocSecurity>
  <Lines>485</Lines>
  <Paragraphs>13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8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a Ong</dc:creator>
  <cp:keywords/>
  <dc:description/>
  <cp:lastModifiedBy>Louisa Ong</cp:lastModifiedBy>
  <cp:revision>2</cp:revision>
  <cp:lastPrinted>2020-12-07T12:14:00Z</cp:lastPrinted>
  <dcterms:created xsi:type="dcterms:W3CDTF">2021-01-06T04:58:00Z</dcterms:created>
  <dcterms:modified xsi:type="dcterms:W3CDTF">2021-01-06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vcHdO4B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